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D74308" w14:textId="0A798964" w:rsidR="009433C8" w:rsidRPr="00FC4B0A" w:rsidRDefault="009433C8" w:rsidP="00ED0D9F">
      <w:pPr>
        <w:pStyle w:val="Heading1"/>
        <w:spacing w:line="480" w:lineRule="auto"/>
        <w:rPr>
          <w:rFonts w:asciiTheme="minorHAnsi" w:hAnsiTheme="minorHAnsi" w:cs="Arial"/>
        </w:rPr>
      </w:pPr>
      <w:bookmarkStart w:id="0" w:name="_GoBack"/>
      <w:bookmarkEnd w:id="0"/>
      <w:r w:rsidRPr="00FC4B0A">
        <w:rPr>
          <w:rFonts w:asciiTheme="minorHAnsi" w:hAnsiTheme="minorHAnsi" w:cs="Arial"/>
        </w:rPr>
        <w:t>A syndrom</w:t>
      </w:r>
      <w:r w:rsidR="008312EF" w:rsidRPr="00FC4B0A">
        <w:rPr>
          <w:rFonts w:asciiTheme="minorHAnsi" w:hAnsiTheme="minorHAnsi" w:cs="Arial"/>
        </w:rPr>
        <w:t>ic</w:t>
      </w:r>
      <w:r w:rsidRPr="00FC4B0A">
        <w:rPr>
          <w:rFonts w:asciiTheme="minorHAnsi" w:hAnsiTheme="minorHAnsi" w:cs="Arial"/>
        </w:rPr>
        <w:t xml:space="preserve"> form of Pierre Robin </w:t>
      </w:r>
      <w:r w:rsidR="00F62C2C" w:rsidRPr="00FC4B0A">
        <w:rPr>
          <w:rFonts w:asciiTheme="minorHAnsi" w:hAnsiTheme="minorHAnsi" w:cs="Arial"/>
          <w:lang w:val="en-GB"/>
        </w:rPr>
        <w:t xml:space="preserve">sequence </w:t>
      </w:r>
      <w:r w:rsidRPr="00FC4B0A">
        <w:rPr>
          <w:rFonts w:asciiTheme="minorHAnsi" w:hAnsiTheme="minorHAnsi" w:cs="Arial"/>
        </w:rPr>
        <w:t xml:space="preserve">is </w:t>
      </w:r>
      <w:r w:rsidR="00F62C2C" w:rsidRPr="00FC4B0A">
        <w:rPr>
          <w:rFonts w:asciiTheme="minorHAnsi" w:hAnsiTheme="minorHAnsi" w:cs="Arial"/>
          <w:lang w:val="en-GB"/>
        </w:rPr>
        <w:t>caused</w:t>
      </w:r>
      <w:r w:rsidRPr="00FC4B0A">
        <w:rPr>
          <w:rFonts w:asciiTheme="minorHAnsi" w:hAnsiTheme="minorHAnsi" w:cs="Arial"/>
        </w:rPr>
        <w:t xml:space="preserve"> by 5q23 </w:t>
      </w:r>
      <w:r w:rsidR="00F62C2C" w:rsidRPr="00FC4B0A">
        <w:rPr>
          <w:rFonts w:asciiTheme="minorHAnsi" w:hAnsiTheme="minorHAnsi" w:cs="Arial"/>
          <w:lang w:val="en-GB"/>
        </w:rPr>
        <w:t>deletions</w:t>
      </w:r>
      <w:r w:rsidRPr="00FC4B0A">
        <w:rPr>
          <w:rFonts w:asciiTheme="minorHAnsi" w:hAnsiTheme="minorHAnsi" w:cs="Arial"/>
        </w:rPr>
        <w:t xml:space="preserve"> </w:t>
      </w:r>
      <w:r w:rsidR="00F62C2C" w:rsidRPr="00FC4B0A">
        <w:rPr>
          <w:rFonts w:asciiTheme="minorHAnsi" w:hAnsiTheme="minorHAnsi" w:cs="Arial"/>
          <w:lang w:val="en-GB"/>
        </w:rPr>
        <w:t>encompassing</w:t>
      </w:r>
      <w:r w:rsidRPr="00FC4B0A">
        <w:rPr>
          <w:rFonts w:asciiTheme="minorHAnsi" w:hAnsiTheme="minorHAnsi" w:cs="Arial"/>
        </w:rPr>
        <w:t xml:space="preserve"> </w:t>
      </w:r>
      <w:r w:rsidRPr="00FC4B0A">
        <w:rPr>
          <w:rFonts w:asciiTheme="minorHAnsi" w:hAnsiTheme="minorHAnsi" w:cs="Arial"/>
          <w:i/>
        </w:rPr>
        <w:t>FBN2</w:t>
      </w:r>
      <w:r w:rsidRPr="00FC4B0A">
        <w:rPr>
          <w:rFonts w:asciiTheme="minorHAnsi" w:hAnsiTheme="minorHAnsi" w:cs="Arial"/>
        </w:rPr>
        <w:t xml:space="preserve"> </w:t>
      </w:r>
      <w:r w:rsidR="00A558D1" w:rsidRPr="00FC4B0A">
        <w:rPr>
          <w:rFonts w:asciiTheme="minorHAnsi" w:hAnsiTheme="minorHAnsi" w:cs="Arial"/>
        </w:rPr>
        <w:t xml:space="preserve">and </w:t>
      </w:r>
      <w:r w:rsidR="00A558D1" w:rsidRPr="00FC4B0A">
        <w:rPr>
          <w:rFonts w:asciiTheme="minorHAnsi" w:hAnsiTheme="minorHAnsi" w:cs="Arial"/>
          <w:i/>
        </w:rPr>
        <w:t>PHAX</w:t>
      </w:r>
    </w:p>
    <w:p w14:paraId="73986704" w14:textId="77777777" w:rsidR="00F62C2C" w:rsidRDefault="00F62C2C" w:rsidP="00ED0D9F">
      <w:pPr>
        <w:spacing w:line="480" w:lineRule="auto"/>
      </w:pPr>
    </w:p>
    <w:p w14:paraId="2F33816B" w14:textId="7AC672A7" w:rsidR="009433C8" w:rsidRPr="00FC4B0A" w:rsidRDefault="009433C8" w:rsidP="00ED0D9F">
      <w:pPr>
        <w:spacing w:line="480" w:lineRule="auto"/>
        <w:rPr>
          <w:rFonts w:asciiTheme="minorHAnsi" w:hAnsiTheme="minorHAnsi" w:cs="Arial"/>
        </w:rPr>
      </w:pPr>
      <w:r w:rsidRPr="00FC4B0A">
        <w:rPr>
          <w:rFonts w:asciiTheme="minorHAnsi" w:hAnsiTheme="minorHAnsi" w:cs="Arial"/>
        </w:rPr>
        <w:t>Morad Ansari</w:t>
      </w:r>
      <w:r w:rsidR="00FC4B0A">
        <w:rPr>
          <w:rFonts w:asciiTheme="minorHAnsi" w:hAnsiTheme="minorHAnsi" w:cs="Arial"/>
        </w:rPr>
        <w:t>,</w:t>
      </w:r>
      <w:r w:rsidR="00F01145" w:rsidRPr="00C53938">
        <w:rPr>
          <w:rFonts w:asciiTheme="minorHAnsi" w:hAnsiTheme="minorHAnsi" w:cs="Arial"/>
          <w:vertAlign w:val="superscript"/>
        </w:rPr>
        <w:t>1</w:t>
      </w:r>
      <w:r w:rsidRPr="00FC4B0A">
        <w:rPr>
          <w:rFonts w:asciiTheme="minorHAnsi" w:hAnsiTheme="minorHAnsi" w:cs="Arial"/>
        </w:rPr>
        <w:t xml:space="preserve"> Jacqueline</w:t>
      </w:r>
      <w:r w:rsidR="009A05C2" w:rsidRPr="00FC4B0A">
        <w:rPr>
          <w:rFonts w:asciiTheme="minorHAnsi" w:hAnsiTheme="minorHAnsi" w:cs="Arial"/>
        </w:rPr>
        <w:t xml:space="preserve"> K</w:t>
      </w:r>
      <w:r w:rsidR="00305E74">
        <w:rPr>
          <w:rFonts w:asciiTheme="minorHAnsi" w:hAnsiTheme="minorHAnsi" w:cs="Arial"/>
        </w:rPr>
        <w:t>.</w:t>
      </w:r>
      <w:r w:rsidRPr="00FC4B0A">
        <w:rPr>
          <w:rFonts w:asciiTheme="minorHAnsi" w:hAnsiTheme="minorHAnsi" w:cs="Arial"/>
        </w:rPr>
        <w:t xml:space="preserve"> Rainger</w:t>
      </w:r>
      <w:r w:rsidR="00FC4B0A">
        <w:rPr>
          <w:rFonts w:asciiTheme="minorHAnsi" w:hAnsiTheme="minorHAnsi" w:cs="Arial"/>
        </w:rPr>
        <w:t>,</w:t>
      </w:r>
      <w:r w:rsidR="00F01145" w:rsidRPr="00C53938">
        <w:rPr>
          <w:rFonts w:asciiTheme="minorHAnsi" w:hAnsiTheme="minorHAnsi" w:cs="Arial"/>
          <w:vertAlign w:val="superscript"/>
        </w:rPr>
        <w:t>1</w:t>
      </w:r>
      <w:r w:rsidRPr="00FC4B0A">
        <w:rPr>
          <w:rFonts w:asciiTheme="minorHAnsi" w:hAnsiTheme="minorHAnsi" w:cs="Arial"/>
        </w:rPr>
        <w:t xml:space="preserve"> Jennie </w:t>
      </w:r>
      <w:r w:rsidR="00305E74">
        <w:rPr>
          <w:rFonts w:asciiTheme="minorHAnsi" w:hAnsiTheme="minorHAnsi" w:cs="Arial"/>
        </w:rPr>
        <w:t xml:space="preserve">E. </w:t>
      </w:r>
      <w:r w:rsidRPr="00FC4B0A">
        <w:rPr>
          <w:rFonts w:asciiTheme="minorHAnsi" w:hAnsiTheme="minorHAnsi" w:cs="Arial"/>
        </w:rPr>
        <w:t>Murray</w:t>
      </w:r>
      <w:r w:rsidR="00FC4B0A">
        <w:rPr>
          <w:rFonts w:asciiTheme="minorHAnsi" w:hAnsiTheme="minorHAnsi" w:cs="Arial"/>
        </w:rPr>
        <w:t>,</w:t>
      </w:r>
      <w:r w:rsidR="00F01145" w:rsidRPr="00C53938">
        <w:rPr>
          <w:rFonts w:asciiTheme="minorHAnsi" w:hAnsiTheme="minorHAnsi" w:cs="Arial"/>
          <w:vertAlign w:val="superscript"/>
        </w:rPr>
        <w:t>1</w:t>
      </w:r>
      <w:r w:rsidRPr="00FC4B0A">
        <w:rPr>
          <w:rFonts w:asciiTheme="minorHAnsi" w:hAnsiTheme="minorHAnsi" w:cs="Arial"/>
          <w:vertAlign w:val="superscript"/>
        </w:rPr>
        <w:t>,</w:t>
      </w:r>
      <w:r w:rsidR="00F01145">
        <w:rPr>
          <w:rFonts w:asciiTheme="minorHAnsi" w:hAnsiTheme="minorHAnsi" w:cs="Arial"/>
          <w:vertAlign w:val="superscript"/>
        </w:rPr>
        <w:t>2</w:t>
      </w:r>
      <w:r w:rsidRPr="00FC4B0A">
        <w:rPr>
          <w:rFonts w:asciiTheme="minorHAnsi" w:hAnsiTheme="minorHAnsi" w:cs="Arial"/>
        </w:rPr>
        <w:t xml:space="preserve"> Isabel Hanson</w:t>
      </w:r>
      <w:r w:rsidR="00FC4B0A">
        <w:rPr>
          <w:rFonts w:asciiTheme="minorHAnsi" w:hAnsiTheme="minorHAnsi" w:cs="Arial"/>
        </w:rPr>
        <w:t>,</w:t>
      </w:r>
      <w:r w:rsidR="00F01145" w:rsidRPr="00C53938">
        <w:rPr>
          <w:rFonts w:asciiTheme="minorHAnsi" w:hAnsiTheme="minorHAnsi" w:cs="Arial"/>
          <w:vertAlign w:val="superscript"/>
        </w:rPr>
        <w:t>1</w:t>
      </w:r>
      <w:r w:rsidRPr="00FC4B0A">
        <w:rPr>
          <w:rFonts w:asciiTheme="minorHAnsi" w:hAnsiTheme="minorHAnsi" w:cs="Arial"/>
        </w:rPr>
        <w:t xml:space="preserve"> Helen </w:t>
      </w:r>
      <w:r w:rsidR="009A05C2" w:rsidRPr="00FC4B0A">
        <w:rPr>
          <w:rFonts w:asciiTheme="minorHAnsi" w:hAnsiTheme="minorHAnsi" w:cs="Arial"/>
        </w:rPr>
        <w:t>V</w:t>
      </w:r>
      <w:r w:rsidR="00305E74">
        <w:rPr>
          <w:rFonts w:asciiTheme="minorHAnsi" w:hAnsiTheme="minorHAnsi" w:cs="Arial"/>
        </w:rPr>
        <w:t>.</w:t>
      </w:r>
      <w:r w:rsidR="009A05C2" w:rsidRPr="00FC4B0A">
        <w:rPr>
          <w:rFonts w:asciiTheme="minorHAnsi" w:hAnsiTheme="minorHAnsi" w:cs="Arial"/>
        </w:rPr>
        <w:t xml:space="preserve"> </w:t>
      </w:r>
      <w:r w:rsidRPr="00FC4B0A">
        <w:rPr>
          <w:rFonts w:asciiTheme="minorHAnsi" w:hAnsiTheme="minorHAnsi" w:cs="Arial"/>
        </w:rPr>
        <w:t>Firth</w:t>
      </w:r>
      <w:r w:rsidR="00FC4B0A">
        <w:rPr>
          <w:rFonts w:asciiTheme="minorHAnsi" w:hAnsiTheme="minorHAnsi" w:cs="Arial"/>
        </w:rPr>
        <w:t>,</w:t>
      </w:r>
      <w:r w:rsidR="00C53938" w:rsidRPr="00C53938">
        <w:rPr>
          <w:rFonts w:asciiTheme="minorHAnsi" w:hAnsiTheme="minorHAnsi" w:cs="Arial"/>
          <w:vertAlign w:val="superscript"/>
        </w:rPr>
        <w:t>3</w:t>
      </w:r>
      <w:r w:rsidRPr="00FC4B0A">
        <w:rPr>
          <w:rFonts w:asciiTheme="minorHAnsi" w:hAnsiTheme="minorHAnsi" w:cs="Arial"/>
        </w:rPr>
        <w:t xml:space="preserve"> </w:t>
      </w:r>
      <w:r w:rsidR="00F82EA6" w:rsidRPr="00FC4B0A">
        <w:rPr>
          <w:rFonts w:asciiTheme="minorHAnsi" w:hAnsiTheme="minorHAnsi" w:cs="Arial"/>
        </w:rPr>
        <w:t>Felicity Mehendale</w:t>
      </w:r>
      <w:r w:rsidR="00FC4B0A">
        <w:rPr>
          <w:rFonts w:asciiTheme="minorHAnsi" w:hAnsiTheme="minorHAnsi" w:cs="Arial"/>
        </w:rPr>
        <w:t>,</w:t>
      </w:r>
      <w:r w:rsidR="00C53938">
        <w:rPr>
          <w:rFonts w:asciiTheme="minorHAnsi" w:hAnsiTheme="minorHAnsi" w:cs="Arial"/>
          <w:vertAlign w:val="superscript"/>
        </w:rPr>
        <w:t>4</w:t>
      </w:r>
      <w:r w:rsidR="00F82EA6" w:rsidRPr="00FC4B0A">
        <w:rPr>
          <w:rFonts w:asciiTheme="minorHAnsi" w:hAnsiTheme="minorHAnsi" w:cs="Arial"/>
        </w:rPr>
        <w:t xml:space="preserve"> </w:t>
      </w:r>
      <w:r w:rsidRPr="00FC4B0A">
        <w:rPr>
          <w:rFonts w:asciiTheme="minorHAnsi" w:hAnsiTheme="minorHAnsi" w:cs="Arial"/>
        </w:rPr>
        <w:t>Jeanne Amiel</w:t>
      </w:r>
      <w:r w:rsidR="00FC4B0A">
        <w:rPr>
          <w:rFonts w:asciiTheme="minorHAnsi" w:hAnsiTheme="minorHAnsi" w:cs="Arial"/>
        </w:rPr>
        <w:t>,</w:t>
      </w:r>
      <w:r w:rsidR="00F01145" w:rsidRPr="00C53938">
        <w:rPr>
          <w:rFonts w:asciiTheme="minorHAnsi" w:hAnsiTheme="minorHAnsi" w:cs="Arial"/>
          <w:vertAlign w:val="superscript"/>
        </w:rPr>
        <w:t>5</w:t>
      </w:r>
      <w:r w:rsidRPr="00FC4B0A">
        <w:rPr>
          <w:rFonts w:asciiTheme="minorHAnsi" w:hAnsiTheme="minorHAnsi" w:cs="Arial"/>
        </w:rPr>
        <w:t xml:space="preserve"> Stan</w:t>
      </w:r>
      <w:r w:rsidR="00305E74">
        <w:rPr>
          <w:rFonts w:asciiTheme="minorHAnsi" w:hAnsiTheme="minorHAnsi" w:cs="Arial"/>
        </w:rPr>
        <w:t>islas</w:t>
      </w:r>
      <w:r w:rsidRPr="00FC4B0A">
        <w:rPr>
          <w:rFonts w:asciiTheme="minorHAnsi" w:hAnsiTheme="minorHAnsi" w:cs="Arial"/>
        </w:rPr>
        <w:t xml:space="preserve"> Lyonnet</w:t>
      </w:r>
      <w:r w:rsidR="00FC4B0A">
        <w:rPr>
          <w:rFonts w:asciiTheme="minorHAnsi" w:hAnsiTheme="minorHAnsi" w:cs="Arial"/>
        </w:rPr>
        <w:t>,</w:t>
      </w:r>
      <w:r w:rsidR="00F01145" w:rsidRPr="00C53938">
        <w:rPr>
          <w:rFonts w:asciiTheme="minorHAnsi" w:hAnsiTheme="minorHAnsi" w:cs="Arial"/>
          <w:vertAlign w:val="superscript"/>
        </w:rPr>
        <w:t>5</w:t>
      </w:r>
      <w:r w:rsidRPr="00FC4B0A">
        <w:rPr>
          <w:rFonts w:asciiTheme="minorHAnsi" w:hAnsiTheme="minorHAnsi" w:cs="Arial"/>
        </w:rPr>
        <w:t xml:space="preserve"> </w:t>
      </w:r>
      <w:r w:rsidRPr="00FC4B0A">
        <w:rPr>
          <w:rFonts w:asciiTheme="minorHAnsi" w:hAnsiTheme="minorHAnsi" w:cs="Arial"/>
          <w:lang w:val="en-US"/>
        </w:rPr>
        <w:t>Antonio Percesepe</w:t>
      </w:r>
      <w:r w:rsidR="00FC4B0A">
        <w:rPr>
          <w:rFonts w:asciiTheme="minorHAnsi" w:hAnsiTheme="minorHAnsi" w:cs="Arial"/>
          <w:lang w:val="en-US"/>
        </w:rPr>
        <w:t>,</w:t>
      </w:r>
      <w:r w:rsidR="00C53938">
        <w:rPr>
          <w:rFonts w:asciiTheme="minorHAnsi" w:hAnsiTheme="minorHAnsi" w:cs="Arial"/>
          <w:vertAlign w:val="superscript"/>
          <w:lang w:val="en-US"/>
        </w:rPr>
        <w:t>6</w:t>
      </w:r>
      <w:r w:rsidRPr="00FC4B0A">
        <w:rPr>
          <w:rFonts w:asciiTheme="minorHAnsi" w:hAnsiTheme="minorHAnsi" w:cs="Arial"/>
          <w:lang w:val="en-US"/>
        </w:rPr>
        <w:t xml:space="preserve"> Laura Mazzanti</w:t>
      </w:r>
      <w:r w:rsidR="00FC4B0A">
        <w:rPr>
          <w:rFonts w:asciiTheme="minorHAnsi" w:hAnsiTheme="minorHAnsi" w:cs="Arial"/>
          <w:lang w:val="en-US"/>
        </w:rPr>
        <w:t>,</w:t>
      </w:r>
      <w:r w:rsidR="00C53938">
        <w:rPr>
          <w:rFonts w:asciiTheme="minorHAnsi" w:hAnsiTheme="minorHAnsi" w:cs="Arial"/>
          <w:vertAlign w:val="superscript"/>
          <w:lang w:val="en-US"/>
        </w:rPr>
        <w:t>7</w:t>
      </w:r>
      <w:r w:rsidRPr="00FC4B0A">
        <w:rPr>
          <w:rFonts w:asciiTheme="minorHAnsi" w:hAnsiTheme="minorHAnsi" w:cs="Arial"/>
          <w:lang w:val="en-US"/>
        </w:rPr>
        <w:t xml:space="preserve"> </w:t>
      </w:r>
      <w:r w:rsidRPr="00FC4B0A">
        <w:rPr>
          <w:rFonts w:asciiTheme="minorHAnsi" w:hAnsiTheme="minorHAnsi" w:cs="Arial"/>
        </w:rPr>
        <w:t>Alan Fryer</w:t>
      </w:r>
      <w:r w:rsidR="00FC4B0A">
        <w:rPr>
          <w:rFonts w:asciiTheme="minorHAnsi" w:hAnsiTheme="minorHAnsi" w:cs="Arial"/>
        </w:rPr>
        <w:t>,</w:t>
      </w:r>
      <w:r w:rsidR="00C53938">
        <w:rPr>
          <w:rFonts w:asciiTheme="minorHAnsi" w:hAnsiTheme="minorHAnsi" w:cs="Arial"/>
          <w:vertAlign w:val="superscript"/>
        </w:rPr>
        <w:t>8</w:t>
      </w:r>
      <w:r w:rsidRPr="00FC4B0A">
        <w:rPr>
          <w:rFonts w:asciiTheme="minorHAnsi" w:hAnsiTheme="minorHAnsi" w:cs="Arial"/>
        </w:rPr>
        <w:t xml:space="preserve"> Paola Ferrari</w:t>
      </w:r>
      <w:r w:rsidR="00FC4B0A">
        <w:rPr>
          <w:rFonts w:asciiTheme="minorHAnsi" w:hAnsiTheme="minorHAnsi" w:cs="Arial"/>
        </w:rPr>
        <w:t>,</w:t>
      </w:r>
      <w:r w:rsidR="00C53938" w:rsidRPr="00C53938">
        <w:rPr>
          <w:rFonts w:asciiTheme="minorHAnsi" w:hAnsiTheme="minorHAnsi" w:cs="Arial"/>
          <w:vertAlign w:val="superscript"/>
        </w:rPr>
        <w:t>6</w:t>
      </w:r>
      <w:r w:rsidRPr="00FC4B0A">
        <w:rPr>
          <w:rFonts w:asciiTheme="minorHAnsi" w:hAnsiTheme="minorHAnsi" w:cs="Arial"/>
        </w:rPr>
        <w:t xml:space="preserve"> Koen</w:t>
      </w:r>
      <w:r w:rsidR="008F7F62">
        <w:rPr>
          <w:rFonts w:asciiTheme="minorHAnsi" w:hAnsiTheme="minorHAnsi" w:cs="Arial"/>
        </w:rPr>
        <w:t>raad</w:t>
      </w:r>
      <w:r w:rsidRPr="00FC4B0A">
        <w:rPr>
          <w:rFonts w:asciiTheme="minorHAnsi" w:hAnsiTheme="minorHAnsi" w:cs="Arial"/>
        </w:rPr>
        <w:t xml:space="preserve"> Devriendt</w:t>
      </w:r>
      <w:r w:rsidR="00FC4B0A">
        <w:rPr>
          <w:rFonts w:asciiTheme="minorHAnsi" w:hAnsiTheme="minorHAnsi" w:cs="Arial"/>
        </w:rPr>
        <w:t>,</w:t>
      </w:r>
      <w:r w:rsidR="00C53938">
        <w:rPr>
          <w:rFonts w:asciiTheme="minorHAnsi" w:hAnsiTheme="minorHAnsi" w:cs="Arial"/>
          <w:vertAlign w:val="superscript"/>
        </w:rPr>
        <w:t>9</w:t>
      </w:r>
      <w:r w:rsidRPr="00FC4B0A">
        <w:rPr>
          <w:rFonts w:asciiTheme="minorHAnsi" w:hAnsiTheme="minorHAnsi" w:cs="Arial"/>
        </w:rPr>
        <w:t xml:space="preserve"> Karen </w:t>
      </w:r>
      <w:r w:rsidR="00305E74">
        <w:rPr>
          <w:rFonts w:asciiTheme="minorHAnsi" w:hAnsiTheme="minorHAnsi" w:cs="Arial"/>
        </w:rPr>
        <w:t xml:space="preserve">I. </w:t>
      </w:r>
      <w:r w:rsidRPr="00FC4B0A">
        <w:rPr>
          <w:rFonts w:asciiTheme="minorHAnsi" w:hAnsiTheme="minorHAnsi" w:cs="Arial"/>
        </w:rPr>
        <w:t>Temple</w:t>
      </w:r>
      <w:r w:rsidR="00FC4B0A">
        <w:rPr>
          <w:rFonts w:asciiTheme="minorHAnsi" w:hAnsiTheme="minorHAnsi" w:cs="Arial"/>
        </w:rPr>
        <w:t>,</w:t>
      </w:r>
      <w:r w:rsidR="00C53938">
        <w:rPr>
          <w:rFonts w:asciiTheme="minorHAnsi" w:hAnsiTheme="minorHAnsi" w:cs="Arial"/>
          <w:vertAlign w:val="superscript"/>
        </w:rPr>
        <w:t>10</w:t>
      </w:r>
      <w:r w:rsidRPr="00FC4B0A">
        <w:rPr>
          <w:rFonts w:asciiTheme="minorHAnsi" w:hAnsiTheme="minorHAnsi" w:cs="Arial"/>
        </w:rPr>
        <w:t xml:space="preserve"> David R</w:t>
      </w:r>
      <w:r w:rsidR="00C11A3D" w:rsidRPr="00FC4B0A">
        <w:rPr>
          <w:rFonts w:asciiTheme="minorHAnsi" w:hAnsiTheme="minorHAnsi" w:cs="Arial"/>
        </w:rPr>
        <w:t>.</w:t>
      </w:r>
      <w:r w:rsidRPr="00FC4B0A">
        <w:rPr>
          <w:rFonts w:asciiTheme="minorHAnsi" w:hAnsiTheme="minorHAnsi" w:cs="Arial"/>
        </w:rPr>
        <w:t xml:space="preserve"> FitzPatrick</w:t>
      </w:r>
      <w:r w:rsidR="00FC4B0A">
        <w:rPr>
          <w:rFonts w:asciiTheme="minorHAnsi" w:hAnsiTheme="minorHAnsi" w:cs="Arial"/>
        </w:rPr>
        <w:t>,</w:t>
      </w:r>
      <w:r w:rsidR="00F01145" w:rsidRPr="00C53938">
        <w:rPr>
          <w:rFonts w:asciiTheme="minorHAnsi" w:hAnsiTheme="minorHAnsi" w:cs="Arial"/>
          <w:vertAlign w:val="superscript"/>
        </w:rPr>
        <w:t>1</w:t>
      </w:r>
      <w:r w:rsidRPr="00FC4B0A">
        <w:rPr>
          <w:rFonts w:asciiTheme="minorHAnsi" w:hAnsiTheme="minorHAnsi" w:cs="Arial"/>
          <w:vertAlign w:val="superscript"/>
        </w:rPr>
        <w:t>,</w:t>
      </w:r>
      <w:r w:rsidR="00F01145">
        <w:rPr>
          <w:rFonts w:asciiTheme="minorHAnsi" w:hAnsiTheme="minorHAnsi" w:cs="Arial"/>
          <w:vertAlign w:val="superscript"/>
        </w:rPr>
        <w:t>2</w:t>
      </w:r>
      <w:r w:rsidR="007E3D92" w:rsidRPr="00FC4B0A">
        <w:rPr>
          <w:rFonts w:asciiTheme="minorHAnsi" w:hAnsiTheme="minorHAnsi" w:cs="Arial"/>
          <w:vertAlign w:val="superscript"/>
        </w:rPr>
        <w:t>,</w:t>
      </w:r>
      <w:r w:rsidR="007E3D92" w:rsidRPr="00FC4B0A">
        <w:rPr>
          <w:rFonts w:asciiTheme="minorHAnsi" w:hAnsiTheme="minorHAnsi" w:cs="Arial"/>
        </w:rPr>
        <w:t>*</w:t>
      </w:r>
    </w:p>
    <w:p w14:paraId="60E1073A" w14:textId="77777777" w:rsidR="00C11A3D" w:rsidRPr="00C11A3D" w:rsidRDefault="00C11A3D" w:rsidP="00ED0D9F">
      <w:pPr>
        <w:spacing w:line="480" w:lineRule="auto"/>
      </w:pPr>
    </w:p>
    <w:p w14:paraId="22C38AC7" w14:textId="0F279104" w:rsidR="009433C8" w:rsidRPr="003855FD" w:rsidRDefault="00F01145" w:rsidP="00ED0D9F">
      <w:pPr>
        <w:spacing w:line="480" w:lineRule="auto"/>
        <w:rPr>
          <w:rFonts w:asciiTheme="minorHAnsi" w:hAnsiTheme="minorHAnsi"/>
          <w:i/>
          <w:sz w:val="23"/>
          <w:szCs w:val="23"/>
        </w:rPr>
      </w:pPr>
      <w:r w:rsidRPr="003855FD">
        <w:rPr>
          <w:rFonts w:asciiTheme="minorHAnsi" w:hAnsiTheme="minorHAnsi"/>
          <w:i/>
          <w:sz w:val="23"/>
          <w:szCs w:val="23"/>
          <w:vertAlign w:val="superscript"/>
        </w:rPr>
        <w:t>1</w:t>
      </w:r>
      <w:r w:rsidR="009433C8" w:rsidRPr="003855FD">
        <w:rPr>
          <w:rFonts w:asciiTheme="minorHAnsi" w:hAnsiTheme="minorHAnsi"/>
          <w:i/>
          <w:sz w:val="23"/>
          <w:szCs w:val="23"/>
        </w:rPr>
        <w:t xml:space="preserve">MRC Human Genetics Unit, </w:t>
      </w:r>
      <w:r w:rsidR="00BC1B02" w:rsidRPr="003855FD">
        <w:rPr>
          <w:rFonts w:asciiTheme="minorHAnsi" w:hAnsiTheme="minorHAnsi"/>
          <w:i/>
          <w:sz w:val="23"/>
          <w:szCs w:val="23"/>
        </w:rPr>
        <w:t xml:space="preserve">MRC </w:t>
      </w:r>
      <w:r w:rsidR="009433C8" w:rsidRPr="003855FD">
        <w:rPr>
          <w:rFonts w:asciiTheme="minorHAnsi" w:hAnsiTheme="minorHAnsi"/>
          <w:i/>
          <w:sz w:val="23"/>
          <w:szCs w:val="23"/>
        </w:rPr>
        <w:t>Institute of Genetic</w:t>
      </w:r>
      <w:r w:rsidR="00322D14">
        <w:rPr>
          <w:rFonts w:asciiTheme="minorHAnsi" w:hAnsiTheme="minorHAnsi"/>
          <w:i/>
          <w:sz w:val="23"/>
          <w:szCs w:val="23"/>
        </w:rPr>
        <w:t>s</w:t>
      </w:r>
      <w:r w:rsidR="009433C8" w:rsidRPr="003855FD">
        <w:rPr>
          <w:rFonts w:asciiTheme="minorHAnsi" w:hAnsiTheme="minorHAnsi"/>
          <w:i/>
          <w:sz w:val="23"/>
          <w:szCs w:val="23"/>
        </w:rPr>
        <w:t xml:space="preserve"> and Molecular Medicine, Western General Hospital, Edinburgh EH4 2XU, United Kingdom</w:t>
      </w:r>
      <w:r w:rsidR="003855FD" w:rsidRPr="003855FD">
        <w:rPr>
          <w:rFonts w:asciiTheme="minorHAnsi" w:hAnsiTheme="minorHAnsi"/>
          <w:i/>
          <w:sz w:val="23"/>
          <w:szCs w:val="23"/>
        </w:rPr>
        <w:t xml:space="preserve">; </w:t>
      </w:r>
      <w:r w:rsidRPr="003855FD">
        <w:rPr>
          <w:rFonts w:asciiTheme="minorHAnsi" w:hAnsiTheme="minorHAnsi"/>
          <w:i/>
          <w:sz w:val="23"/>
          <w:szCs w:val="23"/>
          <w:vertAlign w:val="superscript"/>
        </w:rPr>
        <w:t>2</w:t>
      </w:r>
      <w:r w:rsidR="009433C8" w:rsidRPr="003855FD">
        <w:rPr>
          <w:rFonts w:asciiTheme="minorHAnsi" w:hAnsiTheme="minorHAnsi"/>
          <w:i/>
          <w:sz w:val="23"/>
          <w:szCs w:val="23"/>
        </w:rPr>
        <w:t>Southeast Scotland Clinical Genetics Services, Western General Hospital, Edinburgh EH4 2XU, United Kingdom</w:t>
      </w:r>
      <w:r w:rsidR="003855FD" w:rsidRPr="003855FD">
        <w:rPr>
          <w:rFonts w:asciiTheme="minorHAnsi" w:hAnsiTheme="minorHAnsi"/>
          <w:i/>
          <w:sz w:val="23"/>
          <w:szCs w:val="23"/>
        </w:rPr>
        <w:t xml:space="preserve">; </w:t>
      </w:r>
      <w:r w:rsidR="003855FD" w:rsidRPr="003855FD">
        <w:rPr>
          <w:rFonts w:asciiTheme="minorHAnsi" w:hAnsiTheme="minorHAnsi"/>
          <w:i/>
          <w:sz w:val="23"/>
          <w:szCs w:val="23"/>
          <w:vertAlign w:val="superscript"/>
        </w:rPr>
        <w:t>3</w:t>
      </w:r>
      <w:r w:rsidR="003855FD" w:rsidRPr="003855FD">
        <w:rPr>
          <w:rFonts w:asciiTheme="minorHAnsi" w:hAnsiTheme="minorHAnsi"/>
          <w:i/>
          <w:sz w:val="23"/>
          <w:szCs w:val="23"/>
        </w:rPr>
        <w:t>DECIP</w:t>
      </w:r>
      <w:r w:rsidR="00E7011E">
        <w:rPr>
          <w:rFonts w:asciiTheme="minorHAnsi" w:hAnsiTheme="minorHAnsi"/>
          <w:i/>
          <w:sz w:val="23"/>
          <w:szCs w:val="23"/>
        </w:rPr>
        <w:t>H</w:t>
      </w:r>
      <w:r w:rsidR="003855FD" w:rsidRPr="003855FD">
        <w:rPr>
          <w:rFonts w:asciiTheme="minorHAnsi" w:hAnsiTheme="minorHAnsi"/>
          <w:i/>
          <w:sz w:val="23"/>
          <w:szCs w:val="23"/>
        </w:rPr>
        <w:t xml:space="preserve">ER, Wellcome Trust Sanger Institute, Hinxton, Cambridge, United Kingdom; </w:t>
      </w:r>
      <w:r w:rsidR="003855FD" w:rsidRPr="003855FD">
        <w:rPr>
          <w:rFonts w:asciiTheme="minorHAnsi" w:hAnsiTheme="minorHAnsi"/>
          <w:i/>
          <w:sz w:val="23"/>
          <w:szCs w:val="23"/>
          <w:vertAlign w:val="superscript"/>
        </w:rPr>
        <w:t>4</w:t>
      </w:r>
      <w:r w:rsidR="00DE7153">
        <w:rPr>
          <w:rFonts w:asciiTheme="minorHAnsi" w:hAnsiTheme="minorHAnsi"/>
          <w:i/>
          <w:sz w:val="23"/>
          <w:szCs w:val="23"/>
        </w:rPr>
        <w:t>Cleft Lip and Palate Service</w:t>
      </w:r>
      <w:r w:rsidR="003855FD" w:rsidRPr="003855FD">
        <w:rPr>
          <w:rFonts w:asciiTheme="minorHAnsi" w:hAnsiTheme="minorHAnsi"/>
          <w:i/>
          <w:sz w:val="23"/>
          <w:szCs w:val="23"/>
        </w:rPr>
        <w:t xml:space="preserve">, Royal Hospital for Sick Children, Edinburgh EH9 1LF, United Kingdom; </w:t>
      </w:r>
      <w:r w:rsidR="003855FD" w:rsidRPr="003855FD">
        <w:rPr>
          <w:rFonts w:asciiTheme="minorHAnsi" w:hAnsiTheme="minorHAnsi"/>
          <w:i/>
          <w:sz w:val="23"/>
          <w:szCs w:val="23"/>
          <w:vertAlign w:val="superscript"/>
        </w:rPr>
        <w:t>5</w:t>
      </w:r>
      <w:r w:rsidR="003855FD" w:rsidRPr="003855FD">
        <w:rPr>
          <w:rFonts w:asciiTheme="minorHAnsi" w:hAnsiTheme="minorHAnsi"/>
          <w:i/>
          <w:sz w:val="23"/>
          <w:szCs w:val="23"/>
        </w:rPr>
        <w:t xml:space="preserve">INSERM U-781, Hôpital Necker-Enfants Malades, Paris, France; </w:t>
      </w:r>
      <w:r w:rsidR="003855FD" w:rsidRPr="003855FD">
        <w:rPr>
          <w:rFonts w:asciiTheme="minorHAnsi" w:hAnsiTheme="minorHAnsi"/>
          <w:i/>
          <w:sz w:val="23"/>
          <w:szCs w:val="23"/>
          <w:vertAlign w:val="superscript"/>
        </w:rPr>
        <w:t>6</w:t>
      </w:r>
      <w:r w:rsidR="003855FD" w:rsidRPr="003855FD">
        <w:rPr>
          <w:rFonts w:asciiTheme="minorHAnsi" w:hAnsiTheme="minorHAnsi"/>
          <w:i/>
          <w:sz w:val="23"/>
          <w:szCs w:val="23"/>
        </w:rPr>
        <w:t xml:space="preserve">Departments of </w:t>
      </w:r>
      <w:r w:rsidR="003855FD" w:rsidRPr="003855FD">
        <w:rPr>
          <w:rFonts w:asciiTheme="minorHAnsi" w:hAnsiTheme="minorHAnsi"/>
          <w:i/>
          <w:sz w:val="23"/>
          <w:szCs w:val="23"/>
          <w:lang w:val="en-US"/>
        </w:rPr>
        <w:t xml:space="preserve">Medical Genetics and Child Psychiatry, University of Modena, Italy; </w:t>
      </w:r>
      <w:r w:rsidR="003855FD" w:rsidRPr="003855FD">
        <w:rPr>
          <w:rFonts w:asciiTheme="minorHAnsi" w:hAnsiTheme="minorHAnsi"/>
          <w:i/>
          <w:sz w:val="23"/>
          <w:szCs w:val="23"/>
          <w:vertAlign w:val="superscript"/>
          <w:lang w:val="en-US"/>
        </w:rPr>
        <w:t>7</w:t>
      </w:r>
      <w:r w:rsidR="003855FD" w:rsidRPr="003855FD">
        <w:rPr>
          <w:rFonts w:asciiTheme="minorHAnsi" w:hAnsiTheme="minorHAnsi"/>
          <w:i/>
          <w:sz w:val="23"/>
          <w:szCs w:val="23"/>
          <w:lang w:val="en-US"/>
        </w:rPr>
        <w:t xml:space="preserve">Department of Pediatrics, University of Bologna, Italy; </w:t>
      </w:r>
      <w:r w:rsidR="003855FD" w:rsidRPr="003855FD">
        <w:rPr>
          <w:rFonts w:asciiTheme="minorHAnsi" w:hAnsiTheme="minorHAnsi"/>
          <w:i/>
          <w:sz w:val="23"/>
          <w:szCs w:val="23"/>
          <w:vertAlign w:val="superscript"/>
        </w:rPr>
        <w:t>8</w:t>
      </w:r>
      <w:r w:rsidR="003855FD" w:rsidRPr="003855FD">
        <w:rPr>
          <w:rFonts w:asciiTheme="minorHAnsi" w:hAnsiTheme="minorHAnsi"/>
          <w:i/>
          <w:sz w:val="23"/>
          <w:szCs w:val="23"/>
        </w:rPr>
        <w:t xml:space="preserve">Department of Clinical Genetics, Alder Hey Children’s Hospital, Liverpool, L12 2AP, United Kingdom; </w:t>
      </w:r>
      <w:r w:rsidR="003855FD" w:rsidRPr="003855FD">
        <w:rPr>
          <w:rFonts w:asciiTheme="minorHAnsi" w:hAnsiTheme="minorHAnsi"/>
          <w:i/>
          <w:sz w:val="23"/>
          <w:szCs w:val="23"/>
          <w:vertAlign w:val="superscript"/>
        </w:rPr>
        <w:t>9</w:t>
      </w:r>
      <w:r w:rsidR="003855FD" w:rsidRPr="003855FD">
        <w:rPr>
          <w:rFonts w:asciiTheme="minorHAnsi" w:hAnsiTheme="minorHAnsi"/>
          <w:i/>
          <w:sz w:val="23"/>
          <w:szCs w:val="23"/>
        </w:rPr>
        <w:t xml:space="preserve">Centre for Human Genetics, University of Leuven, Belgium; </w:t>
      </w:r>
      <w:r w:rsidR="003855FD" w:rsidRPr="003855FD">
        <w:rPr>
          <w:rFonts w:asciiTheme="minorHAnsi" w:hAnsiTheme="minorHAnsi"/>
          <w:i/>
          <w:sz w:val="23"/>
          <w:szCs w:val="23"/>
          <w:vertAlign w:val="superscript"/>
        </w:rPr>
        <w:t>10</w:t>
      </w:r>
      <w:r w:rsidR="003855FD" w:rsidRPr="003855FD">
        <w:rPr>
          <w:rFonts w:asciiTheme="minorHAnsi" w:hAnsiTheme="minorHAnsi"/>
          <w:i/>
          <w:sz w:val="23"/>
          <w:szCs w:val="23"/>
        </w:rPr>
        <w:t>Wessex Clinical Genetics Service, Princess Anne Hospital, Coxford Road, Southampton SO16 5YA, United Kingdom.</w:t>
      </w:r>
    </w:p>
    <w:p w14:paraId="6E7656CD" w14:textId="78296C38" w:rsidR="009E582C" w:rsidRPr="003855FD" w:rsidRDefault="007E3D92" w:rsidP="009E582C">
      <w:pPr>
        <w:spacing w:line="480" w:lineRule="auto"/>
        <w:rPr>
          <w:rFonts w:asciiTheme="minorHAnsi" w:hAnsiTheme="minorHAnsi"/>
          <w:i/>
          <w:sz w:val="23"/>
          <w:szCs w:val="23"/>
        </w:rPr>
      </w:pPr>
      <w:r w:rsidRPr="003855FD">
        <w:rPr>
          <w:rFonts w:asciiTheme="minorHAnsi" w:hAnsiTheme="minorHAnsi"/>
          <w:i/>
          <w:sz w:val="23"/>
          <w:szCs w:val="23"/>
        </w:rPr>
        <w:t>*</w:t>
      </w:r>
      <w:r w:rsidR="009433C8" w:rsidRPr="003855FD">
        <w:rPr>
          <w:rFonts w:asciiTheme="minorHAnsi" w:hAnsiTheme="minorHAnsi"/>
          <w:i/>
          <w:sz w:val="23"/>
          <w:szCs w:val="23"/>
        </w:rPr>
        <w:t>Corresponding author:</w:t>
      </w:r>
      <w:r w:rsidR="009E582C" w:rsidRPr="003855FD">
        <w:rPr>
          <w:rFonts w:asciiTheme="minorHAnsi" w:hAnsiTheme="minorHAnsi"/>
          <w:i/>
          <w:sz w:val="23"/>
          <w:szCs w:val="23"/>
        </w:rPr>
        <w:t xml:space="preserve"> </w:t>
      </w:r>
      <w:r w:rsidR="009433C8" w:rsidRPr="003855FD">
        <w:rPr>
          <w:rFonts w:asciiTheme="minorHAnsi" w:hAnsiTheme="minorHAnsi"/>
          <w:i/>
          <w:sz w:val="23"/>
          <w:szCs w:val="23"/>
        </w:rPr>
        <w:t>David R</w:t>
      </w:r>
      <w:r w:rsidRPr="003855FD">
        <w:rPr>
          <w:rFonts w:asciiTheme="minorHAnsi" w:hAnsiTheme="minorHAnsi"/>
          <w:i/>
          <w:sz w:val="23"/>
          <w:szCs w:val="23"/>
        </w:rPr>
        <w:t>.</w:t>
      </w:r>
      <w:r w:rsidR="009433C8" w:rsidRPr="003855FD">
        <w:rPr>
          <w:rFonts w:asciiTheme="minorHAnsi" w:hAnsiTheme="minorHAnsi"/>
          <w:i/>
          <w:sz w:val="23"/>
          <w:szCs w:val="23"/>
        </w:rPr>
        <w:t xml:space="preserve"> FitzPatrick</w:t>
      </w:r>
      <w:r w:rsidR="009E582C" w:rsidRPr="003855FD">
        <w:rPr>
          <w:rFonts w:asciiTheme="minorHAnsi" w:hAnsiTheme="minorHAnsi"/>
          <w:i/>
          <w:sz w:val="23"/>
          <w:szCs w:val="23"/>
        </w:rPr>
        <w:t xml:space="preserve">, </w:t>
      </w:r>
      <w:r w:rsidR="009433C8" w:rsidRPr="003855FD">
        <w:rPr>
          <w:rFonts w:asciiTheme="minorHAnsi" w:hAnsiTheme="minorHAnsi"/>
          <w:i/>
          <w:sz w:val="23"/>
          <w:szCs w:val="23"/>
        </w:rPr>
        <w:t>MRC Human Genetics Unit</w:t>
      </w:r>
      <w:r w:rsidR="009E582C" w:rsidRPr="003855FD">
        <w:rPr>
          <w:rFonts w:asciiTheme="minorHAnsi" w:hAnsiTheme="minorHAnsi"/>
          <w:i/>
          <w:sz w:val="23"/>
          <w:szCs w:val="23"/>
        </w:rPr>
        <w:t xml:space="preserve">, </w:t>
      </w:r>
      <w:r w:rsidR="00BC1B02" w:rsidRPr="003855FD">
        <w:rPr>
          <w:rFonts w:asciiTheme="minorHAnsi" w:hAnsiTheme="minorHAnsi"/>
          <w:i/>
          <w:sz w:val="23"/>
          <w:szCs w:val="23"/>
        </w:rPr>
        <w:t xml:space="preserve">MRC </w:t>
      </w:r>
      <w:r w:rsidR="009433C8" w:rsidRPr="003855FD">
        <w:rPr>
          <w:rFonts w:asciiTheme="minorHAnsi" w:hAnsiTheme="minorHAnsi"/>
          <w:i/>
          <w:sz w:val="23"/>
          <w:szCs w:val="23"/>
        </w:rPr>
        <w:t>Institute of Genetic</w:t>
      </w:r>
      <w:r w:rsidR="00322D14">
        <w:rPr>
          <w:rFonts w:asciiTheme="minorHAnsi" w:hAnsiTheme="minorHAnsi"/>
          <w:i/>
          <w:sz w:val="23"/>
          <w:szCs w:val="23"/>
        </w:rPr>
        <w:t>s</w:t>
      </w:r>
      <w:r w:rsidR="009433C8" w:rsidRPr="003855FD">
        <w:rPr>
          <w:rFonts w:asciiTheme="minorHAnsi" w:hAnsiTheme="minorHAnsi"/>
          <w:i/>
          <w:sz w:val="23"/>
          <w:szCs w:val="23"/>
        </w:rPr>
        <w:t xml:space="preserve"> and Molecular Medicine</w:t>
      </w:r>
      <w:r w:rsidR="009E582C" w:rsidRPr="003855FD">
        <w:rPr>
          <w:rFonts w:asciiTheme="minorHAnsi" w:hAnsiTheme="minorHAnsi"/>
          <w:i/>
          <w:sz w:val="23"/>
          <w:szCs w:val="23"/>
        </w:rPr>
        <w:t xml:space="preserve">, </w:t>
      </w:r>
      <w:r w:rsidR="009433C8" w:rsidRPr="003855FD">
        <w:rPr>
          <w:rFonts w:asciiTheme="minorHAnsi" w:hAnsiTheme="minorHAnsi"/>
          <w:i/>
          <w:sz w:val="23"/>
          <w:szCs w:val="23"/>
        </w:rPr>
        <w:t>University of Edinburgh</w:t>
      </w:r>
      <w:r w:rsidR="000753C9" w:rsidRPr="003855FD">
        <w:rPr>
          <w:rFonts w:asciiTheme="minorHAnsi" w:hAnsiTheme="minorHAnsi"/>
          <w:i/>
          <w:sz w:val="23"/>
          <w:szCs w:val="23"/>
        </w:rPr>
        <w:t xml:space="preserve">, </w:t>
      </w:r>
      <w:r w:rsidR="009433C8" w:rsidRPr="003855FD">
        <w:rPr>
          <w:rFonts w:asciiTheme="minorHAnsi" w:hAnsiTheme="minorHAnsi"/>
          <w:i/>
          <w:sz w:val="23"/>
          <w:szCs w:val="23"/>
        </w:rPr>
        <w:t>Edinburgh, EH4 2XU, U</w:t>
      </w:r>
      <w:r w:rsidR="00790650">
        <w:rPr>
          <w:rFonts w:asciiTheme="minorHAnsi" w:hAnsiTheme="minorHAnsi"/>
          <w:i/>
          <w:sz w:val="23"/>
          <w:szCs w:val="23"/>
        </w:rPr>
        <w:t>.</w:t>
      </w:r>
      <w:r w:rsidR="009433C8" w:rsidRPr="003855FD">
        <w:rPr>
          <w:rFonts w:asciiTheme="minorHAnsi" w:hAnsiTheme="minorHAnsi"/>
          <w:i/>
          <w:sz w:val="23"/>
          <w:szCs w:val="23"/>
        </w:rPr>
        <w:t>K</w:t>
      </w:r>
      <w:r w:rsidR="00790650">
        <w:rPr>
          <w:rFonts w:asciiTheme="minorHAnsi" w:hAnsiTheme="minorHAnsi"/>
          <w:i/>
          <w:sz w:val="23"/>
          <w:szCs w:val="23"/>
        </w:rPr>
        <w:t>.</w:t>
      </w:r>
      <w:r w:rsidR="009E582C" w:rsidRPr="003855FD">
        <w:rPr>
          <w:rFonts w:asciiTheme="minorHAnsi" w:hAnsiTheme="minorHAnsi"/>
          <w:i/>
          <w:sz w:val="23"/>
          <w:szCs w:val="23"/>
        </w:rPr>
        <w:t xml:space="preserve"> Telephone: 0044 131 467 8423, Fax: 0044 131 </w:t>
      </w:r>
      <w:r w:rsidR="009E582C" w:rsidRPr="003855FD">
        <w:rPr>
          <w:rStyle w:val="apple-style-span"/>
          <w:rFonts w:asciiTheme="minorHAnsi" w:hAnsiTheme="minorHAnsi"/>
          <w:i/>
          <w:sz w:val="23"/>
          <w:szCs w:val="23"/>
        </w:rPr>
        <w:t>467 8456</w:t>
      </w:r>
    </w:p>
    <w:p w14:paraId="5A1B777C" w14:textId="77777777" w:rsidR="009433C8" w:rsidRPr="003855FD" w:rsidRDefault="009433C8" w:rsidP="00ED0D9F">
      <w:pPr>
        <w:spacing w:line="480" w:lineRule="auto"/>
        <w:rPr>
          <w:rFonts w:asciiTheme="minorHAnsi" w:hAnsiTheme="minorHAnsi"/>
          <w:i/>
          <w:sz w:val="23"/>
          <w:szCs w:val="23"/>
        </w:rPr>
      </w:pPr>
      <w:r w:rsidRPr="003855FD">
        <w:rPr>
          <w:rFonts w:asciiTheme="minorHAnsi" w:hAnsiTheme="minorHAnsi"/>
          <w:i/>
          <w:sz w:val="23"/>
          <w:szCs w:val="23"/>
        </w:rPr>
        <w:t>e-mail: david.fitzpatrick@igmm.ed.ac.uk</w:t>
      </w:r>
    </w:p>
    <w:p w14:paraId="72E59244" w14:textId="0E3A3A45" w:rsidR="009433C8" w:rsidRPr="00770EA4" w:rsidRDefault="009433C8" w:rsidP="004B76BE">
      <w:pPr>
        <w:pStyle w:val="Heading2"/>
        <w:rPr>
          <w:rFonts w:asciiTheme="minorHAnsi" w:hAnsiTheme="minorHAnsi" w:cs="Arial"/>
          <w:sz w:val="32"/>
          <w:szCs w:val="32"/>
        </w:rPr>
      </w:pPr>
      <w:r w:rsidRPr="00770EA4">
        <w:rPr>
          <w:rFonts w:asciiTheme="minorHAnsi" w:hAnsiTheme="minorHAnsi" w:cs="Arial"/>
          <w:sz w:val="32"/>
          <w:szCs w:val="32"/>
        </w:rPr>
        <w:lastRenderedPageBreak/>
        <w:t>A</w:t>
      </w:r>
      <w:r w:rsidR="00EA45C1" w:rsidRPr="00770EA4">
        <w:rPr>
          <w:rFonts w:asciiTheme="minorHAnsi" w:hAnsiTheme="minorHAnsi" w:cs="Arial"/>
          <w:sz w:val="32"/>
          <w:szCs w:val="32"/>
        </w:rPr>
        <w:t>bstract</w:t>
      </w:r>
    </w:p>
    <w:p w14:paraId="4D10D05A" w14:textId="6A3F3C6C" w:rsidR="009433C8" w:rsidRPr="008F6D57" w:rsidRDefault="009433C8" w:rsidP="003F7F79">
      <w:pPr>
        <w:spacing w:line="480" w:lineRule="auto"/>
        <w:ind w:firstLine="720"/>
      </w:pPr>
      <w:r w:rsidRPr="008F6D57">
        <w:t xml:space="preserve">Pierre Robin sequence (PRS) is an etiologically distinct subgroup of cleft palate. </w:t>
      </w:r>
      <w:r w:rsidR="00B45D56" w:rsidRPr="008F6D57">
        <w:t>We aim</w:t>
      </w:r>
      <w:r w:rsidR="00502384" w:rsidRPr="008F6D57">
        <w:t>ed</w:t>
      </w:r>
      <w:r w:rsidR="00B45D56" w:rsidRPr="008F6D57">
        <w:t xml:space="preserve"> to define the critical genomic interval from five different</w:t>
      </w:r>
      <w:r w:rsidRPr="008F6D57">
        <w:t xml:space="preserve"> 5q22-</w:t>
      </w:r>
      <w:r w:rsidR="003A6B50" w:rsidRPr="008F6D57">
        <w:t xml:space="preserve">5q31 </w:t>
      </w:r>
      <w:r w:rsidRPr="008F6D57">
        <w:t>deletions associated with PRS or PRS-associated features</w:t>
      </w:r>
      <w:r w:rsidR="00B45D56" w:rsidRPr="008F6D57">
        <w:t xml:space="preserve"> and assess e</w:t>
      </w:r>
      <w:r w:rsidRPr="008F6D57">
        <w:t xml:space="preserve">ach gene </w:t>
      </w:r>
      <w:r w:rsidR="00B45D56" w:rsidRPr="008F6D57">
        <w:t xml:space="preserve">within the region </w:t>
      </w:r>
      <w:r w:rsidRPr="008F6D57">
        <w:t xml:space="preserve">as a candidate for </w:t>
      </w:r>
      <w:r w:rsidR="00345E7F" w:rsidRPr="008F6D57">
        <w:t xml:space="preserve">the </w:t>
      </w:r>
      <w:r w:rsidRPr="008F6D57">
        <w:t>PRS</w:t>
      </w:r>
      <w:r w:rsidR="00345E7F" w:rsidRPr="008F6D57">
        <w:t xml:space="preserve"> component of the phenotype</w:t>
      </w:r>
      <w:r w:rsidRPr="008F6D57">
        <w:t>.</w:t>
      </w:r>
      <w:r w:rsidR="009F4B96">
        <w:t xml:space="preserve"> </w:t>
      </w:r>
      <w:r w:rsidR="000B26BC">
        <w:t>C</w:t>
      </w:r>
      <w:r w:rsidR="00F64810" w:rsidRPr="008F6D57">
        <w:t>linical a</w:t>
      </w:r>
      <w:r w:rsidR="00C42B97" w:rsidRPr="008F6D57">
        <w:t xml:space="preserve">rray-based comparative genome hybridisation (aCGH) </w:t>
      </w:r>
      <w:r w:rsidR="000B26BC">
        <w:t>data were</w:t>
      </w:r>
      <w:r w:rsidR="00C42B97" w:rsidRPr="008F6D57">
        <w:t xml:space="preserve"> used to define </w:t>
      </w:r>
      <w:r w:rsidR="003A6B50" w:rsidRPr="008F6D57">
        <w:t xml:space="preserve">a </w:t>
      </w:r>
      <w:r w:rsidR="00F64810" w:rsidRPr="008F6D57">
        <w:t xml:space="preserve">2.08Mb </w:t>
      </w:r>
      <w:r w:rsidR="00C42B97" w:rsidRPr="008F6D57">
        <w:t xml:space="preserve">minimum region of overlap among </w:t>
      </w:r>
      <w:r w:rsidRPr="008F6D57">
        <w:t>four</w:t>
      </w:r>
      <w:r w:rsidR="00B21AF4" w:rsidRPr="008F6D57">
        <w:t xml:space="preserve"> </w:t>
      </w:r>
      <w:r w:rsidRPr="008F6D57">
        <w:rPr>
          <w:i/>
        </w:rPr>
        <w:t>de novo</w:t>
      </w:r>
      <w:r w:rsidRPr="008F6D57">
        <w:t xml:space="preserve"> </w:t>
      </w:r>
      <w:r w:rsidR="00B45D56" w:rsidRPr="008F6D57">
        <w:t>deletion</w:t>
      </w:r>
      <w:r w:rsidR="00C574F7">
        <w:t>s</w:t>
      </w:r>
      <w:r w:rsidR="00B45D56" w:rsidRPr="008F6D57">
        <w:t xml:space="preserve"> </w:t>
      </w:r>
      <w:r w:rsidRPr="008F6D57">
        <w:t xml:space="preserve">and one </w:t>
      </w:r>
      <w:r w:rsidR="00B45D56" w:rsidRPr="008F6D57">
        <w:t>mother-son inherited deletion</w:t>
      </w:r>
      <w:r w:rsidR="00B21AF4" w:rsidRPr="008F6D57">
        <w:t xml:space="preserve"> </w:t>
      </w:r>
      <w:r w:rsidR="00F64810" w:rsidRPr="008F6D57">
        <w:t>associated with</w:t>
      </w:r>
      <w:r w:rsidR="006649AE" w:rsidRPr="008F6D57">
        <w:t xml:space="preserve"> </w:t>
      </w:r>
      <w:r w:rsidR="00B21AF4" w:rsidRPr="008F6D57">
        <w:t xml:space="preserve">at least one component of PRS. </w:t>
      </w:r>
      <w:r w:rsidR="003A75B7" w:rsidRPr="008F6D57">
        <w:t>C</w:t>
      </w:r>
      <w:r w:rsidR="00F64810" w:rsidRPr="008F6D57">
        <w:t>ommonly associated anomalies were talipes equinovarus</w:t>
      </w:r>
      <w:r w:rsidR="003A6B50" w:rsidRPr="008F6D57">
        <w:t xml:space="preserve"> (TEV)</w:t>
      </w:r>
      <w:r w:rsidR="00F64810" w:rsidRPr="008F6D57">
        <w:t xml:space="preserve">, </w:t>
      </w:r>
      <w:r w:rsidR="003A75B7" w:rsidRPr="008F6D57">
        <w:t>finger contractures and crumpled ear helices.</w:t>
      </w:r>
      <w:r w:rsidR="00B25C0D" w:rsidRPr="008F6D57">
        <w:t xml:space="preserve"> </w:t>
      </w:r>
      <w:r w:rsidR="007F50A6">
        <w:t>E</w:t>
      </w:r>
      <w:r w:rsidR="00F64810" w:rsidRPr="008F6D57">
        <w:t xml:space="preserve">xpression analysis of the orthologous genes within the PRS critical region in embryonic mice showed that the strongest candidate genes were </w:t>
      </w:r>
      <w:r w:rsidR="00F64810" w:rsidRPr="008F6D57">
        <w:rPr>
          <w:i/>
        </w:rPr>
        <w:t xml:space="preserve">FBN2 </w:t>
      </w:r>
      <w:r w:rsidR="00F64810" w:rsidRPr="008F6D57">
        <w:t xml:space="preserve">and </w:t>
      </w:r>
      <w:r w:rsidR="00F64810" w:rsidRPr="008F6D57">
        <w:rPr>
          <w:i/>
        </w:rPr>
        <w:t>PHAX</w:t>
      </w:r>
      <w:r w:rsidR="00F64810" w:rsidRPr="008F6D57">
        <w:t>.</w:t>
      </w:r>
      <w:r w:rsidR="00B25C0D" w:rsidRPr="008F6D57">
        <w:t xml:space="preserve"> </w:t>
      </w:r>
      <w:r w:rsidR="00F64810" w:rsidRPr="008F6D57">
        <w:t xml:space="preserve">Targeted aCGH of the critical region </w:t>
      </w:r>
      <w:r w:rsidR="009F14B2" w:rsidRPr="008F6D57">
        <w:t xml:space="preserve">and sequencing of these genes </w:t>
      </w:r>
      <w:r w:rsidR="00F64810" w:rsidRPr="008F6D57">
        <w:t xml:space="preserve">in a cohort of 25 PRS patients revealed no plausible disease-causing mutations. </w:t>
      </w:r>
      <w:r w:rsidR="009F4B96">
        <w:t>In conclusion, d</w:t>
      </w:r>
      <w:r w:rsidR="003A75B7" w:rsidRPr="008F6D57">
        <w:t xml:space="preserve">eletion of </w:t>
      </w:r>
      <w:r w:rsidR="004A321F">
        <w:t>~</w:t>
      </w:r>
      <w:r w:rsidRPr="008F6D57">
        <w:t xml:space="preserve">2Mb </w:t>
      </w:r>
      <w:r w:rsidR="00C574F7">
        <w:t xml:space="preserve">on </w:t>
      </w:r>
      <w:r w:rsidRPr="008F6D57">
        <w:t xml:space="preserve">5q23 </w:t>
      </w:r>
      <w:r w:rsidR="003A75B7" w:rsidRPr="008F6D57">
        <w:t>region causes</w:t>
      </w:r>
      <w:r w:rsidRPr="008F6D57">
        <w:t xml:space="preserve"> a clinically rec</w:t>
      </w:r>
      <w:r w:rsidR="00DB154C" w:rsidRPr="008F6D57">
        <w:t>ognisable subtype</w:t>
      </w:r>
      <w:r w:rsidR="00AA2332" w:rsidRPr="008F6D57">
        <w:t xml:space="preserve"> of PRS</w:t>
      </w:r>
      <w:r w:rsidRPr="008F6D57">
        <w:t>.</w:t>
      </w:r>
      <w:r w:rsidR="00B25C0D" w:rsidRPr="008F6D57">
        <w:t xml:space="preserve"> </w:t>
      </w:r>
      <w:r w:rsidR="00934611" w:rsidRPr="008F6D57">
        <w:t xml:space="preserve">Haploinsufficiency for </w:t>
      </w:r>
      <w:r w:rsidR="00934611" w:rsidRPr="008F6D57">
        <w:rPr>
          <w:i/>
        </w:rPr>
        <w:t>FBN2</w:t>
      </w:r>
      <w:r w:rsidR="00934611" w:rsidRPr="008F6D57">
        <w:t xml:space="preserve"> accounts for the digital and auricular features. </w:t>
      </w:r>
      <w:r w:rsidR="00B454D2" w:rsidRPr="008F6D57">
        <w:t>A</w:t>
      </w:r>
      <w:r w:rsidR="00934611" w:rsidRPr="008F6D57">
        <w:t xml:space="preserve"> critical region for TEV is distinct and telomeric to </w:t>
      </w:r>
      <w:r w:rsidR="00C63194" w:rsidRPr="008F6D57">
        <w:t xml:space="preserve">the </w:t>
      </w:r>
      <w:r w:rsidR="00934611" w:rsidRPr="008F6D57">
        <w:t xml:space="preserve">PRS region. The molecular basis of </w:t>
      </w:r>
      <w:r w:rsidRPr="008F6D57">
        <w:t>PRS in these cases remains undetermined</w:t>
      </w:r>
      <w:r w:rsidR="00934611" w:rsidRPr="008F6D57">
        <w:t xml:space="preserve"> but </w:t>
      </w:r>
      <w:r w:rsidR="009F14B2" w:rsidRPr="008F6D57">
        <w:t xml:space="preserve">haploinsufficiency for </w:t>
      </w:r>
      <w:r w:rsidR="00934611" w:rsidRPr="008F6D57">
        <w:rPr>
          <w:i/>
        </w:rPr>
        <w:t>PHAX</w:t>
      </w:r>
      <w:r w:rsidR="00934611" w:rsidRPr="008F6D57">
        <w:t xml:space="preserve"> </w:t>
      </w:r>
      <w:r w:rsidR="009F14B2" w:rsidRPr="008F6D57">
        <w:t xml:space="preserve">is a plausible </w:t>
      </w:r>
      <w:r w:rsidR="00C63194" w:rsidRPr="008F6D57">
        <w:t>mechanism</w:t>
      </w:r>
      <w:r w:rsidRPr="008F6D57">
        <w:t>.</w:t>
      </w:r>
      <w:r w:rsidR="00B454D2" w:rsidRPr="008F6D57">
        <w:t xml:space="preserve"> </w:t>
      </w:r>
    </w:p>
    <w:p w14:paraId="1915FA51" w14:textId="153CC8C2" w:rsidR="005F511E" w:rsidRPr="008F6D57" w:rsidRDefault="005F511E" w:rsidP="00ED0D9F">
      <w:pPr>
        <w:spacing w:line="480" w:lineRule="auto"/>
      </w:pPr>
      <w:r w:rsidRPr="00093FE4">
        <w:t>[</w:t>
      </w:r>
      <w:r w:rsidR="009F4B96" w:rsidRPr="00093FE4">
        <w:rPr>
          <w:b/>
        </w:rPr>
        <w:t xml:space="preserve">MAX </w:t>
      </w:r>
      <w:r w:rsidR="007101AB" w:rsidRPr="00093FE4">
        <w:rPr>
          <w:b/>
        </w:rPr>
        <w:t xml:space="preserve">200 </w:t>
      </w:r>
      <w:r w:rsidR="009F4B96" w:rsidRPr="00093FE4">
        <w:rPr>
          <w:b/>
        </w:rPr>
        <w:t>WORDS</w:t>
      </w:r>
      <w:r w:rsidRPr="00093FE4">
        <w:t>]</w:t>
      </w:r>
    </w:p>
    <w:p w14:paraId="7B30C54C" w14:textId="77777777" w:rsidR="009433C8" w:rsidRPr="008F6D57" w:rsidRDefault="009433C8" w:rsidP="00ED0D9F">
      <w:pPr>
        <w:spacing w:line="480" w:lineRule="auto"/>
      </w:pPr>
    </w:p>
    <w:p w14:paraId="190DE694" w14:textId="79D5A16C" w:rsidR="001D656B" w:rsidRPr="008F6D57" w:rsidRDefault="009433C8" w:rsidP="00ED0D9F">
      <w:pPr>
        <w:spacing w:line="480" w:lineRule="auto"/>
      </w:pPr>
      <w:r w:rsidRPr="008F6D57">
        <w:rPr>
          <w:b/>
        </w:rPr>
        <w:t>Key words:</w:t>
      </w:r>
      <w:r w:rsidRPr="008F6D57">
        <w:t xml:space="preserve"> Pierre Robin sequence; </w:t>
      </w:r>
      <w:r w:rsidR="00CE3742">
        <w:t>C</w:t>
      </w:r>
      <w:r w:rsidRPr="008F6D57">
        <w:t xml:space="preserve">left palate; </w:t>
      </w:r>
      <w:r w:rsidR="00CE3742">
        <w:t>C</w:t>
      </w:r>
      <w:r w:rsidRPr="008F6D57">
        <w:t xml:space="preserve">ongenital contractural arachnodactyly; 5q deletion; </w:t>
      </w:r>
      <w:r w:rsidR="00CE3742">
        <w:t>F</w:t>
      </w:r>
      <w:r w:rsidR="001D656B" w:rsidRPr="008F6D57">
        <w:t>ibrillin 2 (</w:t>
      </w:r>
      <w:r w:rsidRPr="008F6D57">
        <w:t>FBN2</w:t>
      </w:r>
      <w:r w:rsidR="001D656B" w:rsidRPr="008F6D57">
        <w:t xml:space="preserve">); </w:t>
      </w:r>
      <w:r w:rsidR="00CE3742">
        <w:t xml:space="preserve">Phosphorylated adaptor for RNA export (PHAX); </w:t>
      </w:r>
      <w:r w:rsidR="001D656B" w:rsidRPr="008F6D57">
        <w:t>Tali</w:t>
      </w:r>
      <w:r w:rsidR="00654F35" w:rsidRPr="008F6D57">
        <w:t>pes equinovarus; Crumpled ears;</w:t>
      </w:r>
      <w:r w:rsidR="001D656B" w:rsidRPr="008F6D57">
        <w:t xml:space="preserve"> Beal syndrome</w:t>
      </w:r>
    </w:p>
    <w:p w14:paraId="25455D7D" w14:textId="77777777" w:rsidR="00851C1E" w:rsidRDefault="00851C1E" w:rsidP="004B76BE">
      <w:pPr>
        <w:pStyle w:val="Heading2"/>
        <w:rPr>
          <w:rFonts w:ascii="Arial" w:hAnsi="Arial" w:cs="Arial"/>
          <w:sz w:val="24"/>
          <w:szCs w:val="24"/>
        </w:rPr>
      </w:pPr>
    </w:p>
    <w:p w14:paraId="455379E2" w14:textId="7839D863" w:rsidR="009433C8" w:rsidRPr="00770EA4" w:rsidRDefault="009433C8" w:rsidP="004B76BE">
      <w:pPr>
        <w:pStyle w:val="Heading2"/>
        <w:rPr>
          <w:rFonts w:asciiTheme="minorHAnsi" w:hAnsiTheme="minorHAnsi" w:cs="Arial"/>
          <w:sz w:val="32"/>
          <w:szCs w:val="32"/>
        </w:rPr>
      </w:pPr>
      <w:r w:rsidRPr="00770EA4">
        <w:rPr>
          <w:rFonts w:asciiTheme="minorHAnsi" w:hAnsiTheme="minorHAnsi" w:cs="Arial"/>
          <w:sz w:val="32"/>
          <w:szCs w:val="32"/>
        </w:rPr>
        <w:lastRenderedPageBreak/>
        <w:t>I</w:t>
      </w:r>
      <w:r w:rsidR="00207D18" w:rsidRPr="00770EA4">
        <w:rPr>
          <w:rFonts w:asciiTheme="minorHAnsi" w:hAnsiTheme="minorHAnsi" w:cs="Arial"/>
          <w:sz w:val="32"/>
          <w:szCs w:val="32"/>
        </w:rPr>
        <w:t>ntroduction</w:t>
      </w:r>
    </w:p>
    <w:p w14:paraId="2E779CD5" w14:textId="2BB7F457" w:rsidR="009433C8" w:rsidRPr="00AF22A7" w:rsidRDefault="009433C8" w:rsidP="00207D18">
      <w:pPr>
        <w:spacing w:line="480" w:lineRule="auto"/>
        <w:ind w:firstLine="720"/>
      </w:pPr>
      <w:r w:rsidRPr="00AF22A7">
        <w:t>Pierre Robin sequence (PRS; MIM 261800) is an important clinical entity that is characterised by congenital micrognathia and glossoptosis (downward displacement of the tongue) with airway obstruction and a U-shaped cleft of the soft palate</w:t>
      </w:r>
      <w:r w:rsidR="000F1DFD">
        <w:t xml:space="preserve"> </w:t>
      </w:r>
      <w:r w:rsidR="000671BA">
        <w:fldChar w:fldCharType="begin">
          <w:fldData xml:space="preserve">PFJlZm1hbj48Q2l0ZT48QXV0aG9yPkV2YW5zPC9BdXRob3I+PFllYXI+MjAwNjwvWWVhcj48UmVj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</w:fldData>
        </w:fldChar>
      </w:r>
      <w:r w:rsidR="00553BF2">
        <w:instrText xml:space="preserve"> ADDIN REFMGR.CITE </w:instrText>
      </w:r>
      <w:r w:rsidR="00553BF2">
        <w:fldChar w:fldCharType="begin">
          <w:fldData xml:space="preserve">PFJlZm1hbj48Q2l0ZT48QXV0aG9yPkV2YW5zPC9BdXRob3I+PFllYXI+MjAwNjwvWWVhcj48UmVj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</w:fldData>
        </w:fldChar>
      </w:r>
      <w:r w:rsidR="00553BF2">
        <w:instrText xml:space="preserve"> ADDIN EN.CITE.DATA </w:instrText>
      </w:r>
      <w:r w:rsidR="00553BF2">
        <w:fldChar w:fldCharType="end"/>
      </w:r>
      <w:r w:rsidR="000671BA">
        <w:fldChar w:fldCharType="separate"/>
      </w:r>
      <w:r w:rsidR="000671BA">
        <w:rPr>
          <w:noProof/>
        </w:rPr>
        <w:t>(Evans et al., 2006; van den Elzen et al., 2001)</w:t>
      </w:r>
      <w:r w:rsidR="000671BA">
        <w:fldChar w:fldCharType="end"/>
      </w:r>
      <w:r w:rsidRPr="00AF22A7">
        <w:t xml:space="preserve">. PRS is hypothesised to be a primary defect in growth of the embryonic mandible, which results in an abnormal positioning of the tongue such that it obstructs the normal midline fusion of the posterior palatal shelves which normally occurs at ~56 gestational days in humans </w:t>
      </w:r>
      <w:r w:rsidR="005E151C">
        <w:fldChar w:fldCharType="begin">
          <w:fldData xml:space="preserve">PFJlZm1hbj48Q2l0ZT48QXV0aG9yPkdvcmRvbjwvQXV0aG9yPjxZZWFyPjIwMDk8L1llYXI+PFJl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=
</w:fldData>
        </w:fldChar>
      </w:r>
      <w:r w:rsidR="00553BF2">
        <w:instrText xml:space="preserve"> ADDIN REFMGR.CITE </w:instrText>
      </w:r>
      <w:r w:rsidR="00553BF2">
        <w:fldChar w:fldCharType="begin">
          <w:fldData xml:space="preserve">PFJlZm1hbj48Q2l0ZT48QXV0aG9yPkdvcmRvbjwvQXV0aG9yPjxZZWFyPjIwMDk8L1llYXI+PFJl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=
</w:fldData>
        </w:fldChar>
      </w:r>
      <w:r w:rsidR="00553BF2">
        <w:instrText xml:space="preserve"> ADDIN EN.CITE.DATA </w:instrText>
      </w:r>
      <w:r w:rsidR="00553BF2">
        <w:fldChar w:fldCharType="end"/>
      </w:r>
      <w:r w:rsidR="005E151C">
        <w:fldChar w:fldCharType="separate"/>
      </w:r>
      <w:r w:rsidR="005E151C">
        <w:rPr>
          <w:noProof/>
        </w:rPr>
        <w:t>(Gordon et al., 2009; van den Elzen et al., 2001)</w:t>
      </w:r>
      <w:r w:rsidR="005E151C">
        <w:fldChar w:fldCharType="end"/>
      </w:r>
      <w:r w:rsidRPr="00AF22A7">
        <w:t>. The lower jaw is formed from cranial neural crest cells located within the mandibular swelling of the first pharyngeal arch and it is possible that some cases of PRS are caused by abnormal development of neural crest cells or of the cartilaginous structures derived from them</w:t>
      </w:r>
      <w:r w:rsidR="00C37767" w:rsidRPr="00AF22A7">
        <w:t xml:space="preserve"> </w:t>
      </w:r>
      <w:r w:rsidR="005E151C">
        <w:fldChar w:fldCharType="begin"/>
      </w:r>
      <w:r w:rsidR="00553BF2">
        <w:instrText xml:space="preserve"> ADDIN REFMGR.CITE &lt;Refman&gt;&lt;Cite&gt;&lt;Author&gt;Gordon&lt;/Author&gt;&lt;Year&gt;2009&lt;/Year&gt;&lt;RecNum&gt;1&lt;/RecNum&gt;&lt;IDText&gt;Long-range regulation at the SOX9 locus in development and disease&lt;/IDText&gt;&lt;MDL Ref_Type="Journal"&gt;&lt;Ref_Type&gt;Journal&lt;/Ref_Type&gt;&lt;Ref_ID&gt;1&lt;/Ref_ID&gt;&lt;Title_Primary&gt;Long-range regulation at the SOX9 locus in development and disease&lt;/Title_Primary&gt;&lt;Authors_Primary&gt;Gordon,C.T.&lt;/Authors_Primary&gt;&lt;Authors_Primary&gt;Tan,T.Y.&lt;/Authors_Primary&gt;&lt;Authors_Primary&gt;Benko,S.&lt;/Authors_Primary&gt;&lt;Authors_Primary&gt;Fitzpatrick,D.&lt;/Authors_Primary&gt;&lt;Authors_Primary&gt;Lyonnet,S.&lt;/Authors_Primary&gt;&lt;Authors_Primary&gt;Farlie,P.G.&lt;/Authors_Primary&gt;&lt;Date_Primary&gt;2009/10&lt;/Date_Primary&gt;&lt;Keywords&gt;Animals&lt;/Keywords&gt;&lt;Keywords&gt;chemistry&lt;/Keywords&gt;&lt;Keywords&gt;Craniofacial Abnormalities&lt;/Keywords&gt;&lt;Keywords&gt;embryology&lt;/Keywords&gt;&lt;Keywords&gt;Enhancer Elements,Genetic&lt;/Keywords&gt;&lt;Keywords&gt;Female&lt;/Keywords&gt;&lt;Keywords&gt;Gene Expression Regulation,Developmental&lt;/Keywords&gt;&lt;Keywords&gt;genetics&lt;/Keywords&gt;&lt;Keywords&gt;Humans&lt;/Keywords&gt;&lt;Keywords&gt;Male&lt;/Keywords&gt;&lt;Keywords&gt;metabolism&lt;/Keywords&gt;&lt;Keywords&gt;Mice&lt;/Keywords&gt;&lt;Keywords&gt;Musculoskeletal Abnormalities&lt;/Keywords&gt;&lt;Keywords&gt;physiology&lt;/Keywords&gt;&lt;Keywords&gt;SOX9 Transcription Factor&lt;/Keywords&gt;&lt;Keywords&gt;Testis&lt;/Keywords&gt;&lt;Reprint&gt;Not in File&lt;/Reprint&gt;&lt;Start_Page&gt;649&lt;/Start_Page&gt;&lt;End_Page&gt;656&lt;/End_Page&gt;&lt;Periodical&gt;J.Med.Genet.&lt;/Periodical&gt;&lt;Volume&gt;46&lt;/Volume&gt;&lt;Issue&gt;10&lt;/Issue&gt;&lt;Misc_3&gt;jmg.2009.068361 [pii];10.1136/jmg.2009.068361 [doi]&lt;/Misc_3&gt;&lt;Address&gt;Craniofacial Development Laboratory, Murdoch Children&amp;apos;s Research Institute, Royal Children&amp;apos;s Hospital, Parkville, VIC 3052, Australia&lt;/Address&gt;&lt;Web_URL&gt;PM:19473998&lt;/Web_URL&gt;&lt;ZZ_JournalStdAbbrev&gt;&lt;f name="System"&gt;J.Med.Genet.&lt;/f&gt;&lt;/ZZ_JournalStdAbbrev&gt;&lt;ZZ_WorkformID&gt;1&lt;/ZZ_WorkformID&gt;&lt;/MDL&gt;&lt;/Cite&gt;&lt;/Refman&gt;</w:instrText>
      </w:r>
      <w:r w:rsidR="005E151C">
        <w:fldChar w:fldCharType="separate"/>
      </w:r>
      <w:r w:rsidR="005E151C">
        <w:rPr>
          <w:noProof/>
        </w:rPr>
        <w:t>(Gordon et al., 2009)</w:t>
      </w:r>
      <w:r w:rsidR="005E151C">
        <w:fldChar w:fldCharType="end"/>
      </w:r>
      <w:r w:rsidRPr="00AF22A7">
        <w:t>. The oral anomalies associated with PRS often cause breathing and feeding difficulties resulting in failure to thrive. In severe cases, obstruction of the upper airway by the tongue can be fatal</w:t>
      </w:r>
      <w:r w:rsidR="00C37767" w:rsidRPr="00AF22A7">
        <w:t xml:space="preserve"> </w:t>
      </w:r>
      <w:r w:rsidR="005E151C">
        <w:fldChar w:fldCharType="begin">
          <w:fldData xml:space="preserve">PFJlZm1hbj48Q2l0ZT48QXV0aG9yPkV2YW5zPC9BdXRob3I+PFllYXI+MjAwNjwvWWVhcj48UmVj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</w:fldData>
        </w:fldChar>
      </w:r>
      <w:r w:rsidR="00553BF2">
        <w:instrText xml:space="preserve"> ADDIN REFMGR.CITE </w:instrText>
      </w:r>
      <w:r w:rsidR="00553BF2">
        <w:fldChar w:fldCharType="begin">
          <w:fldData xml:space="preserve">PFJlZm1hbj48Q2l0ZT48QXV0aG9yPkV2YW5zPC9BdXRob3I+PFllYXI+MjAwNjwvWWVhcj48UmVj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</w:fldData>
        </w:fldChar>
      </w:r>
      <w:r w:rsidR="00553BF2">
        <w:instrText xml:space="preserve"> ADDIN EN.CITE.DATA </w:instrText>
      </w:r>
      <w:r w:rsidR="00553BF2">
        <w:fldChar w:fldCharType="end"/>
      </w:r>
      <w:r w:rsidR="005E151C">
        <w:fldChar w:fldCharType="separate"/>
      </w:r>
      <w:r w:rsidR="005E151C">
        <w:rPr>
          <w:noProof/>
        </w:rPr>
        <w:t>(Evans et al., 2006; van den Elzen et al., 2001)</w:t>
      </w:r>
      <w:r w:rsidR="005E151C">
        <w:fldChar w:fldCharType="end"/>
      </w:r>
      <w:r w:rsidRPr="00AF22A7">
        <w:t xml:space="preserve">. </w:t>
      </w:r>
    </w:p>
    <w:p w14:paraId="3DC86707" w14:textId="7DC70390" w:rsidR="009433C8" w:rsidRPr="00AF22A7" w:rsidRDefault="009433C8" w:rsidP="00ED0D9F">
      <w:pPr>
        <w:spacing w:line="480" w:lineRule="auto"/>
        <w:ind w:firstLine="720"/>
      </w:pPr>
      <w:r w:rsidRPr="00AF22A7">
        <w:t>PRS commonly occurs as part of a multisystem developmental disorder</w:t>
      </w:r>
      <w:r w:rsidR="002C26C8">
        <w:t xml:space="preserve"> </w:t>
      </w:r>
      <w:r w:rsidR="002C26C8">
        <w:fldChar w:fldCharType="begin"/>
      </w:r>
      <w:r w:rsidR="00553BF2">
        <w:instrText xml:space="preserve"> ADDIN REFMGR.CITE &lt;Refman&gt;&lt;Cite&gt;&lt;Author&gt;Holder-Espinasse&lt;/Author&gt;&lt;Year&gt;2001&lt;/Year&gt;&lt;RecNum&gt;2&lt;/RecNum&gt;&lt;IDText&gt;Pierre Robin sequence: a series of 117 consecutive cases&lt;/IDText&gt;&lt;MDL Ref_Type="Journal"&gt;&lt;Ref_Type&gt;Journal&lt;/Ref_Type&gt;&lt;Ref_ID&gt;2&lt;/Ref_ID&gt;&lt;Title_Primary&gt;Pierre Robin sequence: a series of 117 consecutive cases&lt;/Title_Primary&gt;&lt;Authors_Primary&gt;Holder-Espinasse,M.&lt;/Authors_Primary&gt;&lt;Authors_Primary&gt;Abadie,V.&lt;/Authors_Primary&gt;&lt;Authors_Primary&gt;Cormier-Daire,V.&lt;/Authors_Primary&gt;&lt;Authors_Primary&gt;Beyler,C.&lt;/Authors_Primary&gt;&lt;Authors_Primary&gt;Manach,Y.&lt;/Authors_Primary&gt;&lt;Authors_Primary&gt;Munnich,A.&lt;/Authors_Primary&gt;&lt;Authors_Primary&gt;Lyonnet,S.&lt;/Authors_Primary&gt;&lt;Authors_Primary&gt;Couly,G.&lt;/Authors_Primary&gt;&lt;Authors_Primary&gt;Amiel,J.&lt;/Authors_Primary&gt;&lt;Date_Primary&gt;2001/10&lt;/Date_Primary&gt;&lt;Keywords&gt;Child,Preschool&lt;/Keywords&gt;&lt;Keywords&gt;diagnosis&lt;/Keywords&gt;&lt;Keywords&gt;Female&lt;/Keywords&gt;&lt;Keywords&gt;Genetic Counseling&lt;/Keywords&gt;&lt;Keywords&gt;genetics&lt;/Keywords&gt;&lt;Keywords&gt;Humans&lt;/Keywords&gt;&lt;Keywords&gt;Infant&lt;/Keywords&gt;&lt;Keywords&gt;Infant,Newborn&lt;/Keywords&gt;&lt;Keywords&gt;Longitudinal Studies&lt;/Keywords&gt;&lt;Keywords&gt;Male&lt;/Keywords&gt;&lt;Keywords&gt;mortality&lt;/Keywords&gt;&lt;Keywords&gt;Pedigree&lt;/Keywords&gt;&lt;Keywords&gt;Pierre Robin Syndrome&lt;/Keywords&gt;&lt;Keywords&gt;Prognosis&lt;/Keywords&gt;&lt;Keywords&gt;Survival Rate&lt;/Keywords&gt;&lt;Keywords&gt;Syndrome&lt;/Keywords&gt;&lt;Reprint&gt;Not in File&lt;/Reprint&gt;&lt;Start_Page&gt;588&lt;/Start_Page&gt;&lt;End_Page&gt;590&lt;/End_Page&gt;&lt;Periodical&gt;J.Pediatr.&lt;/Periodical&gt;&lt;Volume&gt;139&lt;/Volume&gt;&lt;Issue&gt;4&lt;/Issue&gt;&lt;Misc_3&gt;S0022-3476(01)99231-5 [pii];10.1067/mpd.2001.117784 [doi]&lt;/Misc_3&gt;&lt;Address&gt;Department of Genetics, Necker Enfants-Malades Hospital, Paris, France&lt;/Address&gt;&lt;Web_URL&gt;PM:11598609&lt;/Web_URL&gt;&lt;ZZ_JournalStdAbbrev&gt;&lt;f name="System"&gt;J.Pediatr.&lt;/f&gt;&lt;/ZZ_JournalStdAbbrev&gt;&lt;ZZ_WorkformID&gt;1&lt;/ZZ_WorkformID&gt;&lt;/MDL&gt;&lt;/Cite&gt;&lt;/Refman&gt;</w:instrText>
      </w:r>
      <w:r w:rsidR="002C26C8">
        <w:fldChar w:fldCharType="separate"/>
      </w:r>
      <w:r w:rsidR="002C26C8">
        <w:rPr>
          <w:noProof/>
        </w:rPr>
        <w:t>(Holder-Espinasse et al., 2001)</w:t>
      </w:r>
      <w:r w:rsidR="002C26C8">
        <w:fldChar w:fldCharType="end"/>
      </w:r>
      <w:r w:rsidRPr="00AF22A7">
        <w:t xml:space="preserve">. The most common syndrome diagnoses identified in PRS cases are Stickler syndromes type I (MIM 108300), type II (MIM 604841) and type III (MIM 184840) caused by mutations in the </w:t>
      </w:r>
      <w:r w:rsidRPr="00AF22A7">
        <w:rPr>
          <w:i/>
        </w:rPr>
        <w:t>COL2A1</w:t>
      </w:r>
      <w:r w:rsidRPr="00AF22A7">
        <w:t xml:space="preserve">, </w:t>
      </w:r>
      <w:r w:rsidRPr="00AF22A7">
        <w:rPr>
          <w:i/>
        </w:rPr>
        <w:t>COL11A1</w:t>
      </w:r>
      <w:r w:rsidRPr="00AF22A7">
        <w:t xml:space="preserve"> and </w:t>
      </w:r>
      <w:r w:rsidRPr="00AF22A7">
        <w:rPr>
          <w:i/>
        </w:rPr>
        <w:t>COL11A2</w:t>
      </w:r>
      <w:r w:rsidRPr="00AF22A7">
        <w:t xml:space="preserve"> genes respectively </w:t>
      </w:r>
      <w:r w:rsidR="002C26C8">
        <w:fldChar w:fldCharType="begin">
          <w:fldData xml:space="preserve">PFJlZm1hbj48Q2l0ZT48QXV0aG9yPkV2YW5zPC9BdXRob3I+PFllYXI+MjAwNjwvWWVhcj48UmVj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</w:fldData>
        </w:fldChar>
      </w:r>
      <w:r w:rsidR="00553BF2">
        <w:instrText xml:space="preserve"> ADDIN REFMGR.CITE </w:instrText>
      </w:r>
      <w:r w:rsidR="00553BF2">
        <w:fldChar w:fldCharType="begin">
          <w:fldData xml:space="preserve">PFJlZm1hbj48Q2l0ZT48QXV0aG9yPkV2YW5zPC9BdXRob3I+PFllYXI+MjAwNjwvWWVhcj48UmVj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</w:fldData>
        </w:fldChar>
      </w:r>
      <w:r w:rsidR="00553BF2">
        <w:instrText xml:space="preserve"> ADDIN EN.CITE.DATA </w:instrText>
      </w:r>
      <w:r w:rsidR="00553BF2">
        <w:fldChar w:fldCharType="end"/>
      </w:r>
      <w:r w:rsidR="002C26C8">
        <w:fldChar w:fldCharType="separate"/>
      </w:r>
      <w:r w:rsidR="002C26C8">
        <w:rPr>
          <w:noProof/>
        </w:rPr>
        <w:t>(Evans et al., 2006; Holder-Espinasse et al., 2001; Snead and Yates, 1999; van den Elzen et al., 2001)</w:t>
      </w:r>
      <w:r w:rsidR="002C26C8">
        <w:fldChar w:fldCharType="end"/>
      </w:r>
      <w:r w:rsidR="002C26C8">
        <w:t xml:space="preserve">. </w:t>
      </w:r>
      <w:r w:rsidRPr="00AF22A7">
        <w:t xml:space="preserve">Less commonly PRS may be associated with </w:t>
      </w:r>
      <w:r w:rsidR="00F82EA6" w:rsidRPr="00AF22A7">
        <w:t>v</w:t>
      </w:r>
      <w:r w:rsidRPr="00AF22A7">
        <w:t>elo-cardio-facial syndrome (</w:t>
      </w:r>
      <w:r w:rsidR="00F82EA6" w:rsidRPr="00AF22A7">
        <w:t xml:space="preserve">VCFS; </w:t>
      </w:r>
      <w:r w:rsidRPr="00AF22A7">
        <w:t>MIM 192430)</w:t>
      </w:r>
      <w:r w:rsidR="00B45182" w:rsidRPr="00AF22A7">
        <w:t>,</w:t>
      </w:r>
      <w:r w:rsidRPr="00AF22A7">
        <w:t xml:space="preserve"> which is caused by a recurrent non-allelic homologous recombination induced deletion of 22q11.2.</w:t>
      </w:r>
      <w:r w:rsidR="00B25C0D" w:rsidRPr="00AF22A7">
        <w:t xml:space="preserve"> </w:t>
      </w:r>
      <w:r w:rsidRPr="00AF22A7">
        <w:t xml:space="preserve">This deletion encompasses the </w:t>
      </w:r>
      <w:r w:rsidRPr="00AF22A7">
        <w:rPr>
          <w:i/>
        </w:rPr>
        <w:t>TBX1</w:t>
      </w:r>
      <w:r w:rsidRPr="00AF22A7">
        <w:t xml:space="preserve"> gene which is required for normal FGF8 and BMP4 signalling during mandibular developmen</w:t>
      </w:r>
      <w:r w:rsidR="00453AD2" w:rsidRPr="00AF22A7">
        <w:t>t</w:t>
      </w:r>
      <w:r w:rsidR="005923E9">
        <w:t xml:space="preserve"> </w:t>
      </w:r>
      <w:r w:rsidR="005923E9">
        <w:fldChar w:fldCharType="begin"/>
      </w:r>
      <w:r w:rsidR="00553BF2">
        <w:instrText xml:space="preserve"> ADDIN REFMGR.CITE &lt;Refman&gt;&lt;Cite&gt;&lt;Author&gt;Aggarwal&lt;/Author&gt;&lt;Year&gt;2010&lt;/Year&gt;&lt;RecNum&gt;4&lt;/RecNum&gt;&lt;IDText&gt;Mesodermal Tbx1 is required for patterning the proximal mandible in mice&lt;/IDText&gt;&lt;MDL Ref_Type="Journal"&gt;&lt;Ref_Type&gt;Journal&lt;/Ref_Type&gt;&lt;Ref_ID&gt;4&lt;/Ref_ID&gt;&lt;Title_Primary&gt;Mesodermal Tbx1 is required for patterning the proximal mandible in mice&lt;/Title_Primary&gt;&lt;Authors_Primary&gt;Aggarwal,V.S.&lt;/Authors_Primary&gt;&lt;Authors_Primary&gt;Carpenter,C.&lt;/Authors_Primary&gt;&lt;Authors_Primary&gt;Freyer,L.&lt;/Authors_Primary&gt;&lt;Authors_Primary&gt;Liao,J.&lt;/Authors_Primary&gt;&lt;Authors_Primary&gt;Petti,M.&lt;/Authors_Primary&gt;&lt;Authors_Primary&gt;Morrow,B.E.&lt;/Authors_Primary&gt;&lt;Date_Primary&gt;2010/8/15&lt;/Date_Primary&gt;&lt;Keywords&gt;Animals&lt;/Keywords&gt;&lt;Keywords&gt;Bone Morphogenetic Protein 4&lt;/Keywords&gt;&lt;Keywords&gt;Branchial Region&lt;/Keywords&gt;&lt;Keywords&gt;Crosses,Genetic&lt;/Keywords&gt;&lt;Keywords&gt;DiGeorge Syndrome&lt;/Keywords&gt;&lt;Keywords&gt;Ectoderm&lt;/Keywords&gt;&lt;Keywords&gt;Embryo,Mammalian&lt;/Keywords&gt;&lt;Keywords&gt;Embryonic Development&lt;/Keywords&gt;&lt;Keywords&gt;Fetal Proteins&lt;/Keywords&gt;&lt;Keywords&gt;Fibroblast Growth Factor 8&lt;/Keywords&gt;&lt;Keywords&gt;genetics&lt;/Keywords&gt;&lt;Keywords&gt;Heart&lt;/Keywords&gt;&lt;Keywords&gt;Humans&lt;/Keywords&gt;&lt;Keywords&gt;Male&lt;/Keywords&gt;&lt;Keywords&gt;Mandible&lt;/Keywords&gt;&lt;Keywords&gt;Mesoderm&lt;/Keywords&gt;&lt;Keywords&gt;metabolism&lt;/Keywords&gt;&lt;Keywords&gt;Mice&lt;/Keywords&gt;&lt;Keywords&gt;Mice,Inbred C57BL&lt;/Keywords&gt;&lt;Keywords&gt;Mice,Knockout&lt;/Keywords&gt;&lt;Keywords&gt;Mice,Mutant Strains&lt;/Keywords&gt;&lt;Keywords&gt;Mice,Transgenic&lt;/Keywords&gt;&lt;Keywords&gt;Neural Crest&lt;/Keywords&gt;&lt;Keywords&gt;Syndrome&lt;/Keywords&gt;&lt;Keywords&gt;T-Box Domain Proteins&lt;/Keywords&gt;&lt;Reprint&gt;Not in File&lt;/Reprint&gt;&lt;Start_Page&gt;669&lt;/Start_Page&gt;&lt;End_Page&gt;681&lt;/End_Page&gt;&lt;Periodical&gt;Dev.Biol.&lt;/Periodical&gt;&lt;Volume&gt;344&lt;/Volume&gt;&lt;Issue&gt;2&lt;/Issue&gt;&lt;User_Def_5&gt;PMC2917794&lt;/User_Def_5&gt;&lt;Misc_3&gt;S0012-1606(10)00782-7 [pii];10.1016/j.ydbio.2010.05.496 [doi]&lt;/Misc_3&gt;&lt;Address&gt;Department of Molecular Genetics, Albert Einstein College of Medicine, Bronx, NY 10461, USA&lt;/Address&gt;&lt;Web_URL&gt;PM:20501333&lt;/Web_URL&gt;&lt;ZZ_JournalStdAbbrev&gt;&lt;f name="System"&gt;Dev.Biol.&lt;/f&gt;&lt;/ZZ_JournalStdAbbrev&gt;&lt;ZZ_WorkformID&gt;1&lt;/ZZ_WorkformID&gt;&lt;/MDL&gt;&lt;/Cite&gt;&lt;/Refman&gt;</w:instrText>
      </w:r>
      <w:r w:rsidR="005923E9">
        <w:fldChar w:fldCharType="separate"/>
      </w:r>
      <w:r w:rsidR="005923E9">
        <w:rPr>
          <w:noProof/>
        </w:rPr>
        <w:t>(Aggarwal et al., 2010)</w:t>
      </w:r>
      <w:r w:rsidR="005923E9">
        <w:fldChar w:fldCharType="end"/>
      </w:r>
      <w:r w:rsidRPr="00AF22A7">
        <w:t>.</w:t>
      </w:r>
      <w:r w:rsidR="00B25C0D" w:rsidRPr="00AF22A7">
        <w:t xml:space="preserve"> </w:t>
      </w:r>
      <w:r w:rsidR="00F10039" w:rsidRPr="00AF22A7">
        <w:t>N</w:t>
      </w:r>
      <w:r w:rsidRPr="00AF22A7">
        <w:t xml:space="preserve">on-syndromic PRS </w:t>
      </w:r>
      <w:r w:rsidR="00F10039" w:rsidRPr="00AF22A7">
        <w:t xml:space="preserve">may </w:t>
      </w:r>
      <w:r w:rsidR="00F10039" w:rsidRPr="00AF22A7">
        <w:lastRenderedPageBreak/>
        <w:t>also be</w:t>
      </w:r>
      <w:r w:rsidRPr="00AF22A7">
        <w:t xml:space="preserve"> associated with heterozygous disruption of long-range </w:t>
      </w:r>
      <w:r w:rsidRPr="00AF22A7">
        <w:rPr>
          <w:i/>
        </w:rPr>
        <w:t>cis</w:t>
      </w:r>
      <w:r w:rsidR="00F10039" w:rsidRPr="00AF22A7">
        <w:t>-regulatory elements of either</w:t>
      </w:r>
      <w:r w:rsidRPr="00AF22A7">
        <w:t xml:space="preserve"> </w:t>
      </w:r>
      <w:r w:rsidRPr="00AF22A7">
        <w:rPr>
          <w:i/>
        </w:rPr>
        <w:t>SOX9</w:t>
      </w:r>
      <w:r w:rsidRPr="00AF22A7">
        <w:t xml:space="preserve"> </w:t>
      </w:r>
      <w:r w:rsidR="005923E9">
        <w:fldChar w:fldCharType="begin">
          <w:fldData xml:space="preserve">PFJlZm1hbj48Q2l0ZT48QXV0aG9yPkJlbmtvPC9BdXRob3I+PFllYXI+MjAwOTwvWWVhcj48UmVj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=
</w:fldData>
        </w:fldChar>
      </w:r>
      <w:r w:rsidR="00553BF2">
        <w:instrText xml:space="preserve"> ADDIN REFMGR.CITE </w:instrText>
      </w:r>
      <w:r w:rsidR="00553BF2">
        <w:fldChar w:fldCharType="begin">
          <w:fldData xml:space="preserve">PFJlZm1hbj48Q2l0ZT48QXV0aG9yPkJlbmtvPC9BdXRob3I+PFllYXI+MjAwOTwvWWVhcj48UmVj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=
</w:fldData>
        </w:fldChar>
      </w:r>
      <w:r w:rsidR="00553BF2">
        <w:instrText xml:space="preserve"> ADDIN EN.CITE.DATA </w:instrText>
      </w:r>
      <w:r w:rsidR="00553BF2">
        <w:fldChar w:fldCharType="end"/>
      </w:r>
      <w:r w:rsidR="005923E9">
        <w:fldChar w:fldCharType="separate"/>
      </w:r>
      <w:r w:rsidR="005923E9">
        <w:rPr>
          <w:noProof/>
        </w:rPr>
        <w:t>(Benko et al., 2009)</w:t>
      </w:r>
      <w:r w:rsidR="005923E9">
        <w:fldChar w:fldCharType="end"/>
      </w:r>
      <w:r w:rsidR="00F10039" w:rsidRPr="00AF22A7">
        <w:t xml:space="preserve"> or </w:t>
      </w:r>
      <w:r w:rsidR="00F10039" w:rsidRPr="00AF22A7">
        <w:rPr>
          <w:i/>
        </w:rPr>
        <w:t>SATB2</w:t>
      </w:r>
      <w:r w:rsidR="00F10039" w:rsidRPr="00AF22A7">
        <w:t xml:space="preserve"> </w:t>
      </w:r>
      <w:r w:rsidR="005923E9">
        <w:fldChar w:fldCharType="begin"/>
      </w:r>
      <w:r w:rsidR="00553BF2">
        <w:instrText xml:space="preserve"> ADDIN REFMGR.CITE &lt;Refman&gt;&lt;Cite&gt;&lt;Author&gt;Rainger&lt;/Author&gt;&lt;Year&gt;2014&lt;/Year&gt;&lt;RecNum&gt;6&lt;/RecNum&gt;&lt;IDText&gt;Disruption of SATB2 or its long-range cis-regulation by SOX9 causes a syndromic form of Pierre Robin sequence&lt;/IDText&gt;&lt;MDL Ref_Type="Journal"&gt;&lt;Ref_Type&gt;Journal&lt;/Ref_Type&gt;&lt;Ref_ID&gt;6&lt;/Ref_ID&gt;&lt;Title_Primary&gt;Disruption of SATB2 or its long-range cis-regulation by SOX9 causes a syndromic form of Pierre Robin sequence&lt;/Title_Primary&gt;&lt;Authors_Primary&gt;Rainger,J.K.&lt;/Authors_Primary&gt;&lt;Authors_Primary&gt;Bhatia,S.&lt;/Authors_Primary&gt;&lt;Authors_Primary&gt;Bengani,H.&lt;/Authors_Primary&gt;&lt;Authors_Primary&gt;Gautier,P.&lt;/Authors_Primary&gt;&lt;Authors_Primary&gt;Rainger,J.&lt;/Authors_Primary&gt;&lt;Authors_Primary&gt;Pearson,M.&lt;/Authors_Primary&gt;&lt;Authors_Primary&gt;Ansari,M.&lt;/Authors_Primary&gt;&lt;Authors_Primary&gt;Crow,J.&lt;/Authors_Primary&gt;&lt;Authors_Primary&gt;Mehendale,F.&lt;/Authors_Primary&gt;&lt;Authors_Primary&gt;Palinkasova,B.&lt;/Authors_Primary&gt;&lt;Authors_Primary&gt;Dixon,M.J.&lt;/Authors_Primary&gt;&lt;Authors_Primary&gt;Thompson,P.J.&lt;/Authors_Primary&gt;&lt;Authors_Primary&gt;Matarin,M.&lt;/Authors_Primary&gt;&lt;Authors_Primary&gt;Sisodiya,S.M.&lt;/Authors_Primary&gt;&lt;Authors_Primary&gt;Kleinjan,D.A.&lt;/Authors_Primary&gt;&lt;Authors_Primary&gt;Fitzpatrick,D.R.&lt;/Authors_Primary&gt;&lt;Date_Primary&gt;2014/1/20&lt;/Date_Primary&gt;&lt;Keywords&gt;genetics&lt;/Keywords&gt;&lt;Keywords&gt;Humans&lt;/Keywords&gt;&lt;Keywords&gt;Mice&lt;/Keywords&gt;&lt;Keywords&gt;Syndrome&lt;/Keywords&gt;&lt;Reprint&gt;Not in File&lt;/Reprint&gt;&lt;Periodical&gt;Hum.Mol.Genet.&lt;/Periodical&gt;&lt;Misc_3&gt;ddt647 [pii];10.1093/hmg/ddt647 [doi]&lt;/Misc_3&gt;&lt;Address&gt;MRC Human Genetics Unit, MRC Institute of Genetic and Molecular Medicine, University of Edinburgh, Edinburgh EH4 2XU, UK&lt;/Address&gt;&lt;Web_URL&gt;PM:24363063&lt;/Web_URL&gt;&lt;ZZ_JournalStdAbbrev&gt;&lt;f name="System"&gt;Hum.Mol.Genet.&lt;/f&gt;&lt;/ZZ_JournalStdAbbrev&gt;&lt;ZZ_WorkformID&gt;1&lt;/ZZ_WorkformID&gt;&lt;/MDL&gt;&lt;/Cite&gt;&lt;/Refman&gt;</w:instrText>
      </w:r>
      <w:r w:rsidR="005923E9">
        <w:fldChar w:fldCharType="separate"/>
      </w:r>
      <w:r w:rsidR="005923E9">
        <w:rPr>
          <w:noProof/>
        </w:rPr>
        <w:t>(Rainger et al., 2014)</w:t>
      </w:r>
      <w:r w:rsidR="005923E9">
        <w:fldChar w:fldCharType="end"/>
      </w:r>
      <w:r w:rsidRPr="00AF22A7">
        <w:t xml:space="preserve">. </w:t>
      </w:r>
    </w:p>
    <w:p w14:paraId="4C25549A" w14:textId="7812C18A" w:rsidR="009433C8" w:rsidRPr="00AF22A7" w:rsidRDefault="009433C8" w:rsidP="00ED0D9F">
      <w:pPr>
        <w:spacing w:line="480" w:lineRule="auto"/>
        <w:ind w:firstLine="720"/>
      </w:pPr>
      <w:r w:rsidRPr="00AF22A7">
        <w:t>In at least half of PRS cases the cause remains to be determined. Here we describe a new clinically recognisable syndrome with PRS or PRS-associated features, joint contractures, long, thin fingers and crumpled ear</w:t>
      </w:r>
      <w:r w:rsidR="00453AD2" w:rsidRPr="00AF22A7">
        <w:t>s</w:t>
      </w:r>
      <w:r w:rsidRPr="00AF22A7">
        <w:t xml:space="preserve">. Isolated congenital contractural arachnodactyly (CCA, </w:t>
      </w:r>
      <w:r w:rsidR="003848DD" w:rsidRPr="00AF22A7">
        <w:t>121050</w:t>
      </w:r>
      <w:r w:rsidRPr="00AF22A7">
        <w:t>) may be caused by mutations in the fibrillin 2 gene</w:t>
      </w:r>
      <w:r w:rsidR="003848DD" w:rsidRPr="00AF22A7">
        <w:t xml:space="preserve">, </w:t>
      </w:r>
      <w:r w:rsidR="003848DD" w:rsidRPr="00AF22A7">
        <w:rPr>
          <w:i/>
        </w:rPr>
        <w:t>FBN2</w:t>
      </w:r>
      <w:r w:rsidR="003848DD" w:rsidRPr="00AF22A7">
        <w:t xml:space="preserve"> </w:t>
      </w:r>
      <w:r w:rsidR="008A4FEB">
        <w:fldChar w:fldCharType="begin"/>
      </w:r>
      <w:r w:rsidR="00553BF2">
        <w:instrText xml:space="preserve"> ADDIN REFMGR.CITE &lt;Refman&gt;&lt;Cite&gt;&lt;Author&gt;Tuncbilek&lt;/Author&gt;&lt;Year&gt;2006&lt;/Year&gt;&lt;RecNum&gt;7&lt;/RecNum&gt;&lt;IDText&gt;Congenital contractural arachnodactyly (Beals syndrome)&lt;/IDText&gt;&lt;MDL Ref_Type="Journal"&gt;&lt;Ref_Type&gt;Journal&lt;/Ref_Type&gt;&lt;Ref_ID&gt;7&lt;/Ref_ID&gt;&lt;Title_Primary&gt;Congenital contractural arachnodactyly (Beals syndrome)&lt;/Title_Primary&gt;&lt;Authors_Primary&gt;Tuncbilek,E.&lt;/Authors_Primary&gt;&lt;Authors_Primary&gt;Alanay,Y.&lt;/Authors_Primary&gt;&lt;Date_Primary&gt;2006&lt;/Date_Primary&gt;&lt;Keywords&gt;abnormalities&lt;/Keywords&gt;&lt;Keywords&gt;Abnormalities,Multiple&lt;/Keywords&gt;&lt;Keywords&gt;Arachnodactyly&lt;/Keywords&gt;&lt;Keywords&gt;congenital&lt;/Keywords&gt;&lt;Keywords&gt;Contracture&lt;/Keywords&gt;&lt;Keywords&gt;diagnosis&lt;/Keywords&gt;&lt;Keywords&gt;Diagnosis,Differential&lt;/Keywords&gt;&lt;Keywords&gt;Ear Auricle&lt;/Keywords&gt;&lt;Keywords&gt;Female&lt;/Keywords&gt;&lt;Keywords&gt;genetics&lt;/Keywords&gt;&lt;Keywords&gt;Humans&lt;/Keywords&gt;&lt;Keywords&gt;Infant,Newborn&lt;/Keywords&gt;&lt;Keywords&gt;Joints&lt;/Keywords&gt;&lt;Keywords&gt;Kyphosis&lt;/Keywords&gt;&lt;Keywords&gt;Marfan Syndrome&lt;/Keywords&gt;&lt;Keywords&gt;methods&lt;/Keywords&gt;&lt;Keywords&gt;Microfilament Proteins&lt;/Keywords&gt;&lt;Keywords&gt;Pregnancy&lt;/Keywords&gt;&lt;Keywords&gt;Prenatal Diagnosis&lt;/Keywords&gt;&lt;Keywords&gt;Syndrome&lt;/Keywords&gt;&lt;Keywords&gt;therapy&lt;/Keywords&gt;&lt;Reprint&gt;Not in File&lt;/Reprint&gt;&lt;Start_Page&gt;20&lt;/Start_Page&gt;&lt;Periodical&gt;Orphanet.J.Rare.Dis.&lt;/Periodical&gt;&lt;Volume&gt;1&lt;/Volume&gt;&lt;User_Def_5&gt;PMC1524931&lt;/User_Def_5&gt;&lt;Misc_3&gt;1750-1172-1-20 [pii];10.1186/1750-1172-1-20 [doi]&lt;/Misc_3&gt;&lt;Address&gt;Clinical Genetics Unit, Department of Pediatrics, Faculty of Medicine, Hacettepe University, 06100, Sihhiye, Ankara, Turkey. etuncbil@hacettepe.edu.tr&lt;/Address&gt;&lt;Web_URL&gt;PM:16740166&lt;/Web_URL&gt;&lt;ZZ_JournalStdAbbrev&gt;&lt;f name="System"&gt;Orphanet.J.Rare.Dis.&lt;/f&gt;&lt;/ZZ_JournalStdAbbrev&gt;&lt;ZZ_WorkformID&gt;1&lt;/ZZ_WorkformID&gt;&lt;/MDL&gt;&lt;/Cite&gt;&lt;/Refman&gt;</w:instrText>
      </w:r>
      <w:r w:rsidR="008A4FEB">
        <w:fldChar w:fldCharType="separate"/>
      </w:r>
      <w:r w:rsidR="008A4FEB">
        <w:rPr>
          <w:noProof/>
        </w:rPr>
        <w:t>(Tuncbilek and Alanay, 2006)</w:t>
      </w:r>
      <w:r w:rsidR="008A4FEB">
        <w:fldChar w:fldCharType="end"/>
      </w:r>
      <w:r w:rsidRPr="00AF22A7">
        <w:t>.</w:t>
      </w:r>
      <w:r w:rsidR="00B25C0D" w:rsidRPr="00AF22A7">
        <w:t xml:space="preserve"> </w:t>
      </w:r>
      <w:r w:rsidRPr="00AF22A7">
        <w:t xml:space="preserve">Molecular characterisation of five unrelated 5q deletions associated with PRS and CCA enabled us to define a critical region of </w:t>
      </w:r>
      <w:r w:rsidR="00453AD2" w:rsidRPr="00AF22A7">
        <w:t>2.08</w:t>
      </w:r>
      <w:r w:rsidRPr="00AF22A7">
        <w:t xml:space="preserve"> Mb at 5q23.</w:t>
      </w:r>
      <w:r w:rsidR="00B25C0D" w:rsidRPr="00AF22A7">
        <w:t xml:space="preserve"> </w:t>
      </w:r>
      <w:r w:rsidR="00DE58FF" w:rsidRPr="00AF22A7">
        <w:t xml:space="preserve">Ten </w:t>
      </w:r>
      <w:r w:rsidRPr="00AF22A7">
        <w:t xml:space="preserve">genes including </w:t>
      </w:r>
      <w:r w:rsidRPr="00AF22A7">
        <w:rPr>
          <w:i/>
        </w:rPr>
        <w:t>FBN2</w:t>
      </w:r>
      <w:r w:rsidRPr="00AF22A7">
        <w:t xml:space="preserve">, map within the critical region. </w:t>
      </w:r>
      <w:r w:rsidRPr="00AF22A7">
        <w:rPr>
          <w:i/>
        </w:rPr>
        <w:t>FBN2</w:t>
      </w:r>
      <w:r w:rsidRPr="00AF22A7">
        <w:t xml:space="preserve"> and </w:t>
      </w:r>
      <w:r w:rsidRPr="00AF22A7">
        <w:rPr>
          <w:i/>
        </w:rPr>
        <w:t>PHAX</w:t>
      </w:r>
      <w:r w:rsidRPr="00AF22A7">
        <w:t xml:space="preserve"> were considered the strongest candidate gene</w:t>
      </w:r>
      <w:r w:rsidR="000E5621">
        <w:t>s</w:t>
      </w:r>
      <w:r w:rsidRPr="00AF22A7">
        <w:t xml:space="preserve"> for PRS based on the developmental expression pattern in embryonic mice.</w:t>
      </w:r>
      <w:r w:rsidR="00B25C0D" w:rsidRPr="00AF22A7">
        <w:t xml:space="preserve"> </w:t>
      </w:r>
      <w:r w:rsidRPr="00AF22A7">
        <w:t xml:space="preserve">A previously reported case of an intragenic </w:t>
      </w:r>
      <w:r w:rsidRPr="00AF22A7">
        <w:rPr>
          <w:i/>
        </w:rPr>
        <w:t>FBN2</w:t>
      </w:r>
      <w:r w:rsidRPr="00AF22A7">
        <w:t xml:space="preserve"> mutation had also been associated with cleft palate</w:t>
      </w:r>
      <w:r w:rsidR="00453AD2" w:rsidRPr="00AF22A7">
        <w:t xml:space="preserve"> </w:t>
      </w:r>
      <w:r w:rsidR="00F858CD" w:rsidRPr="00AF22A7">
        <w:t xml:space="preserve">and micrognathia </w:t>
      </w:r>
      <w:r w:rsidR="00453AD2" w:rsidRPr="00AF22A7">
        <w:t>in a child with CCA</w:t>
      </w:r>
      <w:r w:rsidR="008A4FEB">
        <w:t xml:space="preserve"> </w:t>
      </w:r>
      <w:r w:rsidR="008A4FEB">
        <w:fldChar w:fldCharType="begin"/>
      </w:r>
      <w:r w:rsidR="00553BF2">
        <w:instrText xml:space="preserve"> ADDIN REFMGR.CITE &lt;Refman&gt;&lt;Cite&gt;&lt;Author&gt;Belleh&lt;/Author&gt;&lt;Year&gt;2000&lt;/Year&gt;&lt;RecNum&gt;8&lt;/RecNum&gt;&lt;IDText&gt;Two novel fibrillin-2 mutations in congenital contractural arachnodactyly&lt;/IDText&gt;&lt;MDL Ref_Type="Journal"&gt;&lt;Ref_Type&gt;Journal&lt;/Ref_Type&gt;&lt;Ref_ID&gt;8&lt;/Ref_ID&gt;&lt;Title_Primary&gt;Two novel fibrillin-2 mutations in congenital contractural arachnodactyly&lt;/Title_Primary&gt;&lt;Authors_Primary&gt;Belleh,S.&lt;/Authors_Primary&gt;&lt;Authors_Primary&gt;Zhou,G.&lt;/Authors_Primary&gt;&lt;Authors_Primary&gt;Wang,M.&lt;/Authors_Primary&gt;&lt;Authors_Primary&gt;Der Kaloustian,V.M.&lt;/Authors_Primary&gt;&lt;Authors_Primary&gt;Pagon,R.A.&lt;/Authors_Primary&gt;&lt;Authors_Primary&gt;Godfrey,M.&lt;/Authors_Primary&gt;&lt;Date_Primary&gt;2000/5/1&lt;/Date_Primary&gt;&lt;Keywords&gt;Adolescent&lt;/Keywords&gt;&lt;Keywords&gt;Amino Acid Substitution&lt;/Keywords&gt;&lt;Keywords&gt;Arachnodactyly&lt;/Keywords&gt;&lt;Keywords&gt;Child&lt;/Keywords&gt;&lt;Keywords&gt;congenital&lt;/Keywords&gt;&lt;Keywords&gt;Contracture&lt;/Keywords&gt;&lt;Keywords&gt;DNA Mutational Analysis&lt;/Keywords&gt;&lt;Keywords&gt;Female&lt;/Keywords&gt;&lt;Keywords&gt;genetics&lt;/Keywords&gt;&lt;Keywords&gt;Heteroduplex Analysis&lt;/Keywords&gt;&lt;Keywords&gt;Humans&lt;/Keywords&gt;&lt;Keywords&gt;Male&lt;/Keywords&gt;&lt;Keywords&gt;Marfan Syndrome&lt;/Keywords&gt;&lt;Keywords&gt;Microfilament Proteins&lt;/Keywords&gt;&lt;Keywords&gt;Mutation&lt;/Keywords&gt;&lt;Keywords&gt;Point Mutation&lt;/Keywords&gt;&lt;Keywords&gt;Syndrome&lt;/Keywords&gt;&lt;Reprint&gt;Not in File&lt;/Reprint&gt;&lt;Start_Page&gt;7&lt;/Start_Page&gt;&lt;End_Page&gt;12&lt;/End_Page&gt;&lt;Periodical&gt;Am.J.Med.Genet.&lt;/Periodical&gt;&lt;Volume&gt;92&lt;/Volume&gt;&lt;Issue&gt;1&lt;/Issue&gt;&lt;Misc_3&gt;10.1002/(SICI)1096-8628(20000501)92:1&amp;lt;7::AID-AJMG2&amp;gt;3.0.CO;2-8 [pii]&lt;/Misc_3&gt;&lt;Address&gt;Center for Human Molecular Genetics, University of Nebraska Medical Center, Omaha, Nebraska, USA&lt;/Address&gt;&lt;Web_URL&gt;PM:10797416&lt;/Web_URL&gt;&lt;ZZ_JournalStdAbbrev&gt;&lt;f name="System"&gt;Am.J.Med.Genet.&lt;/f&gt;&lt;/ZZ_JournalStdAbbrev&gt;&lt;ZZ_WorkformID&gt;1&lt;/ZZ_WorkformID&gt;&lt;/MDL&gt;&lt;/Cite&gt;&lt;/Refman&gt;</w:instrText>
      </w:r>
      <w:r w:rsidR="008A4FEB">
        <w:fldChar w:fldCharType="separate"/>
      </w:r>
      <w:r w:rsidR="00DB10B6">
        <w:rPr>
          <w:noProof/>
        </w:rPr>
        <w:t>(Belleh et al., 2000)</w:t>
      </w:r>
      <w:r w:rsidR="008A4FEB">
        <w:fldChar w:fldCharType="end"/>
      </w:r>
      <w:r w:rsidRPr="00AF22A7">
        <w:t>.</w:t>
      </w:r>
      <w:r w:rsidR="00B25C0D" w:rsidRPr="00AF22A7">
        <w:t xml:space="preserve"> </w:t>
      </w:r>
      <w:r w:rsidRPr="00AF22A7">
        <w:t>However</w:t>
      </w:r>
      <w:r w:rsidR="002640FB" w:rsidRPr="00AF22A7">
        <w:t>,</w:t>
      </w:r>
      <w:r w:rsidRPr="00AF22A7">
        <w:t xml:space="preserve"> no plausibly pathogenic mutations were detected in screening a cohort of </w:t>
      </w:r>
      <w:r w:rsidR="00DE58FF" w:rsidRPr="00AF22A7">
        <w:t xml:space="preserve">25 </w:t>
      </w:r>
      <w:r w:rsidRPr="00AF22A7">
        <w:t>PRS cases thus the molecular mechanism underlying the PRS component of PRS with CCA remains unclear.</w:t>
      </w:r>
    </w:p>
    <w:p w14:paraId="00A75C1E" w14:textId="77777777" w:rsidR="00851C1E" w:rsidRDefault="00851C1E" w:rsidP="004B76BE">
      <w:pPr>
        <w:pStyle w:val="Heading2"/>
        <w:rPr>
          <w:rFonts w:ascii="Arial" w:hAnsi="Arial" w:cs="Arial"/>
          <w:sz w:val="24"/>
          <w:szCs w:val="24"/>
        </w:rPr>
      </w:pPr>
    </w:p>
    <w:p w14:paraId="4F2B88B6" w14:textId="16C6957D" w:rsidR="009433C8" w:rsidRPr="00770EA4" w:rsidRDefault="009F46AB" w:rsidP="004B76BE">
      <w:pPr>
        <w:pStyle w:val="Heading2"/>
        <w:rPr>
          <w:rFonts w:asciiTheme="minorHAnsi" w:hAnsiTheme="minorHAnsi" w:cs="Arial"/>
          <w:sz w:val="32"/>
          <w:szCs w:val="32"/>
        </w:rPr>
      </w:pPr>
      <w:r w:rsidRPr="00770EA4">
        <w:rPr>
          <w:rFonts w:asciiTheme="minorHAnsi" w:hAnsiTheme="minorHAnsi" w:cs="Arial"/>
          <w:sz w:val="32"/>
          <w:szCs w:val="32"/>
        </w:rPr>
        <w:t>Materials and methods</w:t>
      </w:r>
    </w:p>
    <w:p w14:paraId="5428961E" w14:textId="77777777" w:rsidR="009433C8" w:rsidRPr="00770EA4" w:rsidRDefault="009433C8" w:rsidP="00ED0D9F">
      <w:pPr>
        <w:pStyle w:val="Heading3"/>
        <w:spacing w:line="480" w:lineRule="auto"/>
        <w:rPr>
          <w:rFonts w:asciiTheme="minorHAnsi" w:hAnsiTheme="minorHAnsi"/>
          <w:sz w:val="28"/>
          <w:szCs w:val="28"/>
        </w:rPr>
      </w:pPr>
      <w:r w:rsidRPr="00770EA4">
        <w:rPr>
          <w:rFonts w:asciiTheme="minorHAnsi" w:hAnsiTheme="minorHAnsi"/>
          <w:sz w:val="28"/>
          <w:szCs w:val="28"/>
        </w:rPr>
        <w:t>Case Ascertainment</w:t>
      </w:r>
    </w:p>
    <w:p w14:paraId="3413DB3C" w14:textId="5FF8B66F" w:rsidR="009433C8" w:rsidRPr="004B76BE" w:rsidRDefault="009433C8" w:rsidP="00EA056F">
      <w:pPr>
        <w:spacing w:line="480" w:lineRule="auto"/>
        <w:ind w:firstLine="720"/>
      </w:pPr>
      <w:r w:rsidRPr="004B76BE">
        <w:t xml:space="preserve">Each 5q22-23 deletion </w:t>
      </w:r>
      <w:r w:rsidR="00B45182" w:rsidRPr="004B76BE">
        <w:t>was</w:t>
      </w:r>
      <w:r w:rsidRPr="004B76BE">
        <w:t xml:space="preserve"> ascertained </w:t>
      </w:r>
      <w:r w:rsidR="00B45182" w:rsidRPr="004B76BE">
        <w:t>via</w:t>
      </w:r>
      <w:r w:rsidRPr="004B76BE">
        <w:t xml:space="preserve"> routine clinical genetics investigations within a regional genetics service laborator</w:t>
      </w:r>
      <w:r w:rsidR="000E5621">
        <w:t>y</w:t>
      </w:r>
      <w:r w:rsidRPr="004B76BE">
        <w:t xml:space="preserve"> using </w:t>
      </w:r>
      <w:r w:rsidR="00F858CD" w:rsidRPr="004B76BE">
        <w:t>array</w:t>
      </w:r>
      <w:r w:rsidR="003848DD" w:rsidRPr="004B76BE">
        <w:t>-</w:t>
      </w:r>
      <w:r w:rsidR="00F858CD" w:rsidRPr="004B76BE">
        <w:t xml:space="preserve">based comparative genomic hybridisation </w:t>
      </w:r>
      <w:r w:rsidR="002640FB" w:rsidRPr="004B76BE">
        <w:t xml:space="preserve">(aCGH) </w:t>
      </w:r>
      <w:r w:rsidR="00F858CD" w:rsidRPr="004B76BE">
        <w:t xml:space="preserve">with or without </w:t>
      </w:r>
      <w:r w:rsidR="001A3C64" w:rsidRPr="004B76BE">
        <w:t>con</w:t>
      </w:r>
      <w:r w:rsidR="00F858CD" w:rsidRPr="004B76BE">
        <w:t xml:space="preserve">ventional cytogenetic analysis and </w:t>
      </w:r>
      <w:r w:rsidRPr="004B76BE">
        <w:t xml:space="preserve">fluorescent </w:t>
      </w:r>
      <w:r w:rsidRPr="004B76BE">
        <w:rPr>
          <w:i/>
        </w:rPr>
        <w:t>in situ</w:t>
      </w:r>
      <w:r w:rsidRPr="004B76BE">
        <w:t xml:space="preserve"> hybridisation (FISH)</w:t>
      </w:r>
      <w:r w:rsidR="00F858CD" w:rsidRPr="004B76BE">
        <w:t xml:space="preserve"> to metaphase chromosomes</w:t>
      </w:r>
      <w:r w:rsidRPr="004B76BE">
        <w:t xml:space="preserve">. </w:t>
      </w:r>
      <w:r w:rsidR="002640FB" w:rsidRPr="004B76BE">
        <w:t xml:space="preserve">The FISH and aCGH analyses were performed in different clinical and research </w:t>
      </w:r>
      <w:r w:rsidR="002640FB" w:rsidRPr="004B76BE">
        <w:lastRenderedPageBreak/>
        <w:t>laboratories.</w:t>
      </w:r>
      <w:r w:rsidRPr="004B76BE">
        <w:t xml:space="preserve"> The overlapping phenotype was noted </w:t>
      </w:r>
      <w:r w:rsidR="00F858CD" w:rsidRPr="004B76BE">
        <w:t xml:space="preserve">following the submission of </w:t>
      </w:r>
      <w:r w:rsidRPr="004B76BE">
        <w:t>deletions from differen</w:t>
      </w:r>
      <w:r w:rsidR="00F858CD" w:rsidRPr="004B76BE">
        <w:t xml:space="preserve">t centres to </w:t>
      </w:r>
      <w:r w:rsidRPr="004B76BE">
        <w:t>the DECIPHER database</w:t>
      </w:r>
      <w:r w:rsidR="00F858CD" w:rsidRPr="004B76BE">
        <w:t xml:space="preserve"> </w:t>
      </w:r>
      <w:r w:rsidR="009B47E2">
        <w:fldChar w:fldCharType="begin"/>
      </w:r>
      <w:r w:rsidR="00553BF2">
        <w:instrText xml:space="preserve"> ADDIN REFMGR.CITE &lt;Refman&gt;&lt;Cite&gt;&lt;Author&gt;Firth&lt;/Author&gt;&lt;Year&gt;2009&lt;/Year&gt;&lt;RecNum&gt;19&lt;/RecNum&gt;&lt;IDText&gt;DECIPHER: Database of Chromosomal Imbalance and Phenotype in Humans Using Ensembl Resources&lt;/IDText&gt;&lt;MDL Ref_Type="Journal"&gt;&lt;Ref_Type&gt;Journal&lt;/Ref_Type&gt;&lt;Ref_ID&gt;19&lt;/Ref_ID&gt;&lt;Title_Primary&gt;DECIPHER: Database of Chromosomal Imbalance and Phenotype in Humans Using Ensembl Resources&lt;/Title_Primary&gt;&lt;Authors_Primary&gt;Firth,H.V.&lt;/Authors_Primary&gt;&lt;Authors_Primary&gt;Richards,S.M.&lt;/Authors_Primary&gt;&lt;Authors_Primary&gt;Bevan,A.P.&lt;/Authors_Primary&gt;&lt;Authors_Primary&gt;Clayton,S.&lt;/Authors_Primary&gt;&lt;Authors_Primary&gt;Corpas,M.&lt;/Authors_Primary&gt;&lt;Authors_Primary&gt;Rajan,D.&lt;/Authors_Primary&gt;&lt;Authors_Primary&gt;Van,Vooren S.&lt;/Authors_Primary&gt;&lt;Authors_Primary&gt;Moreau,Y.&lt;/Authors_Primary&gt;&lt;Authors_Primary&gt;Pettett,R.M.&lt;/Authors_Primary&gt;&lt;Authors_Primary&gt;Carter,N.P.&lt;/Authors_Primary&gt;&lt;Date_Primary&gt;2009/4&lt;/Date_Primary&gt;&lt;Keywords&gt;Adult&lt;/Keywords&gt;&lt;Keywords&gt;Child&lt;/Keywords&gt;&lt;Keywords&gt;Child,Preschool&lt;/Keywords&gt;&lt;Keywords&gt;Chromosome Aberrations&lt;/Keywords&gt;&lt;Keywords&gt;Comparative Genomic Hybridization&lt;/Keywords&gt;&lt;Keywords&gt;Computational Biology&lt;/Keywords&gt;&lt;Keywords&gt;Databases,Genetic&lt;/Keywords&gt;&lt;Keywords&gt;Female&lt;/Keywords&gt;&lt;Keywords&gt;Gene Dosage&lt;/Keywords&gt;&lt;Keywords&gt;Genes,Dominant&lt;/Keywords&gt;&lt;Keywords&gt;Genetic Counseling&lt;/Keywords&gt;&lt;Keywords&gt;genetics&lt;/Keywords&gt;&lt;Keywords&gt;Genome,Human&lt;/Keywords&gt;&lt;Keywords&gt;Humans&lt;/Keywords&gt;&lt;Keywords&gt;Internet&lt;/Keywords&gt;&lt;Keywords&gt;Male&lt;/Keywords&gt;&lt;Keywords&gt;Phenotype&lt;/Keywords&gt;&lt;Keywords&gt;Syndrome&lt;/Keywords&gt;&lt;Reprint&gt;Not in File&lt;/Reprint&gt;&lt;Start_Page&gt;524&lt;/Start_Page&gt;&lt;End_Page&gt;533&lt;/End_Page&gt;&lt;Periodical&gt;Am.J.Hum.Genet.&lt;/Periodical&gt;&lt;Volume&gt;84&lt;/Volume&gt;&lt;Issue&gt;4&lt;/Issue&gt;&lt;User_Def_5&gt;PMC2667985&lt;/User_Def_5&gt;&lt;Misc_3&gt;S0002-9297(09)00107-4 [pii];10.1016/j.ajhg.2009.03.010 [doi]&lt;/Misc_3&gt;&lt;Address&gt;Cambridge University Department of Medical Genetics, Addenbrooke&amp;apos;s Hospital, Cambridge CB2 2QQ, UK. hvf21@cam.ac.uk&lt;/Address&gt;&lt;Web_URL&gt;PM:19344873&lt;/Web_URL&gt;&lt;ZZ_JournalStdAbbrev&gt;&lt;f name="System"&gt;Am.J.Hum.Genet.&lt;/f&gt;&lt;/ZZ_JournalStdAbbrev&gt;&lt;ZZ_WorkformID&gt;1&lt;/ZZ_WorkformID&gt;&lt;/MDL&gt;&lt;/Cite&gt;&lt;/Refman&gt;</w:instrText>
      </w:r>
      <w:r w:rsidR="009B47E2">
        <w:fldChar w:fldCharType="separate"/>
      </w:r>
      <w:r w:rsidR="009B47E2">
        <w:rPr>
          <w:noProof/>
        </w:rPr>
        <w:t>(Firth et al., 2009)</w:t>
      </w:r>
      <w:r w:rsidR="009B47E2">
        <w:fldChar w:fldCharType="end"/>
      </w:r>
      <w:r w:rsidRPr="004B76BE">
        <w:t>.</w:t>
      </w:r>
      <w:r w:rsidR="00B25C0D" w:rsidRPr="004B76BE">
        <w:t xml:space="preserve"> </w:t>
      </w:r>
      <w:r w:rsidR="006649AE" w:rsidRPr="004B76BE">
        <w:t>A</w:t>
      </w:r>
      <w:r w:rsidRPr="004B76BE">
        <w:t xml:space="preserve"> panel of </w:t>
      </w:r>
      <w:r w:rsidR="001265EE" w:rsidRPr="004B76BE">
        <w:t xml:space="preserve">25 </w:t>
      </w:r>
      <w:r w:rsidRPr="004B76BE">
        <w:t>PRS cases with</w:t>
      </w:r>
      <w:r w:rsidR="006649AE" w:rsidRPr="004B76BE">
        <w:t xml:space="preserve"> no deletions detected </w:t>
      </w:r>
      <w:r w:rsidRPr="004B76BE">
        <w:t>on aCGH</w:t>
      </w:r>
      <w:r w:rsidR="001A3C64" w:rsidRPr="004B76BE">
        <w:t xml:space="preserve"> were</w:t>
      </w:r>
      <w:r w:rsidRPr="004B76BE">
        <w:t xml:space="preserve"> screen</w:t>
      </w:r>
      <w:r w:rsidR="001A3C64" w:rsidRPr="004B76BE">
        <w:t>ed</w:t>
      </w:r>
      <w:r w:rsidRPr="004B76BE">
        <w:t xml:space="preserve"> for intragenic mutations in </w:t>
      </w:r>
      <w:r w:rsidRPr="004B76BE">
        <w:rPr>
          <w:i/>
        </w:rPr>
        <w:t>FBN2</w:t>
      </w:r>
      <w:r w:rsidRPr="004B76BE">
        <w:t xml:space="preserve"> </w:t>
      </w:r>
      <w:r w:rsidR="00556DAB" w:rsidRPr="004B76BE">
        <w:t xml:space="preserve">and </w:t>
      </w:r>
      <w:r w:rsidR="00556DAB" w:rsidRPr="004B76BE">
        <w:rPr>
          <w:i/>
        </w:rPr>
        <w:t>PHAX</w:t>
      </w:r>
      <w:r w:rsidR="00556DAB" w:rsidRPr="004B76BE">
        <w:t xml:space="preserve"> as </w:t>
      </w:r>
      <w:r w:rsidRPr="004B76BE">
        <w:t>a subset of a larger existing study group collected by DRF, JA and SL.</w:t>
      </w:r>
      <w:r w:rsidR="00B25C0D" w:rsidRPr="004B76BE">
        <w:t xml:space="preserve"> </w:t>
      </w:r>
      <w:r w:rsidRPr="004B76BE">
        <w:t xml:space="preserve">This study was performed under ethical approval provided by the UK Multiregional Ethics Committee (Reference: 06/MRE00/77). </w:t>
      </w:r>
    </w:p>
    <w:p w14:paraId="12955F0B" w14:textId="77777777" w:rsidR="0082016F" w:rsidRPr="00770EA4" w:rsidRDefault="008A1ECD" w:rsidP="004B76BE">
      <w:pPr>
        <w:pStyle w:val="Heading3"/>
        <w:spacing w:line="480" w:lineRule="auto"/>
        <w:rPr>
          <w:rFonts w:asciiTheme="minorHAnsi" w:hAnsiTheme="minorHAnsi"/>
          <w:sz w:val="28"/>
          <w:szCs w:val="28"/>
        </w:rPr>
      </w:pPr>
      <w:r w:rsidRPr="00770EA4">
        <w:rPr>
          <w:rFonts w:asciiTheme="minorHAnsi" w:hAnsiTheme="minorHAnsi"/>
          <w:sz w:val="28"/>
          <w:szCs w:val="28"/>
        </w:rPr>
        <w:t xml:space="preserve">Fluorescence </w:t>
      </w:r>
      <w:r w:rsidRPr="00770EA4">
        <w:rPr>
          <w:rFonts w:asciiTheme="minorHAnsi" w:hAnsiTheme="minorHAnsi"/>
          <w:i/>
          <w:sz w:val="28"/>
          <w:szCs w:val="28"/>
        </w:rPr>
        <w:t>in situ</w:t>
      </w:r>
      <w:r w:rsidRPr="00770EA4">
        <w:rPr>
          <w:rFonts w:asciiTheme="minorHAnsi" w:hAnsiTheme="minorHAnsi"/>
          <w:sz w:val="28"/>
          <w:szCs w:val="28"/>
        </w:rPr>
        <w:t xml:space="preserve"> hybridisation (FISH)</w:t>
      </w:r>
    </w:p>
    <w:p w14:paraId="79FDE187" w14:textId="77572A58" w:rsidR="002640FB" w:rsidRPr="004B76BE" w:rsidRDefault="009433C8" w:rsidP="00770EA4">
      <w:pPr>
        <w:spacing w:line="480" w:lineRule="auto"/>
        <w:ind w:firstLine="720"/>
        <w:rPr>
          <w:rFonts w:ascii="Arial" w:hAnsi="Arial" w:cs="Arial"/>
          <w:b/>
          <w:bCs/>
        </w:rPr>
      </w:pPr>
      <w:r w:rsidRPr="004B76BE">
        <w:t>For Families 1 and 2 the FISH was performed on metaphase chromosomes prepared from lymphocytes as described elsewhere</w:t>
      </w:r>
      <w:r w:rsidR="00DC0FFE" w:rsidRPr="004B76BE">
        <w:t xml:space="preserve"> </w:t>
      </w:r>
      <w:r w:rsidR="00574AB4">
        <w:fldChar w:fldCharType="begin">
          <w:fldData xml:space="preserve">PFJlZm1hbj48Q2l0ZT48QXV0aG9yPkZhbnRlczwvQXV0aG9yPjxZZWFyPjIwMDg8L1llYXI+PFJl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</w:fldData>
        </w:fldChar>
      </w:r>
      <w:r w:rsidR="00553BF2">
        <w:instrText xml:space="preserve"> ADDIN REFMGR.CITE </w:instrText>
      </w:r>
      <w:r w:rsidR="00553BF2">
        <w:fldChar w:fldCharType="begin">
          <w:fldData xml:space="preserve">PFJlZm1hbj48Q2l0ZT48QXV0aG9yPkZhbnRlczwvQXV0aG9yPjxZZWFyPjIwMDg8L1llYXI+PFJl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</w:fldData>
        </w:fldChar>
      </w:r>
      <w:r w:rsidR="00553BF2">
        <w:instrText xml:space="preserve"> ADDIN EN.CITE.DATA </w:instrText>
      </w:r>
      <w:r w:rsidR="00553BF2">
        <w:fldChar w:fldCharType="end"/>
      </w:r>
      <w:r w:rsidR="00574AB4">
        <w:fldChar w:fldCharType="separate"/>
      </w:r>
      <w:r w:rsidR="00574AB4">
        <w:rPr>
          <w:noProof/>
        </w:rPr>
        <w:t>(Fantes et al., 2008)</w:t>
      </w:r>
      <w:r w:rsidR="00574AB4">
        <w:fldChar w:fldCharType="end"/>
      </w:r>
      <w:r w:rsidRPr="004B76BE">
        <w:t>.</w:t>
      </w:r>
      <w:r w:rsidR="00B25C0D" w:rsidRPr="004B76BE">
        <w:t xml:space="preserve"> </w:t>
      </w:r>
      <w:r w:rsidRPr="004B76BE">
        <w:t xml:space="preserve">The BAC clone RP11-351A8, which spans </w:t>
      </w:r>
      <w:r w:rsidRPr="004B76BE">
        <w:rPr>
          <w:i/>
        </w:rPr>
        <w:t>FBN2</w:t>
      </w:r>
      <w:r w:rsidRPr="004B76BE">
        <w:t>, was selected from the UCSC Human Genome Browser (http://genome.ucsc.edu) and the probe was labelled with biotin-16-dUTP (Roche) by nick translation</w:t>
      </w:r>
      <w:r w:rsidR="00DC0FFE" w:rsidRPr="004B76BE">
        <w:t xml:space="preserve"> </w:t>
      </w:r>
      <w:r w:rsidR="00574AB4">
        <w:fldChar w:fldCharType="begin">
          <w:fldData xml:space="preserve">PFJlZm1hbj48Q2l0ZT48QXV0aG9yPkZhbnRlczwvQXV0aG9yPjxZZWFyPjIwMDg8L1llYXI+PFJl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</w:fldData>
        </w:fldChar>
      </w:r>
      <w:r w:rsidR="00553BF2">
        <w:instrText xml:space="preserve"> ADDIN REFMGR.CITE </w:instrText>
      </w:r>
      <w:r w:rsidR="00553BF2">
        <w:fldChar w:fldCharType="begin">
          <w:fldData xml:space="preserve">PFJlZm1hbj48Q2l0ZT48QXV0aG9yPkZhbnRlczwvQXV0aG9yPjxZZWFyPjIwMDg8L1llYXI+PFJl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</w:fldData>
        </w:fldChar>
      </w:r>
      <w:r w:rsidR="00553BF2">
        <w:instrText xml:space="preserve"> ADDIN EN.CITE.DATA </w:instrText>
      </w:r>
      <w:r w:rsidR="00553BF2">
        <w:fldChar w:fldCharType="end"/>
      </w:r>
      <w:r w:rsidR="00574AB4">
        <w:fldChar w:fldCharType="separate"/>
      </w:r>
      <w:r w:rsidR="00574AB4">
        <w:rPr>
          <w:noProof/>
        </w:rPr>
        <w:t>(Fantes et al., 2008)</w:t>
      </w:r>
      <w:r w:rsidR="00574AB4">
        <w:fldChar w:fldCharType="end"/>
      </w:r>
      <w:r w:rsidRPr="004B76BE">
        <w:t>.</w:t>
      </w:r>
      <w:r w:rsidR="00B25C0D" w:rsidRPr="004B76BE">
        <w:t xml:space="preserve"> </w:t>
      </w:r>
      <w:r w:rsidRPr="004B76BE">
        <w:t>Following hybridization, slides were mounted with a drop of Vectorshield antifadent containing DAPI (Sigma).</w:t>
      </w:r>
      <w:r w:rsidR="00B25C0D" w:rsidRPr="004B76BE">
        <w:t xml:space="preserve"> </w:t>
      </w:r>
      <w:r w:rsidRPr="004B76BE">
        <w:t>Antibody detection was carried out by fluorescent microscopy using a Zeiss Axioscop microscope.</w:t>
      </w:r>
      <w:r w:rsidR="00B25C0D" w:rsidRPr="004B76BE">
        <w:t xml:space="preserve"> </w:t>
      </w:r>
      <w:r w:rsidRPr="004B76BE">
        <w:t>Images were collected using a cooled CCD (charged coupled device) camera (Smart-Capture software).</w:t>
      </w:r>
      <w:r w:rsidR="00B25C0D" w:rsidRPr="004B76BE">
        <w:t xml:space="preserve"> </w:t>
      </w:r>
      <w:r w:rsidRPr="004B76BE">
        <w:t xml:space="preserve"> </w:t>
      </w:r>
    </w:p>
    <w:p w14:paraId="4D557CCC" w14:textId="06BEF679" w:rsidR="0082016F" w:rsidRPr="00770EA4" w:rsidRDefault="008A1ECD" w:rsidP="00ED0D9F">
      <w:pPr>
        <w:pStyle w:val="Heading3"/>
        <w:spacing w:line="480" w:lineRule="auto"/>
        <w:rPr>
          <w:rFonts w:asciiTheme="minorHAnsi" w:hAnsiTheme="minorHAnsi"/>
          <w:sz w:val="28"/>
          <w:szCs w:val="28"/>
        </w:rPr>
      </w:pPr>
      <w:r w:rsidRPr="00770EA4">
        <w:rPr>
          <w:rFonts w:asciiTheme="minorHAnsi" w:hAnsiTheme="minorHAnsi"/>
          <w:sz w:val="28"/>
          <w:szCs w:val="28"/>
        </w:rPr>
        <w:t>Array</w:t>
      </w:r>
      <w:r w:rsidR="00770EA4">
        <w:rPr>
          <w:rFonts w:asciiTheme="minorHAnsi" w:hAnsiTheme="minorHAnsi"/>
          <w:sz w:val="28"/>
          <w:szCs w:val="28"/>
        </w:rPr>
        <w:t>-based</w:t>
      </w:r>
      <w:r w:rsidRPr="00770EA4">
        <w:rPr>
          <w:rFonts w:asciiTheme="minorHAnsi" w:hAnsiTheme="minorHAnsi"/>
          <w:sz w:val="28"/>
          <w:szCs w:val="28"/>
        </w:rPr>
        <w:t xml:space="preserve"> comparative genomic hybridisation (aCGH)</w:t>
      </w:r>
    </w:p>
    <w:p w14:paraId="7D20A640" w14:textId="63A174E0" w:rsidR="009433C8" w:rsidRPr="004B76BE" w:rsidRDefault="00D244C8" w:rsidP="00770EA4">
      <w:pPr>
        <w:spacing w:line="480" w:lineRule="auto"/>
        <w:ind w:firstLine="720"/>
      </w:pPr>
      <w:r w:rsidRPr="004B76BE">
        <w:t xml:space="preserve">Genome-wide </w:t>
      </w:r>
      <w:r w:rsidR="008A1ECD" w:rsidRPr="004B76BE">
        <w:t>aCGH</w:t>
      </w:r>
      <w:r w:rsidR="009433C8" w:rsidRPr="004B76BE">
        <w:t xml:space="preserve"> </w:t>
      </w:r>
      <w:r w:rsidR="008A1ECD" w:rsidRPr="004B76BE">
        <w:t xml:space="preserve">was performed </w:t>
      </w:r>
      <w:r w:rsidR="00B43B1B" w:rsidRPr="004B76BE">
        <w:t xml:space="preserve">in clinically accredited laboratories </w:t>
      </w:r>
      <w:r w:rsidR="009433C8" w:rsidRPr="004B76BE">
        <w:t xml:space="preserve">using </w:t>
      </w:r>
      <w:r w:rsidR="00B43B1B" w:rsidRPr="004B76BE">
        <w:t xml:space="preserve">a variety of different array platforms including </w:t>
      </w:r>
      <w:r w:rsidR="009433C8" w:rsidRPr="004B76BE">
        <w:t xml:space="preserve">the Bluefuse CytoChip V1.1 1Mb BAC array (BlueGnome Ltd, UK). </w:t>
      </w:r>
    </w:p>
    <w:p w14:paraId="6896EA2C" w14:textId="56C84F91" w:rsidR="00B43B1B" w:rsidRPr="004B76BE" w:rsidRDefault="008A1ECD" w:rsidP="00CB248B">
      <w:pPr>
        <w:spacing w:line="480" w:lineRule="auto"/>
        <w:ind w:firstLine="720"/>
      </w:pPr>
      <w:r w:rsidRPr="004B76BE">
        <w:t xml:space="preserve">Targeted </w:t>
      </w:r>
      <w:r w:rsidR="00CB248B">
        <w:t xml:space="preserve">DNA </w:t>
      </w:r>
      <w:r w:rsidRPr="004B76BE">
        <w:t>copy number analysis was performed using a customised oligonucleotide microarray (Agilent Technologies) consisting of 44,000 60-mer oligonucleotide probes, designed using eArray (Agilent Technologies)</w:t>
      </w:r>
      <w:r w:rsidR="00CB248B">
        <w:t xml:space="preserve">, encompassing </w:t>
      </w:r>
      <w:r w:rsidR="00506816" w:rsidRPr="004B76BE">
        <w:t>(hg19)</w:t>
      </w:r>
      <w:r w:rsidRPr="004B76BE">
        <w:t xml:space="preserve">: </w:t>
      </w:r>
      <w:r w:rsidRPr="004B76BE">
        <w:rPr>
          <w:i/>
        </w:rPr>
        <w:t>FBN2</w:t>
      </w:r>
      <w:r w:rsidRPr="004B76BE">
        <w:t xml:space="preserve"> </w:t>
      </w:r>
      <w:r w:rsidR="00EF3D77" w:rsidRPr="004B76BE">
        <w:t xml:space="preserve">and </w:t>
      </w:r>
      <w:r w:rsidR="00EF3D77" w:rsidRPr="004B76BE">
        <w:rPr>
          <w:i/>
        </w:rPr>
        <w:t>PHAX</w:t>
      </w:r>
      <w:r w:rsidR="00EF3D77" w:rsidRPr="004B76BE">
        <w:t xml:space="preserve"> </w:t>
      </w:r>
      <w:r w:rsidRPr="004B76BE">
        <w:t>(</w:t>
      </w:r>
      <w:r w:rsidR="005310E0" w:rsidRPr="005310E0">
        <w:t>chr5:125,172,101-128,172,101</w:t>
      </w:r>
      <w:r w:rsidRPr="004B76BE">
        <w:t xml:space="preserve">), </w:t>
      </w:r>
      <w:r w:rsidRPr="004B76BE">
        <w:rPr>
          <w:i/>
        </w:rPr>
        <w:t>SOX9</w:t>
      </w:r>
      <w:r w:rsidRPr="004B76BE">
        <w:t xml:space="preserve"> (</w:t>
      </w:r>
      <w:r w:rsidR="005310E0" w:rsidRPr="005310E0">
        <w:t>chr17:67,988,405-</w:t>
      </w:r>
      <w:r w:rsidR="005310E0" w:rsidRPr="005310E0">
        <w:lastRenderedPageBreak/>
        <w:t>71,988,405</w:t>
      </w:r>
      <w:r w:rsidRPr="004B76BE">
        <w:t xml:space="preserve">), </w:t>
      </w:r>
      <w:r w:rsidRPr="004B76BE">
        <w:rPr>
          <w:i/>
        </w:rPr>
        <w:t>SATB2</w:t>
      </w:r>
      <w:r w:rsidRPr="004B76BE">
        <w:t xml:space="preserve"> (</w:t>
      </w:r>
      <w:r w:rsidR="005310E0" w:rsidRPr="005310E0">
        <w:t>chr2:198,591,755-201,191,755</w:t>
      </w:r>
      <w:r w:rsidRPr="004B76BE">
        <w:t xml:space="preserve">), </w:t>
      </w:r>
      <w:r w:rsidRPr="004B76BE">
        <w:rPr>
          <w:i/>
        </w:rPr>
        <w:t>TBX1</w:t>
      </w:r>
      <w:r w:rsidRPr="004B76BE">
        <w:t xml:space="preserve"> (</w:t>
      </w:r>
      <w:r w:rsidR="005310E0" w:rsidRPr="005310E0">
        <w:t>chr22:19,720,000-19,820,000</w:t>
      </w:r>
      <w:r w:rsidRPr="004B76BE">
        <w:t xml:space="preserve">) and </w:t>
      </w:r>
      <w:r w:rsidRPr="004B76BE">
        <w:rPr>
          <w:i/>
        </w:rPr>
        <w:t>TBX22</w:t>
      </w:r>
      <w:r w:rsidRPr="004B76BE">
        <w:t xml:space="preserve"> (</w:t>
      </w:r>
      <w:r w:rsidR="005310E0" w:rsidRPr="005310E0">
        <w:t>chrX:78,613,344-79,963,344</w:t>
      </w:r>
      <w:r w:rsidRPr="004B76BE">
        <w:t xml:space="preserve">) with an average probe spacing of 260 bp. “Dye-swap” experiments were performed for each patient sample to reduce the variation related to labelling and hybridisation efficiencies. Briefly, 1 µg of genomic DNA from the patient and the control (pool of 5 samples) was digested with </w:t>
      </w:r>
      <w:r w:rsidRPr="004B76BE">
        <w:rPr>
          <w:i/>
        </w:rPr>
        <w:t>Alu</w:t>
      </w:r>
      <w:r w:rsidRPr="004B76BE">
        <w:t xml:space="preserve">I and </w:t>
      </w:r>
      <w:r w:rsidRPr="004B76BE">
        <w:rPr>
          <w:i/>
        </w:rPr>
        <w:t>Rsa</w:t>
      </w:r>
      <w:r w:rsidRPr="004B76BE">
        <w:t xml:space="preserve">I enzymes, and the digested DNA was labelled with Cyanine 3-dUTP or Cyanine 5-dUTP in dye-swap reactions, followed by hybridization, as per the manufacturer’s instructions (Agilent Technologies). Slides were scanned using an Axon GenePix 4000B scanner (Molecular Devices). Images were extracted and normalised using the linear-and-Lowess normalisation module implemented in the Feature Extraction software (Agilent Technologies). An R-script was used to correct for systematic differences in probe efficiencies seen on a particular array using the "self-self" microarray data (T. Fitzgerald, personal communication). The GC bias (or wave profile) was also corrected using a 500 bp window around each probe </w:t>
      </w:r>
      <w:r w:rsidR="0064033F">
        <w:fldChar w:fldCharType="begin">
          <w:fldData xml:space="preserve">PFJlZm1hbj48Q2l0ZT48QXV0aG9yPk1hcmlvbmk8L0F1dGhvcj48WWVhcj4yMDA3PC9ZZWFyPjxS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</w:fldData>
        </w:fldChar>
      </w:r>
      <w:r w:rsidR="00553BF2">
        <w:instrText xml:space="preserve"> ADDIN REFMGR.CITE </w:instrText>
      </w:r>
      <w:r w:rsidR="00553BF2">
        <w:fldChar w:fldCharType="begin">
          <w:fldData xml:space="preserve">PFJlZm1hbj48Q2l0ZT48QXV0aG9yPk1hcmlvbmk8L0F1dGhvcj48WWVhcj4yMDA3PC9ZZWFyPjxS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</w:fldData>
        </w:fldChar>
      </w:r>
      <w:r w:rsidR="00553BF2">
        <w:instrText xml:space="preserve"> ADDIN EN.CITE.DATA </w:instrText>
      </w:r>
      <w:r w:rsidR="00553BF2">
        <w:fldChar w:fldCharType="end"/>
      </w:r>
      <w:r w:rsidR="0064033F">
        <w:fldChar w:fldCharType="separate"/>
      </w:r>
      <w:r w:rsidR="0064033F">
        <w:rPr>
          <w:noProof/>
        </w:rPr>
        <w:t>(Marioni et al., 2007)</w:t>
      </w:r>
      <w:r w:rsidR="0064033F">
        <w:fldChar w:fldCharType="end"/>
      </w:r>
      <w:r w:rsidRPr="004B76BE">
        <w:t xml:space="preserve">. Copy number analysis was carried out with DNA Analytics software (Agilent Technologies) using the aberration detection module (ADM)-2 algorithm </w:t>
      </w:r>
      <w:r w:rsidR="0064033F">
        <w:fldChar w:fldCharType="begin"/>
      </w:r>
      <w:r w:rsidR="00553BF2">
        <w:instrText xml:space="preserve"> ADDIN REFMGR.CITE &lt;Refman&gt;&lt;Cite&gt;&lt;Author&gt;Lipson&lt;/Author&gt;&lt;Year&gt;2006&lt;/Year&gt;&lt;RecNum&gt;22&lt;/RecNum&gt;&lt;IDText&gt;Efficient calculation of interval scores for DNA copy number data analysis&lt;/IDText&gt;&lt;MDL Ref_Type="Journal"&gt;&lt;Ref_Type&gt;Journal&lt;/Ref_Type&gt;&lt;Ref_ID&gt;22&lt;/Ref_ID&gt;&lt;Title_Primary&gt;Efficient calculation of interval scores for DNA copy number data analysis&lt;/Title_Primary&gt;&lt;Authors_Primary&gt;Lipson,D.&lt;/Authors_Primary&gt;&lt;Authors_Primary&gt;Aumann,Y.&lt;/Authors_Primary&gt;&lt;Authors_Primary&gt;Ben-Dor,A.&lt;/Authors_Primary&gt;&lt;Authors_Primary&gt;Linial,N.&lt;/Authors_Primary&gt;&lt;Authors_Primary&gt;Yakhini,Z.&lt;/Authors_Primary&gt;&lt;Date_Primary&gt;2006/3&lt;/Date_Primary&gt;&lt;Keywords&gt;Algorithms&lt;/Keywords&gt;&lt;Keywords&gt;Breast Neoplasms&lt;/Keywords&gt;&lt;Keywords&gt;chemistry&lt;/Keywords&gt;&lt;Keywords&gt;Chromosome Aberrations&lt;/Keywords&gt;&lt;Keywords&gt;Dna&lt;/Keywords&gt;&lt;Keywords&gt;Female&lt;/Keywords&gt;&lt;Keywords&gt;Gene Dosage&lt;/Keywords&gt;&lt;Keywords&gt;Genetic Markers&lt;/Keywords&gt;&lt;Keywords&gt;genetics&lt;/Keywords&gt;&lt;Keywords&gt;Humans&lt;/Keywords&gt;&lt;Keywords&gt;In Situ Hybridization,Fluorescence&lt;/Keywords&gt;&lt;Keywords&gt;methods&lt;/Keywords&gt;&lt;Keywords&gt;Nucleic Acid Hybridization&lt;/Keywords&gt;&lt;Keywords&gt;Tumor Cells,Cultured&lt;/Keywords&gt;&lt;Reprint&gt;Not in File&lt;/Reprint&gt;&lt;Start_Page&gt;215&lt;/Start_Page&gt;&lt;End_Page&gt;228&lt;/End_Page&gt;&lt;Periodical&gt;J.Comput.Biol.&lt;/Periodical&gt;&lt;Volume&gt;13&lt;/Volume&gt;&lt;Issue&gt;2&lt;/Issue&gt;&lt;Misc_3&gt;10.1089/cmb.2006.13.215 [doi]&lt;/Misc_3&gt;&lt;Address&gt;Computer Science Department, Technion, Haifa, Israel. dlipson@cs.technion.ac.il&lt;/Address&gt;&lt;Web_URL&gt;PM:16597236&lt;/Web_URL&gt;&lt;ZZ_JournalStdAbbrev&gt;&lt;f name="System"&gt;J.Comput.Biol.&lt;/f&gt;&lt;/ZZ_JournalStdAbbrev&gt;&lt;ZZ_WorkformID&gt;1&lt;/ZZ_WorkformID&gt;&lt;/MDL&gt;&lt;/Cite&gt;&lt;/Refman&gt;</w:instrText>
      </w:r>
      <w:r w:rsidR="0064033F">
        <w:fldChar w:fldCharType="separate"/>
      </w:r>
      <w:r w:rsidR="0064033F">
        <w:rPr>
          <w:noProof/>
        </w:rPr>
        <w:t>(Lipson et al., 2006)</w:t>
      </w:r>
      <w:r w:rsidR="0064033F">
        <w:fldChar w:fldCharType="end"/>
      </w:r>
      <w:r w:rsidRPr="004B76BE">
        <w:t xml:space="preserve"> with a threshold of 6 and at least 5 consecutive probes showing a change in the copy number. </w:t>
      </w:r>
    </w:p>
    <w:p w14:paraId="00A27CD2" w14:textId="77777777" w:rsidR="009433C8" w:rsidRPr="006E266C" w:rsidRDefault="009433C8" w:rsidP="00ED0D9F">
      <w:pPr>
        <w:pStyle w:val="Heading3"/>
        <w:spacing w:line="480" w:lineRule="auto"/>
        <w:rPr>
          <w:rFonts w:asciiTheme="minorHAnsi" w:hAnsiTheme="minorHAnsi"/>
          <w:sz w:val="28"/>
          <w:szCs w:val="28"/>
        </w:rPr>
      </w:pPr>
      <w:r w:rsidRPr="006E266C">
        <w:rPr>
          <w:rFonts w:asciiTheme="minorHAnsi" w:hAnsiTheme="minorHAnsi"/>
          <w:sz w:val="28"/>
          <w:szCs w:val="28"/>
        </w:rPr>
        <w:t>Expression pattern of candidate genes</w:t>
      </w:r>
    </w:p>
    <w:p w14:paraId="749B27CD" w14:textId="6D103434" w:rsidR="009433C8" w:rsidRPr="004B76BE" w:rsidRDefault="009433C8" w:rsidP="00770EA4">
      <w:pPr>
        <w:spacing w:line="480" w:lineRule="auto"/>
        <w:ind w:firstLine="720"/>
      </w:pPr>
      <w:r w:rsidRPr="004B76BE">
        <w:t>For the 3</w:t>
      </w:r>
      <w:r w:rsidR="00506816" w:rsidRPr="004B76BE">
        <w:t>′</w:t>
      </w:r>
      <w:r w:rsidRPr="004B76BE">
        <w:t xml:space="preserve"> untranslated region </w:t>
      </w:r>
      <w:r w:rsidR="00DC0FFE" w:rsidRPr="004B76BE">
        <w:t xml:space="preserve">(UTR) </w:t>
      </w:r>
      <w:r w:rsidRPr="004B76BE">
        <w:t>of each of the genes in the critical region, primers with 5</w:t>
      </w:r>
      <w:r w:rsidR="00506816" w:rsidRPr="004B76BE">
        <w:t>′</w:t>
      </w:r>
      <w:r w:rsidRPr="004B76BE">
        <w:t xml:space="preserve"> T7 binding sites (</w:t>
      </w:r>
      <w:r w:rsidR="00770EA4">
        <w:t xml:space="preserve">Supp. </w:t>
      </w:r>
      <w:r w:rsidRPr="004B76BE">
        <w:t>Table S</w:t>
      </w:r>
      <w:r w:rsidR="00770EA4">
        <w:t>3</w:t>
      </w:r>
      <w:r w:rsidRPr="004B76BE">
        <w:t>) were used for PCR amplification of mouse genomic DNA template. Digoxigenin (DIG, Roche)-</w:t>
      </w:r>
      <w:r w:rsidR="004A7465" w:rsidRPr="004B76BE">
        <w:t>labelled</w:t>
      </w:r>
      <w:r w:rsidRPr="004B76BE">
        <w:t xml:space="preserve"> antisense riboprobes </w:t>
      </w:r>
      <w:r w:rsidR="00CB248B">
        <w:t xml:space="preserve">were </w:t>
      </w:r>
      <w:r w:rsidRPr="004B76BE">
        <w:t xml:space="preserve">generated by </w:t>
      </w:r>
      <w:r w:rsidRPr="004B76BE">
        <w:rPr>
          <w:i/>
        </w:rPr>
        <w:t>in vitro</w:t>
      </w:r>
      <w:r w:rsidRPr="004B76BE">
        <w:t xml:space="preserve"> transcription using T7 RNA polymerase.</w:t>
      </w:r>
      <w:r w:rsidR="00B25C0D" w:rsidRPr="004B76BE">
        <w:t xml:space="preserve"> </w:t>
      </w:r>
      <w:r w:rsidR="00B43B1B" w:rsidRPr="004B76BE">
        <w:t>WISH analysis was performed on m</w:t>
      </w:r>
      <w:r w:rsidRPr="004B76BE">
        <w:t xml:space="preserve">ouse embryos at 9.5, 10.5, 11.5 and 12.5 gestational days </w:t>
      </w:r>
      <w:r w:rsidR="00B43B1B" w:rsidRPr="004B76BE">
        <w:t>as previously described</w:t>
      </w:r>
      <w:r w:rsidR="0064033F">
        <w:t xml:space="preserve"> </w:t>
      </w:r>
      <w:r w:rsidR="0064033F">
        <w:fldChar w:fldCharType="begin">
          <w:fldData xml:space="preserve">PFJlZm1hbj48Q2l0ZT48QXV0aG9yPlJhaW5nZXI8L0F1dGhvcj48WWVhcj4yMDExPC9ZZWFyPjxS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</w:fldData>
        </w:fldChar>
      </w:r>
      <w:r w:rsidR="00553BF2">
        <w:instrText xml:space="preserve"> ADDIN REFMGR.CITE </w:instrText>
      </w:r>
      <w:r w:rsidR="00553BF2">
        <w:fldChar w:fldCharType="begin">
          <w:fldData xml:space="preserve">PFJlZm1hbj48Q2l0ZT48QXV0aG9yPlJhaW5nZXI8L0F1dGhvcj48WWVhcj4yMDExPC9ZZWFyPjxS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</w:fldData>
        </w:fldChar>
      </w:r>
      <w:r w:rsidR="00553BF2">
        <w:instrText xml:space="preserve"> ADDIN EN.CITE.DATA </w:instrText>
      </w:r>
      <w:r w:rsidR="00553BF2">
        <w:fldChar w:fldCharType="end"/>
      </w:r>
      <w:r w:rsidR="0064033F">
        <w:fldChar w:fldCharType="separate"/>
      </w:r>
      <w:r w:rsidR="0064033F">
        <w:rPr>
          <w:noProof/>
        </w:rPr>
        <w:t>(Rainger et al., 2011)</w:t>
      </w:r>
      <w:r w:rsidR="0064033F">
        <w:fldChar w:fldCharType="end"/>
      </w:r>
      <w:r w:rsidR="00B43B1B" w:rsidRPr="004B76BE">
        <w:t xml:space="preserve">. </w:t>
      </w:r>
    </w:p>
    <w:p w14:paraId="7F52E76B" w14:textId="21FCE636" w:rsidR="009433C8" w:rsidRPr="006E266C" w:rsidRDefault="009433C8" w:rsidP="00ED0D9F">
      <w:pPr>
        <w:pStyle w:val="Heading3"/>
        <w:spacing w:line="480" w:lineRule="auto"/>
        <w:rPr>
          <w:rFonts w:asciiTheme="minorHAnsi" w:hAnsiTheme="minorHAnsi"/>
          <w:sz w:val="28"/>
          <w:szCs w:val="28"/>
        </w:rPr>
      </w:pPr>
      <w:r w:rsidRPr="006E266C">
        <w:rPr>
          <w:rFonts w:asciiTheme="minorHAnsi" w:hAnsiTheme="minorHAnsi"/>
          <w:sz w:val="28"/>
          <w:szCs w:val="28"/>
        </w:rPr>
        <w:lastRenderedPageBreak/>
        <w:t xml:space="preserve">Mutation analysis of the </w:t>
      </w:r>
      <w:r w:rsidRPr="006E266C">
        <w:rPr>
          <w:rFonts w:asciiTheme="minorHAnsi" w:hAnsiTheme="minorHAnsi"/>
          <w:i/>
          <w:sz w:val="28"/>
          <w:szCs w:val="28"/>
        </w:rPr>
        <w:t>FBN2</w:t>
      </w:r>
      <w:r w:rsidRPr="006E266C">
        <w:rPr>
          <w:rFonts w:asciiTheme="minorHAnsi" w:hAnsiTheme="minorHAnsi"/>
          <w:sz w:val="28"/>
          <w:szCs w:val="28"/>
        </w:rPr>
        <w:t xml:space="preserve"> </w:t>
      </w:r>
      <w:r w:rsidR="00506816" w:rsidRPr="006E266C">
        <w:rPr>
          <w:rFonts w:asciiTheme="minorHAnsi" w:hAnsiTheme="minorHAnsi"/>
          <w:sz w:val="28"/>
          <w:szCs w:val="28"/>
        </w:rPr>
        <w:t xml:space="preserve">and </w:t>
      </w:r>
      <w:r w:rsidR="00506816" w:rsidRPr="006E266C">
        <w:rPr>
          <w:rFonts w:asciiTheme="minorHAnsi" w:hAnsiTheme="minorHAnsi"/>
          <w:i/>
          <w:sz w:val="28"/>
          <w:szCs w:val="28"/>
        </w:rPr>
        <w:t>PHAX</w:t>
      </w:r>
      <w:r w:rsidR="00506816" w:rsidRPr="006E266C">
        <w:rPr>
          <w:rFonts w:asciiTheme="minorHAnsi" w:hAnsiTheme="minorHAnsi"/>
          <w:sz w:val="28"/>
          <w:szCs w:val="28"/>
        </w:rPr>
        <w:t xml:space="preserve"> </w:t>
      </w:r>
      <w:r w:rsidRPr="006E266C">
        <w:rPr>
          <w:rFonts w:asciiTheme="minorHAnsi" w:hAnsiTheme="minorHAnsi"/>
          <w:sz w:val="28"/>
          <w:szCs w:val="28"/>
        </w:rPr>
        <w:t>gene</w:t>
      </w:r>
      <w:r w:rsidR="00A80B00" w:rsidRPr="006E266C">
        <w:rPr>
          <w:rFonts w:asciiTheme="minorHAnsi" w:hAnsiTheme="minorHAnsi"/>
          <w:sz w:val="28"/>
          <w:szCs w:val="28"/>
        </w:rPr>
        <w:t>s</w:t>
      </w:r>
    </w:p>
    <w:p w14:paraId="2A84FAAB" w14:textId="5739FD22" w:rsidR="009433C8" w:rsidRPr="004B76BE" w:rsidRDefault="006649AE" w:rsidP="006E266C">
      <w:pPr>
        <w:spacing w:line="480" w:lineRule="auto"/>
        <w:ind w:firstLine="720"/>
      </w:pPr>
      <w:r w:rsidRPr="004B76BE">
        <w:t>Genomic DNA was used as a template for</w:t>
      </w:r>
      <w:r w:rsidR="009433C8" w:rsidRPr="004B76BE">
        <w:t xml:space="preserve"> whole genome amplifi</w:t>
      </w:r>
      <w:r w:rsidRPr="004B76BE">
        <w:t>cation</w:t>
      </w:r>
      <w:r w:rsidR="009433C8" w:rsidRPr="004B76BE">
        <w:t xml:space="preserve"> using GenomiPhi V2 DNA Amplification Kit (GE Healthcare Life Sciences) prior to mutation screening.</w:t>
      </w:r>
      <w:r w:rsidR="00B25C0D" w:rsidRPr="004B76BE">
        <w:t xml:space="preserve"> </w:t>
      </w:r>
      <w:r w:rsidR="00813D9B" w:rsidRPr="004B76BE">
        <w:t>T</w:t>
      </w:r>
      <w:r w:rsidR="009433C8" w:rsidRPr="004B76BE">
        <w:t xml:space="preserve">he amplicons encompassing the coding exons and the intronic splice junctions were designed using ExonPrimer </w:t>
      </w:r>
      <w:r w:rsidR="0064033F">
        <w:t>(</w:t>
      </w:r>
      <w:r w:rsidR="0064033F" w:rsidRPr="0064033F">
        <w:t>http://ihg.gsf.de/ihg/ExonPrimer.html</w:t>
      </w:r>
      <w:r w:rsidR="0064033F">
        <w:t xml:space="preserve">) </w:t>
      </w:r>
      <w:r w:rsidR="009433C8" w:rsidRPr="004B76BE">
        <w:t>or by manual means.</w:t>
      </w:r>
      <w:r w:rsidR="00B25C0D" w:rsidRPr="004B76BE">
        <w:t xml:space="preserve"> </w:t>
      </w:r>
      <w:r w:rsidR="009433C8" w:rsidRPr="004B76BE">
        <w:t>Oligonucleotide sequences are available on request.</w:t>
      </w:r>
      <w:r w:rsidR="00B25C0D" w:rsidRPr="004B76BE">
        <w:t xml:space="preserve"> </w:t>
      </w:r>
      <w:r w:rsidR="009433C8" w:rsidRPr="004B76BE">
        <w:t>Forward and reverse oligonucleotides were tagged with the universal primer 5´- GTAGCGCGACGGCCAGT or 5´- CAGGGCGCAGCGATGAC, respectively.</w:t>
      </w:r>
      <w:r w:rsidR="00B25C0D" w:rsidRPr="004B76BE">
        <w:t xml:space="preserve"> </w:t>
      </w:r>
      <w:r w:rsidR="009433C8" w:rsidRPr="004B76BE">
        <w:t xml:space="preserve">All amplicons were amplified by PCR comprising 20 ng </w:t>
      </w:r>
      <w:r w:rsidR="00A80B00" w:rsidRPr="004B76BE">
        <w:t xml:space="preserve">whole-genome amplified </w:t>
      </w:r>
      <w:r w:rsidR="009433C8" w:rsidRPr="004B76BE">
        <w:t xml:space="preserve">DNA, </w:t>
      </w:r>
      <w:r w:rsidR="006C02E7" w:rsidRPr="004B76BE">
        <w:t xml:space="preserve">1X </w:t>
      </w:r>
      <w:r w:rsidR="009433C8" w:rsidRPr="004B76BE">
        <w:t xml:space="preserve">ReddyMix Custom PCR Master Mix (Thermo Scientific), </w:t>
      </w:r>
      <w:r w:rsidR="006C02E7" w:rsidRPr="004B76BE">
        <w:t xml:space="preserve">1X </w:t>
      </w:r>
      <w:r w:rsidR="009433C8" w:rsidRPr="004B76BE">
        <w:t>GC-</w:t>
      </w:r>
      <w:r w:rsidR="006C02E7" w:rsidRPr="004B76BE">
        <w:t xml:space="preserve">rich </w:t>
      </w:r>
      <w:r w:rsidR="009433C8" w:rsidRPr="004B76BE">
        <w:t xml:space="preserve">Solution (Roche Diagnostics Ltd), </w:t>
      </w:r>
      <w:r w:rsidR="006C02E7" w:rsidRPr="004B76BE">
        <w:t>0.4 µ</w:t>
      </w:r>
      <w:r w:rsidR="009433C8" w:rsidRPr="004B76BE">
        <w:t xml:space="preserve">M forward oligonucleotide and </w:t>
      </w:r>
      <w:r w:rsidR="006C02E7" w:rsidRPr="004B76BE">
        <w:t>0.4 µ</w:t>
      </w:r>
      <w:r w:rsidR="009433C8" w:rsidRPr="004B76BE">
        <w:t>M reverse oligonucleotide, in a total volume of 12 µl.</w:t>
      </w:r>
      <w:r w:rsidR="00B25C0D" w:rsidRPr="004B76BE">
        <w:t xml:space="preserve"> </w:t>
      </w:r>
      <w:r w:rsidR="009433C8" w:rsidRPr="004B76BE">
        <w:t xml:space="preserve">A uniform PCR cycling protocol was performed: 95 °C for </w:t>
      </w:r>
      <w:r w:rsidR="00300906" w:rsidRPr="004B76BE">
        <w:t xml:space="preserve">5 </w:t>
      </w:r>
      <w:r w:rsidR="009433C8" w:rsidRPr="004B76BE">
        <w:t xml:space="preserve">minutes; </w:t>
      </w:r>
      <w:r w:rsidR="00300906" w:rsidRPr="004B76BE">
        <w:t xml:space="preserve">32 </w:t>
      </w:r>
      <w:r w:rsidR="009433C8" w:rsidRPr="004B76BE">
        <w:t xml:space="preserve">cycles of </w:t>
      </w:r>
      <w:r w:rsidR="00300906" w:rsidRPr="004B76BE">
        <w:t xml:space="preserve">94 </w:t>
      </w:r>
      <w:r w:rsidR="009433C8" w:rsidRPr="004B76BE">
        <w:t xml:space="preserve">°C for </w:t>
      </w:r>
      <w:r w:rsidR="00300906" w:rsidRPr="004B76BE">
        <w:t>1 minute</w:t>
      </w:r>
      <w:r w:rsidR="009433C8" w:rsidRPr="004B76BE">
        <w:t xml:space="preserve">, </w:t>
      </w:r>
      <w:r w:rsidR="00300906" w:rsidRPr="004B76BE">
        <w:t xml:space="preserve">58 </w:t>
      </w:r>
      <w:r w:rsidR="009433C8" w:rsidRPr="004B76BE">
        <w:t>°C for 1 minute, 72 °C for 1 minute; 72 °C for 10 minutes.</w:t>
      </w:r>
      <w:r w:rsidR="00B25C0D" w:rsidRPr="004B76BE">
        <w:t xml:space="preserve"> </w:t>
      </w:r>
      <w:r w:rsidR="00300906" w:rsidRPr="004B76BE">
        <w:t>The products were visualised using agarose gel electrophoresis to ensure adequate yield and proper sizing of each exon fragment.</w:t>
      </w:r>
      <w:r w:rsidR="00B25C0D" w:rsidRPr="004B76BE">
        <w:t xml:space="preserve"> </w:t>
      </w:r>
      <w:r w:rsidR="009433C8" w:rsidRPr="004B76BE">
        <w:t>Bidirectional direct sequencing using the universal primers was performed using BigDye Terminator v3.1 Cycle Sequencing Kit and resolved on an ABI 3730 DNA Analyzer (Applied Biosystems).</w:t>
      </w:r>
      <w:r w:rsidR="00B25C0D" w:rsidRPr="004B76BE">
        <w:t xml:space="preserve"> </w:t>
      </w:r>
      <w:r w:rsidR="009433C8" w:rsidRPr="004B76BE">
        <w:t>Sequence files were analysed with Mutation Surveyor v3.30 (SoftGenetics).</w:t>
      </w:r>
      <w:r w:rsidR="00B25C0D" w:rsidRPr="004B76BE">
        <w:t xml:space="preserve"> </w:t>
      </w:r>
      <w:r w:rsidR="009433C8" w:rsidRPr="004B76BE">
        <w:t xml:space="preserve">The genomic sequence identifier used for </w:t>
      </w:r>
      <w:r w:rsidR="0039117B">
        <w:t xml:space="preserve">both </w:t>
      </w:r>
      <w:r w:rsidR="009433C8" w:rsidRPr="004B76BE">
        <w:rPr>
          <w:i/>
        </w:rPr>
        <w:t>FBN2</w:t>
      </w:r>
      <w:r w:rsidR="009433C8" w:rsidRPr="004B76BE">
        <w:t xml:space="preserve"> </w:t>
      </w:r>
      <w:r w:rsidR="006C02E7" w:rsidRPr="004B76BE">
        <w:t xml:space="preserve">and </w:t>
      </w:r>
      <w:r w:rsidR="006C02E7" w:rsidRPr="00CB248B">
        <w:rPr>
          <w:i/>
        </w:rPr>
        <w:t>PHAX</w:t>
      </w:r>
      <w:r w:rsidR="006C02E7" w:rsidRPr="004B76BE">
        <w:t xml:space="preserve"> </w:t>
      </w:r>
      <w:r w:rsidR="0039117B">
        <w:t>is</w:t>
      </w:r>
      <w:r w:rsidR="006C02E7" w:rsidRPr="004B76BE">
        <w:t xml:space="preserve"> NC_000005.10</w:t>
      </w:r>
      <w:r w:rsidR="00EE75E7" w:rsidRPr="004B76BE">
        <w:t>.</w:t>
      </w:r>
    </w:p>
    <w:p w14:paraId="4A914345" w14:textId="77777777" w:rsidR="009433C8" w:rsidRPr="0082016F" w:rsidRDefault="009433C8" w:rsidP="00ED0D9F">
      <w:pPr>
        <w:spacing w:line="480" w:lineRule="auto"/>
        <w:rPr>
          <w:sz w:val="20"/>
          <w:szCs w:val="20"/>
        </w:rPr>
      </w:pPr>
    </w:p>
    <w:p w14:paraId="41CE7D0B" w14:textId="73917647" w:rsidR="009433C8" w:rsidRPr="006E266C" w:rsidRDefault="009433C8" w:rsidP="004B76BE">
      <w:pPr>
        <w:pStyle w:val="Heading2"/>
        <w:spacing w:line="480" w:lineRule="auto"/>
        <w:rPr>
          <w:rFonts w:asciiTheme="minorHAnsi" w:hAnsiTheme="minorHAnsi" w:cs="Arial"/>
          <w:sz w:val="32"/>
          <w:szCs w:val="32"/>
        </w:rPr>
      </w:pPr>
      <w:r w:rsidRPr="006E266C">
        <w:rPr>
          <w:rFonts w:asciiTheme="minorHAnsi" w:hAnsiTheme="minorHAnsi" w:cs="Arial"/>
          <w:sz w:val="32"/>
          <w:szCs w:val="32"/>
        </w:rPr>
        <w:t>R</w:t>
      </w:r>
      <w:r w:rsidR="0039117B">
        <w:rPr>
          <w:rFonts w:asciiTheme="minorHAnsi" w:hAnsiTheme="minorHAnsi" w:cs="Arial"/>
          <w:sz w:val="32"/>
          <w:szCs w:val="32"/>
        </w:rPr>
        <w:t>esults</w:t>
      </w:r>
    </w:p>
    <w:p w14:paraId="299FD3B5" w14:textId="77777777" w:rsidR="001C0962" w:rsidRPr="006E266C" w:rsidRDefault="001C0962" w:rsidP="004B76BE">
      <w:pPr>
        <w:pStyle w:val="Heading3"/>
        <w:spacing w:line="480" w:lineRule="auto"/>
        <w:rPr>
          <w:rFonts w:asciiTheme="minorHAnsi" w:hAnsiTheme="minorHAnsi"/>
          <w:sz w:val="28"/>
          <w:szCs w:val="28"/>
        </w:rPr>
      </w:pPr>
      <w:r w:rsidRPr="006E266C">
        <w:rPr>
          <w:rFonts w:asciiTheme="minorHAnsi" w:hAnsiTheme="minorHAnsi"/>
          <w:sz w:val="28"/>
          <w:szCs w:val="28"/>
        </w:rPr>
        <w:lastRenderedPageBreak/>
        <w:t>Case</w:t>
      </w:r>
      <w:r w:rsidR="0030007F" w:rsidRPr="006E266C">
        <w:rPr>
          <w:rFonts w:asciiTheme="minorHAnsi" w:hAnsiTheme="minorHAnsi"/>
          <w:sz w:val="28"/>
          <w:szCs w:val="28"/>
        </w:rPr>
        <w:t>s with</w:t>
      </w:r>
      <w:r w:rsidRPr="006E266C">
        <w:rPr>
          <w:rFonts w:asciiTheme="minorHAnsi" w:hAnsiTheme="minorHAnsi"/>
          <w:sz w:val="28"/>
          <w:szCs w:val="28"/>
        </w:rPr>
        <w:t xml:space="preserve"> overlapping deletions</w:t>
      </w:r>
    </w:p>
    <w:p w14:paraId="73898FE2" w14:textId="1B7EAC53" w:rsidR="00FE3010" w:rsidRPr="004B76BE" w:rsidRDefault="009433C8" w:rsidP="004B76BE">
      <w:pPr>
        <w:spacing w:line="480" w:lineRule="auto"/>
        <w:rPr>
          <w:b/>
        </w:rPr>
      </w:pPr>
      <w:r w:rsidRPr="004B76BE">
        <w:rPr>
          <w:b/>
        </w:rPr>
        <w:t xml:space="preserve">Family 1, </w:t>
      </w:r>
      <w:r w:rsidR="002F4319" w:rsidRPr="004B76BE">
        <w:rPr>
          <w:b/>
        </w:rPr>
        <w:t>Individual</w:t>
      </w:r>
      <w:r w:rsidRPr="004B76BE">
        <w:rPr>
          <w:b/>
        </w:rPr>
        <w:t xml:space="preserve"> 1 </w:t>
      </w:r>
    </w:p>
    <w:p w14:paraId="1A7B4145" w14:textId="78F071FF" w:rsidR="00FE3010" w:rsidRPr="004B76BE" w:rsidRDefault="009433C8" w:rsidP="004B76BE">
      <w:pPr>
        <w:spacing w:line="480" w:lineRule="auto"/>
        <w:rPr>
          <w:b/>
        </w:rPr>
      </w:pPr>
      <w:r w:rsidRPr="004B76BE">
        <w:rPr>
          <w:b/>
        </w:rPr>
        <w:t xml:space="preserve">DECIPHER Number 1051/248164 </w:t>
      </w:r>
    </w:p>
    <w:p w14:paraId="0583B3AF" w14:textId="6B9240D3" w:rsidR="009433C8" w:rsidRPr="004B76BE" w:rsidRDefault="009433C8" w:rsidP="0018322C">
      <w:pPr>
        <w:spacing w:line="480" w:lineRule="auto"/>
        <w:ind w:firstLine="720"/>
      </w:pPr>
      <w:r w:rsidRPr="004B76BE">
        <w:t>Cytogenetic and clinical aspects of this individual have been previously reported</w:t>
      </w:r>
      <w:r w:rsidR="003158B6" w:rsidRPr="004B76BE">
        <w:t xml:space="preserve"> </w:t>
      </w:r>
      <w:r w:rsidR="0093149F">
        <w:fldChar w:fldCharType="begin"/>
      </w:r>
      <w:r w:rsidR="00553BF2">
        <w:instrText xml:space="preserve"> ADDIN REFMGR.CITE &lt;Refman&gt;&lt;Cite&gt;&lt;Author&gt;Garcia-Minaur&lt;/Author&gt;&lt;Year&gt;2005&lt;/Year&gt;&lt;RecNum&gt;24&lt;/RecNum&gt;&lt;IDText&gt;Interstitial deletion of the long arm of chromosome 5 in a boy with multiple congenital anomalies and mental retardation: Molecular characterization of the deleted region to 5q22.3q23.3&lt;/IDText&gt;&lt;MDL Ref_Type="Journal"&gt;&lt;Ref_Type&gt;Journal&lt;/Ref_Type&gt;&lt;Ref_ID&gt;24&lt;/Ref_ID&gt;&lt;Title_Primary&gt;Interstitial deletion of the long arm of chromosome 5 in a boy with multiple congenital anomalies and mental retardation: Molecular characterization of the deleted region to 5q22.3q23.3&lt;/Title_Primary&gt;&lt;Authors_Primary&gt;Garcia-Minaur,S.&lt;/Authors_Primary&gt;&lt;Authors_Primary&gt;Ramsay,J.&lt;/Authors_Primary&gt;&lt;Authors_Primary&gt;Grace,E.&lt;/Authors_Primary&gt;&lt;Authors_Primary&gt;Minns,R.A.&lt;/Authors_Primary&gt;&lt;Authors_Primary&gt;Myles,L.M.&lt;/Authors_Primary&gt;&lt;Authors_Primary&gt;Fitzpatrick,D.R.&lt;/Authors_Primary&gt;&lt;Date_Primary&gt;2005/2/1&lt;/Date_Primary&gt;&lt;Keywords&gt;Abnormalities,Multiple&lt;/Keywords&gt;&lt;Keywords&gt;Arm&lt;/Keywords&gt;&lt;Keywords&gt;Child&lt;/Keywords&gt;&lt;Keywords&gt;Child,Preschool&lt;/Keywords&gt;&lt;Keywords&gt;Chromosome Banding&lt;/Keywords&gt;&lt;Keywords&gt;Chromosome Deletion&lt;/Keywords&gt;&lt;Keywords&gt;Chromosomes,Human,Pair 5&lt;/Keywords&gt;&lt;Keywords&gt;congenital&lt;/Keywords&gt;&lt;Keywords&gt;Failure to Thrive&lt;/Keywords&gt;&lt;Keywords&gt;Follow-Up Studies&lt;/Keywords&gt;&lt;Keywords&gt;genetics&lt;/Keywords&gt;&lt;Keywords&gt;Humans&lt;/Keywords&gt;&lt;Keywords&gt;In Situ Hybridization,Fluorescence&lt;/Keywords&gt;&lt;Keywords&gt;Infant&lt;/Keywords&gt;&lt;Keywords&gt;Intellectual Disability&lt;/Keywords&gt;&lt;Keywords&gt;Karyotyping&lt;/Keywords&gt;&lt;Keywords&gt;Male&lt;/Keywords&gt;&lt;Keywords&gt;pathology&lt;/Keywords&gt;&lt;Keywords&gt;Phenotype&lt;/Keywords&gt;&lt;Reprint&gt;Not in File&lt;/Reprint&gt;&lt;Start_Page&gt;402&lt;/Start_Page&gt;&lt;End_Page&gt;410&lt;/End_Page&gt;&lt;Periodical&gt;Am.J.Med.Genet.A&lt;/Periodical&gt;&lt;Volume&gt;132&lt;/Volume&gt;&lt;Issue&gt;4&lt;/Issue&gt;&lt;Misc_3&gt;10.1002/ajmg.a.30421 [doi]&lt;/Misc_3&gt;&lt;Address&gt;South East of Scotland Genetics Service, Western General Hospital, Edinburgh, United Kingdom. GarciaS@gosh.nhs.uk&lt;/Address&gt;&lt;Web_URL&gt;PM:15742475&lt;/Web_URL&gt;&lt;ZZ_JournalStdAbbrev&gt;&lt;f name="System"&gt;Am.J.Med.Genet.A&lt;/f&gt;&lt;/ZZ_JournalStdAbbrev&gt;&lt;ZZ_WorkformID&gt;1&lt;/ZZ_WorkformID&gt;&lt;/MDL&gt;&lt;/Cite&gt;&lt;/Refman&gt;</w:instrText>
      </w:r>
      <w:r w:rsidR="0093149F">
        <w:fldChar w:fldCharType="separate"/>
      </w:r>
      <w:r w:rsidR="0052098D">
        <w:rPr>
          <w:noProof/>
        </w:rPr>
        <w:t>(Garcia-Minaur et al., 2005)</w:t>
      </w:r>
      <w:r w:rsidR="0093149F">
        <w:fldChar w:fldCharType="end"/>
      </w:r>
      <w:r w:rsidRPr="004B76BE">
        <w:t>.</w:t>
      </w:r>
      <w:r w:rsidR="00B25C0D" w:rsidRPr="004B76BE">
        <w:t xml:space="preserve"> </w:t>
      </w:r>
      <w:r w:rsidRPr="004B76BE">
        <w:t>He has a deletion of 5q22.3-q23.3 associat</w:t>
      </w:r>
      <w:r w:rsidR="0082016F" w:rsidRPr="004B76BE">
        <w:t>ed</w:t>
      </w:r>
      <w:r w:rsidRPr="004B76BE">
        <w:t xml:space="preserve"> with multiple congenital anomalies including Pierre Robin sequence, crumpled ears and congenital contractural arachnodactyly</w:t>
      </w:r>
      <w:r w:rsidR="0095164C" w:rsidRPr="004B76BE">
        <w:t xml:space="preserve"> (Fig</w:t>
      </w:r>
      <w:r w:rsidR="0018322C">
        <w:t>.</w:t>
      </w:r>
      <w:r w:rsidR="0095164C" w:rsidRPr="004B76BE">
        <w:t xml:space="preserve"> 1A-C)</w:t>
      </w:r>
      <w:r w:rsidRPr="004B76BE">
        <w:t xml:space="preserve">. </w:t>
      </w:r>
      <w:r w:rsidR="00C700DB" w:rsidRPr="004B76BE">
        <w:t>The original mapping of the deletion was performed using metapha</w:t>
      </w:r>
      <w:r w:rsidR="002552FC" w:rsidRPr="004B76BE">
        <w:t>se FISH analysis.</w:t>
      </w:r>
      <w:r w:rsidR="00B25C0D" w:rsidRPr="004B76BE">
        <w:t xml:space="preserve"> </w:t>
      </w:r>
      <w:r w:rsidR="002552FC" w:rsidRPr="004B76BE">
        <w:t>Here we used</w:t>
      </w:r>
      <w:r w:rsidRPr="004B76BE">
        <w:t xml:space="preserve"> CytoChip aCGH </w:t>
      </w:r>
      <w:r w:rsidR="002552FC" w:rsidRPr="004B76BE">
        <w:t>to show that this deletion</w:t>
      </w:r>
      <w:r w:rsidR="004A7465">
        <w:t xml:space="preserve"> has a minimum size of (chr</w:t>
      </w:r>
      <w:r w:rsidRPr="004B76BE">
        <w:t>5:114</w:t>
      </w:r>
      <w:r w:rsidR="00694BF4" w:rsidRPr="004B76BE">
        <w:t>,</w:t>
      </w:r>
      <w:r w:rsidRPr="004B76BE">
        <w:t>413</w:t>
      </w:r>
      <w:r w:rsidR="00694BF4" w:rsidRPr="004B76BE">
        <w:t>,</w:t>
      </w:r>
      <w:r w:rsidRPr="004B76BE">
        <w:t>274-129</w:t>
      </w:r>
      <w:r w:rsidR="00694BF4" w:rsidRPr="004B76BE">
        <w:t>,</w:t>
      </w:r>
      <w:r w:rsidRPr="004B76BE">
        <w:t>422</w:t>
      </w:r>
      <w:r w:rsidR="00694BF4" w:rsidRPr="004B76BE">
        <w:t>,</w:t>
      </w:r>
      <w:r w:rsidRPr="004B76BE">
        <w:t>143</w:t>
      </w:r>
      <w:r w:rsidR="0018322C">
        <w:t>,</w:t>
      </w:r>
      <w:r w:rsidRPr="004B76BE">
        <w:t xml:space="preserve"> hg19)</w:t>
      </w:r>
      <w:r w:rsidR="0095164C" w:rsidRPr="004B76BE">
        <w:t xml:space="preserve"> (Fig</w:t>
      </w:r>
      <w:r w:rsidR="0018322C">
        <w:t>.</w:t>
      </w:r>
      <w:r w:rsidR="00BD00F1" w:rsidRPr="004B76BE">
        <w:t xml:space="preserve"> </w:t>
      </w:r>
      <w:r w:rsidR="00CB248B">
        <w:t>2</w:t>
      </w:r>
      <w:r w:rsidR="00BD00F1" w:rsidRPr="004B76BE">
        <w:t>)</w:t>
      </w:r>
      <w:r w:rsidRPr="004B76BE">
        <w:t>.</w:t>
      </w:r>
      <w:r w:rsidR="00B25C0D" w:rsidRPr="004B76BE">
        <w:t xml:space="preserve"> </w:t>
      </w:r>
      <w:r w:rsidRPr="004B76BE">
        <w:t>He was reviewed at the age of 20.7 years.</w:t>
      </w:r>
      <w:r w:rsidR="00B25C0D" w:rsidRPr="004B76BE">
        <w:t xml:space="preserve"> </w:t>
      </w:r>
      <w:r w:rsidRPr="004B76BE">
        <w:t>He lives with his parents.</w:t>
      </w:r>
      <w:r w:rsidR="00B25C0D" w:rsidRPr="004B76BE">
        <w:t xml:space="preserve"> </w:t>
      </w:r>
      <w:r w:rsidRPr="004B76BE">
        <w:t>He has moderate intellectual disability and has significant problems with anxiety and depression.</w:t>
      </w:r>
      <w:r w:rsidR="00B25C0D" w:rsidRPr="004B76BE">
        <w:t xml:space="preserve"> </w:t>
      </w:r>
      <w:r w:rsidRPr="004B76BE">
        <w:t>He continues to have significant joint hypermobility with recurrent bilateral patellar dislocations.</w:t>
      </w:r>
      <w:r w:rsidR="00B25C0D" w:rsidRPr="004B76BE">
        <w:t xml:space="preserve"> </w:t>
      </w:r>
      <w:r w:rsidRPr="004B76BE">
        <w:t>He has chronic hip pain without radiological evidence of osteoarthritis.</w:t>
      </w:r>
      <w:r w:rsidR="00B25C0D" w:rsidRPr="004B76BE">
        <w:t xml:space="preserve"> </w:t>
      </w:r>
      <w:r w:rsidRPr="004B76BE">
        <w:t>He has significant visual impairment as a result of his colobomata</w:t>
      </w:r>
      <w:r w:rsidR="00CB248B">
        <w:t xml:space="preserve"> and suffers from </w:t>
      </w:r>
      <w:r w:rsidRPr="004B76BE">
        <w:t>chronic gastroesophageal reflux which requires treatment with a proton pump inhibitor.</w:t>
      </w:r>
    </w:p>
    <w:p w14:paraId="2890FC38" w14:textId="21003199" w:rsidR="0047613D" w:rsidRPr="004B76BE" w:rsidRDefault="009433C8" w:rsidP="004B76BE">
      <w:pPr>
        <w:spacing w:line="480" w:lineRule="auto"/>
        <w:rPr>
          <w:b/>
        </w:rPr>
      </w:pPr>
      <w:r w:rsidRPr="004B76BE">
        <w:rPr>
          <w:b/>
        </w:rPr>
        <w:t xml:space="preserve">Family 2, </w:t>
      </w:r>
      <w:r w:rsidR="002F4319" w:rsidRPr="004B76BE">
        <w:rPr>
          <w:b/>
        </w:rPr>
        <w:t>Individual</w:t>
      </w:r>
      <w:r w:rsidRPr="004B76BE">
        <w:rPr>
          <w:b/>
        </w:rPr>
        <w:t xml:space="preserve"> 2 </w:t>
      </w:r>
    </w:p>
    <w:p w14:paraId="23787B9C" w14:textId="3B5247A9" w:rsidR="0047613D" w:rsidRPr="004B76BE" w:rsidRDefault="009433C8" w:rsidP="004B76BE">
      <w:pPr>
        <w:spacing w:line="480" w:lineRule="auto"/>
        <w:rPr>
          <w:b/>
        </w:rPr>
      </w:pPr>
      <w:r w:rsidRPr="004B76BE">
        <w:rPr>
          <w:b/>
        </w:rPr>
        <w:t xml:space="preserve">DECIPHER Number 2224/260667 </w:t>
      </w:r>
    </w:p>
    <w:p w14:paraId="602ACDB6" w14:textId="596E9EC2" w:rsidR="001C0962" w:rsidRPr="004B76BE" w:rsidRDefault="009433C8" w:rsidP="0018322C">
      <w:pPr>
        <w:spacing w:line="480" w:lineRule="auto"/>
        <w:ind w:firstLine="720"/>
      </w:pPr>
      <w:r w:rsidRPr="004B76BE">
        <w:t>This case was a first-born male to healthy unrelated parents.</w:t>
      </w:r>
      <w:r w:rsidR="00B25C0D" w:rsidRPr="004B76BE">
        <w:t xml:space="preserve"> </w:t>
      </w:r>
      <w:r w:rsidRPr="004B76BE">
        <w:t>Talipes equinovarus had been noted on antenatal scans.</w:t>
      </w:r>
      <w:r w:rsidR="00B25C0D" w:rsidRPr="004B76BE">
        <w:t xml:space="preserve"> </w:t>
      </w:r>
      <w:r w:rsidRPr="004B76BE">
        <w:t>He was born at term pregnancy with a birth weight of 3</w:t>
      </w:r>
      <w:r w:rsidR="00BD00F1" w:rsidRPr="004B76BE">
        <w:t>,</w:t>
      </w:r>
      <w:r w:rsidRPr="004B76BE">
        <w:t>300</w:t>
      </w:r>
      <w:r w:rsidR="00BD00F1" w:rsidRPr="004B76BE">
        <w:t xml:space="preserve"> </w:t>
      </w:r>
      <w:r w:rsidRPr="004B76BE">
        <w:t>g (25</w:t>
      </w:r>
      <w:r w:rsidRPr="004B76BE">
        <w:rPr>
          <w:vertAlign w:val="superscript"/>
        </w:rPr>
        <w:t>th</w:t>
      </w:r>
      <w:r w:rsidRPr="004B76BE">
        <w:t xml:space="preserve"> centile).</w:t>
      </w:r>
      <w:r w:rsidR="00B25C0D" w:rsidRPr="004B76BE">
        <w:t xml:space="preserve"> </w:t>
      </w:r>
      <w:r w:rsidRPr="004B76BE">
        <w:t>There was airway compromise immediately on delivery due to PRS</w:t>
      </w:r>
      <w:r w:rsidR="00BD00F1" w:rsidRPr="004B76BE">
        <w:t xml:space="preserve"> (Fig</w:t>
      </w:r>
      <w:r w:rsidR="0018322C">
        <w:t>.</w:t>
      </w:r>
      <w:r w:rsidR="00BD00F1" w:rsidRPr="004B76BE">
        <w:t xml:space="preserve"> 1</w:t>
      </w:r>
      <w:r w:rsidR="00685B3E" w:rsidRPr="004B76BE">
        <w:t>D-I)</w:t>
      </w:r>
      <w:r w:rsidRPr="004B76BE">
        <w:t>.</w:t>
      </w:r>
      <w:r w:rsidR="00B25C0D" w:rsidRPr="004B76BE">
        <w:t xml:space="preserve"> </w:t>
      </w:r>
      <w:r w:rsidRPr="004B76BE">
        <w:t>He was also noted to have crumpled ear helices, arachnodactyly and distal arthrogryp</w:t>
      </w:r>
      <w:r w:rsidR="00CB248B">
        <w:t>t</w:t>
      </w:r>
      <w:r w:rsidRPr="004B76BE">
        <w:t>osis of the left 3</w:t>
      </w:r>
      <w:r w:rsidRPr="004B76BE">
        <w:rPr>
          <w:vertAlign w:val="superscript"/>
        </w:rPr>
        <w:t>rd</w:t>
      </w:r>
      <w:r w:rsidRPr="004B76BE">
        <w:t xml:space="preserve"> and 4</w:t>
      </w:r>
      <w:r w:rsidRPr="004B76BE">
        <w:rPr>
          <w:vertAlign w:val="superscript"/>
        </w:rPr>
        <w:t>th</w:t>
      </w:r>
      <w:r w:rsidRPr="004B76BE">
        <w:t xml:space="preserve"> digits.</w:t>
      </w:r>
      <w:r w:rsidR="00B25C0D" w:rsidRPr="004B76BE">
        <w:t xml:space="preserve"> </w:t>
      </w:r>
      <w:r w:rsidRPr="004B76BE">
        <w:t>As well as bilateral talipes equinovarus there was also developmental dysplasia of both hips.</w:t>
      </w:r>
      <w:r w:rsidR="00B25C0D" w:rsidRPr="004B76BE">
        <w:t xml:space="preserve"> </w:t>
      </w:r>
      <w:r w:rsidRPr="004B76BE">
        <w:t>The right hip required reduction under general anaesthetic at 8 months of age.</w:t>
      </w:r>
      <w:r w:rsidR="00B25C0D" w:rsidRPr="004B76BE">
        <w:t xml:space="preserve"> </w:t>
      </w:r>
      <w:r w:rsidR="001C0962" w:rsidRPr="004B76BE">
        <w:t>He has had</w:t>
      </w:r>
      <w:r w:rsidRPr="004B76BE">
        <w:t xml:space="preserve"> </w:t>
      </w:r>
      <w:r w:rsidRPr="004B76BE">
        <w:lastRenderedPageBreak/>
        <w:t>severe gastroesophageal reflux from birth resulting in poor weight gain.</w:t>
      </w:r>
      <w:r w:rsidR="00B25C0D" w:rsidRPr="004B76BE">
        <w:t xml:space="preserve"> </w:t>
      </w:r>
      <w:r w:rsidRPr="004B76BE">
        <w:t xml:space="preserve">He required nasogastric </w:t>
      </w:r>
      <w:r w:rsidR="001C0962" w:rsidRPr="004B76BE">
        <w:t xml:space="preserve">tube </w:t>
      </w:r>
      <w:r w:rsidRPr="004B76BE">
        <w:t>feed</w:t>
      </w:r>
      <w:r w:rsidR="001C0962" w:rsidRPr="004B76BE">
        <w:t>ing</w:t>
      </w:r>
      <w:r w:rsidRPr="004B76BE">
        <w:t xml:space="preserve"> from birth and symptoms only improved following insertion of a gastro-jejunostomy at 8 months of age.</w:t>
      </w:r>
      <w:r w:rsidR="00B25C0D" w:rsidRPr="004B76BE">
        <w:t xml:space="preserve"> </w:t>
      </w:r>
      <w:r w:rsidRPr="004B76BE">
        <w:t xml:space="preserve">Echocardiogram revealed mild </w:t>
      </w:r>
      <w:r w:rsidR="001C0962" w:rsidRPr="004B76BE">
        <w:t xml:space="preserve">branch </w:t>
      </w:r>
      <w:r w:rsidRPr="004B76BE">
        <w:t>steno</w:t>
      </w:r>
      <w:r w:rsidR="001C0962" w:rsidRPr="004B76BE">
        <w:t>sis of pulmonary arteries</w:t>
      </w:r>
      <w:r w:rsidRPr="004B76BE">
        <w:t xml:space="preserve"> which resolved by 1 year of age.</w:t>
      </w:r>
      <w:r w:rsidR="00B25C0D" w:rsidRPr="004B76BE">
        <w:t xml:space="preserve"> </w:t>
      </w:r>
      <w:r w:rsidRPr="004B76BE">
        <w:t>He had bilateral strabismus.</w:t>
      </w:r>
      <w:r w:rsidR="00B25C0D" w:rsidRPr="004B76BE">
        <w:t xml:space="preserve"> </w:t>
      </w:r>
      <w:r w:rsidRPr="004B76BE">
        <w:t>Growth measurements at 21 months: weight and height on the 9</w:t>
      </w:r>
      <w:r w:rsidR="00CB248B" w:rsidRPr="00CB248B">
        <w:rPr>
          <w:vertAlign w:val="superscript"/>
        </w:rPr>
        <w:t>th</w:t>
      </w:r>
      <w:r w:rsidR="00CB248B">
        <w:t xml:space="preserve"> </w:t>
      </w:r>
      <w:r w:rsidRPr="004B76BE">
        <w:t xml:space="preserve">centile and </w:t>
      </w:r>
      <w:r w:rsidR="0018322C">
        <w:t>head circumference</w:t>
      </w:r>
      <w:r w:rsidRPr="004B76BE">
        <w:t xml:space="preserve"> on the 25</w:t>
      </w:r>
      <w:r w:rsidRPr="004B76BE">
        <w:rPr>
          <w:vertAlign w:val="superscript"/>
        </w:rPr>
        <w:t>th</w:t>
      </w:r>
      <w:r w:rsidRPr="004B76BE">
        <w:t xml:space="preserve"> centile.</w:t>
      </w:r>
      <w:r w:rsidR="00B25C0D" w:rsidRPr="004B76BE">
        <w:t xml:space="preserve"> </w:t>
      </w:r>
      <w:r w:rsidRPr="004B76BE">
        <w:t>Psychomotor development is delayed although the skeletal abnormalities and cleft palate have hindered his progress.</w:t>
      </w:r>
      <w:r w:rsidR="00B25C0D" w:rsidRPr="004B76BE">
        <w:t xml:space="preserve"> </w:t>
      </w:r>
      <w:r w:rsidRPr="004B76BE">
        <w:t xml:space="preserve">At 3 years of age he </w:t>
      </w:r>
      <w:r w:rsidR="00717059" w:rsidRPr="004B76BE">
        <w:t xml:space="preserve">was </w:t>
      </w:r>
      <w:r w:rsidRPr="004B76BE">
        <w:t>able to walk with splints and although he ha</w:t>
      </w:r>
      <w:r w:rsidR="00717059" w:rsidRPr="004B76BE">
        <w:t>d</w:t>
      </w:r>
      <w:r w:rsidRPr="004B76BE">
        <w:t xml:space="preserve"> no speech he </w:t>
      </w:r>
      <w:r w:rsidR="00717059" w:rsidRPr="004B76BE">
        <w:t xml:space="preserve">did </w:t>
      </w:r>
      <w:r w:rsidRPr="004B76BE">
        <w:t>communicate well through signing.</w:t>
      </w:r>
      <w:r w:rsidR="00B25C0D" w:rsidRPr="004B76BE">
        <w:t xml:space="preserve"> </w:t>
      </w:r>
      <w:r w:rsidRPr="004B76BE">
        <w:t>In view of persistent retching an MRI brain and spine were performed and this demonstrated general paucity of cerebral white matter and a 7</w:t>
      </w:r>
      <w:r w:rsidR="00685B3E" w:rsidRPr="004B76BE">
        <w:t xml:space="preserve"> </w:t>
      </w:r>
      <w:r w:rsidRPr="004B76BE">
        <w:t>mm wide syrinx extending from T6 to T9.</w:t>
      </w:r>
      <w:r w:rsidR="00B25C0D" w:rsidRPr="004B76BE">
        <w:t xml:space="preserve"> </w:t>
      </w:r>
      <w:r w:rsidRPr="004B76BE">
        <w:t xml:space="preserve">He also developed thoracolumbar scoliosis. </w:t>
      </w:r>
      <w:r w:rsidR="001C0962" w:rsidRPr="004B76BE">
        <w:t xml:space="preserve">At the age of 6.2 years he </w:t>
      </w:r>
      <w:r w:rsidR="004F5E20" w:rsidRPr="004B76BE">
        <w:t>is in reasonable general health and is attending school.</w:t>
      </w:r>
      <w:r w:rsidR="00B25C0D" w:rsidRPr="004B76BE">
        <w:t xml:space="preserve"> </w:t>
      </w:r>
      <w:r w:rsidR="004F5E20" w:rsidRPr="004B76BE">
        <w:t>He</w:t>
      </w:r>
      <w:r w:rsidR="001C0962" w:rsidRPr="004B76BE">
        <w:t xml:space="preserve"> uses a large number of </w:t>
      </w:r>
      <w:r w:rsidR="001C0962" w:rsidRPr="004B76BE">
        <w:rPr>
          <w:lang w:val="en-US"/>
        </w:rPr>
        <w:t xml:space="preserve">words </w:t>
      </w:r>
      <w:r w:rsidR="004F5E20" w:rsidRPr="004B76BE">
        <w:rPr>
          <w:lang w:val="en-US"/>
        </w:rPr>
        <w:t xml:space="preserve">appropriately using either </w:t>
      </w:r>
      <w:r w:rsidR="001C0962" w:rsidRPr="004B76BE">
        <w:rPr>
          <w:lang w:val="en-US"/>
        </w:rPr>
        <w:t>sign</w:t>
      </w:r>
      <w:r w:rsidR="004F5E20" w:rsidRPr="004B76BE">
        <w:rPr>
          <w:lang w:val="en-US"/>
        </w:rPr>
        <w:t>ing or</w:t>
      </w:r>
      <w:r w:rsidR="001C0962" w:rsidRPr="004B76BE">
        <w:rPr>
          <w:lang w:val="en-US"/>
        </w:rPr>
        <w:t xml:space="preserve"> </w:t>
      </w:r>
      <w:r w:rsidR="004F5E20" w:rsidRPr="004B76BE">
        <w:rPr>
          <w:lang w:val="en-US"/>
        </w:rPr>
        <w:t>via</w:t>
      </w:r>
      <w:r w:rsidR="001C0962" w:rsidRPr="004B76BE">
        <w:rPr>
          <w:lang w:val="en-US"/>
        </w:rPr>
        <w:t xml:space="preserve"> a speech output device (Go Talk 9+).</w:t>
      </w:r>
      <w:r w:rsidR="00B25C0D" w:rsidRPr="004B76BE">
        <w:rPr>
          <w:lang w:val="en-US"/>
        </w:rPr>
        <w:t xml:space="preserve"> </w:t>
      </w:r>
      <w:r w:rsidR="004F5E20" w:rsidRPr="004B76BE">
        <w:rPr>
          <w:lang w:val="en-US"/>
        </w:rPr>
        <w:t>He continue</w:t>
      </w:r>
      <w:r w:rsidR="00B45D03" w:rsidRPr="004B76BE">
        <w:rPr>
          <w:lang w:val="en-US"/>
        </w:rPr>
        <w:t>s</w:t>
      </w:r>
      <w:r w:rsidR="004F5E20" w:rsidRPr="004B76BE">
        <w:rPr>
          <w:lang w:val="en-US"/>
        </w:rPr>
        <w:t xml:space="preserve"> to have complete intolerance of oral food intake</w:t>
      </w:r>
      <w:r w:rsidR="00B45D03" w:rsidRPr="004B76BE">
        <w:rPr>
          <w:lang w:val="en-US"/>
        </w:rPr>
        <w:t xml:space="preserve"> and </w:t>
      </w:r>
      <w:r w:rsidR="004F5E20" w:rsidRPr="004B76BE">
        <w:rPr>
          <w:lang w:val="en-US"/>
        </w:rPr>
        <w:t>is currently fed via a percutaneous gastrostomy.</w:t>
      </w:r>
      <w:r w:rsidR="00B25C0D" w:rsidRPr="004B76BE">
        <w:rPr>
          <w:lang w:val="en-US"/>
        </w:rPr>
        <w:t xml:space="preserve"> </w:t>
      </w:r>
    </w:p>
    <w:p w14:paraId="6522A83D" w14:textId="5FCC4981" w:rsidR="0047613D" w:rsidRPr="004B76BE" w:rsidRDefault="0047613D" w:rsidP="004B76BE">
      <w:pPr>
        <w:spacing w:line="480" w:lineRule="auto"/>
        <w:rPr>
          <w:b/>
        </w:rPr>
      </w:pPr>
      <w:r w:rsidRPr="004B76BE">
        <w:rPr>
          <w:b/>
        </w:rPr>
        <w:t xml:space="preserve">Family 3, </w:t>
      </w:r>
      <w:r w:rsidR="002F4319" w:rsidRPr="004B76BE">
        <w:rPr>
          <w:b/>
        </w:rPr>
        <w:t>Individual</w:t>
      </w:r>
      <w:r w:rsidRPr="004B76BE">
        <w:rPr>
          <w:b/>
        </w:rPr>
        <w:t xml:space="preserve"> 3 </w:t>
      </w:r>
    </w:p>
    <w:p w14:paraId="1C939779" w14:textId="3A64F459" w:rsidR="004B76BE" w:rsidRPr="004B76BE" w:rsidRDefault="004B76BE" w:rsidP="004B76BE">
      <w:pPr>
        <w:spacing w:line="480" w:lineRule="auto"/>
        <w:rPr>
          <w:b/>
        </w:rPr>
      </w:pPr>
      <w:r w:rsidRPr="004B76BE">
        <w:rPr>
          <w:b/>
        </w:rPr>
        <w:t>DECIPHER Number 785</w:t>
      </w:r>
    </w:p>
    <w:p w14:paraId="320136A0" w14:textId="789CBAA3" w:rsidR="009433C8" w:rsidRPr="004B76BE" w:rsidRDefault="009433C8" w:rsidP="0018322C">
      <w:pPr>
        <w:spacing w:line="480" w:lineRule="auto"/>
        <w:ind w:firstLine="720"/>
      </w:pPr>
      <w:r w:rsidRPr="004B76BE">
        <w:t>This female</w:t>
      </w:r>
      <w:r w:rsidR="00A45A5F" w:rsidRPr="004B76BE">
        <w:t xml:space="preserve"> </w:t>
      </w:r>
      <w:r w:rsidR="004B76BE">
        <w:t>case</w:t>
      </w:r>
      <w:r w:rsidR="003169BB" w:rsidRPr="004B76BE">
        <w:t xml:space="preserve"> </w:t>
      </w:r>
      <w:r w:rsidRPr="004B76BE">
        <w:t>is the second child of healthy, unrelated parents.</w:t>
      </w:r>
      <w:r w:rsidR="00B25C0D" w:rsidRPr="004B76BE">
        <w:t xml:space="preserve"> </w:t>
      </w:r>
      <w:r w:rsidRPr="004B76BE">
        <w:t>She was born at term pregnancy, with a birth weight of 3</w:t>
      </w:r>
      <w:r w:rsidR="00882D23" w:rsidRPr="004B76BE">
        <w:t>,</w:t>
      </w:r>
      <w:r w:rsidR="00874FB7" w:rsidRPr="004B76BE">
        <w:t>470g (50</w:t>
      </w:r>
      <w:r w:rsidR="00BB6247" w:rsidRPr="00BB6247">
        <w:rPr>
          <w:vertAlign w:val="superscript"/>
        </w:rPr>
        <w:t>th</w:t>
      </w:r>
      <w:r w:rsidR="00BB6247">
        <w:t xml:space="preserve"> </w:t>
      </w:r>
      <w:r w:rsidRPr="004B76BE">
        <w:t>centile), length 50 cm (50</w:t>
      </w:r>
      <w:r w:rsidRPr="004B76BE">
        <w:rPr>
          <w:vertAlign w:val="superscript"/>
        </w:rPr>
        <w:t>th</w:t>
      </w:r>
      <w:r w:rsidRPr="004B76BE">
        <w:t xml:space="preserve"> centile) and head circumference 37 cm (98</w:t>
      </w:r>
      <w:r w:rsidRPr="004B76BE">
        <w:rPr>
          <w:vertAlign w:val="superscript"/>
        </w:rPr>
        <w:t>th</w:t>
      </w:r>
      <w:r w:rsidR="00A45A5F" w:rsidRPr="004B76BE">
        <w:t xml:space="preserve"> centile).</w:t>
      </w:r>
      <w:r w:rsidR="00B25C0D" w:rsidRPr="004B76BE">
        <w:t xml:space="preserve"> </w:t>
      </w:r>
      <w:r w:rsidR="00A45A5F" w:rsidRPr="004B76BE">
        <w:t>Cleft palate</w:t>
      </w:r>
      <w:r w:rsidRPr="004B76BE">
        <w:t xml:space="preserve"> was identified soon after delivery as was camptodactyly of finger</w:t>
      </w:r>
      <w:r w:rsidR="0018322C">
        <w:t>s</w:t>
      </w:r>
      <w:r w:rsidRPr="004B76BE">
        <w:t xml:space="preserve"> 2-3 on both sides, and left talipes equinovarus. There were two small pre</w:t>
      </w:r>
      <w:r w:rsidR="004F5E20" w:rsidRPr="004B76BE">
        <w:t>-</w:t>
      </w:r>
      <w:r w:rsidRPr="004B76BE">
        <w:t>auricular tags on the left and the right ear was mildly dysplastic.</w:t>
      </w:r>
      <w:r w:rsidR="00B25C0D" w:rsidRPr="004B76BE">
        <w:t xml:space="preserve"> </w:t>
      </w:r>
      <w:r w:rsidRPr="004B76BE">
        <w:t xml:space="preserve">A small atrial septal defect was also identified on echocardiogram following auscultation of a murmur. </w:t>
      </w:r>
      <w:r w:rsidR="00882D23" w:rsidRPr="004B76BE">
        <w:t>No</w:t>
      </w:r>
      <w:r w:rsidRPr="004B76BE">
        <w:t xml:space="preserve"> </w:t>
      </w:r>
      <w:r w:rsidR="00882D23" w:rsidRPr="004B76BE">
        <w:t>further problems with feeding or airway compromise have been reported a</w:t>
      </w:r>
      <w:r w:rsidRPr="004B76BE">
        <w:t xml:space="preserve">fter undergoing surgical correction of the cleft </w:t>
      </w:r>
      <w:r w:rsidRPr="004B76BE">
        <w:lastRenderedPageBreak/>
        <w:t>palate</w:t>
      </w:r>
      <w:r w:rsidR="00882D23" w:rsidRPr="004B76BE">
        <w:t>.</w:t>
      </w:r>
      <w:r w:rsidR="00B25C0D" w:rsidRPr="004B76BE">
        <w:t xml:space="preserve"> </w:t>
      </w:r>
      <w:r w:rsidRPr="004B76BE">
        <w:t>Assessment of her psychomotor development showed a mild delay: on the Bayley mental scale, her mental level was 22 months at a chronological age of 28 months (developmental index of 76).</w:t>
      </w:r>
      <w:r w:rsidR="00B25C0D" w:rsidRPr="004B76BE">
        <w:t xml:space="preserve"> </w:t>
      </w:r>
      <w:r w:rsidRPr="004B76BE">
        <w:t>She walked at the age of 25 months.</w:t>
      </w:r>
      <w:r w:rsidR="00B25C0D" w:rsidRPr="004B76BE">
        <w:t xml:space="preserve"> </w:t>
      </w:r>
      <w:r w:rsidRPr="004B76BE">
        <w:t>There is no family history of learning difficulties or congenital malformations.</w:t>
      </w:r>
      <w:r w:rsidR="00B25C0D" w:rsidRPr="004B76BE">
        <w:t xml:space="preserve"> </w:t>
      </w:r>
      <w:r w:rsidRPr="004B76BE">
        <w:t>At the age of 2.5 years, her growth was at the 3</w:t>
      </w:r>
      <w:r w:rsidR="00882D23" w:rsidRPr="004B76BE">
        <w:rPr>
          <w:vertAlign w:val="superscript"/>
        </w:rPr>
        <w:t>rd</w:t>
      </w:r>
      <w:r w:rsidR="00882D23" w:rsidRPr="004B76BE">
        <w:t xml:space="preserve"> </w:t>
      </w:r>
      <w:r w:rsidRPr="004B76BE">
        <w:t>centile for weight and length, and head circumference was at the 3</w:t>
      </w:r>
      <w:r w:rsidRPr="004B76BE">
        <w:rPr>
          <w:vertAlign w:val="superscript"/>
        </w:rPr>
        <w:t>rd</w:t>
      </w:r>
      <w:r w:rsidRPr="004B76BE">
        <w:t>-10</w:t>
      </w:r>
      <w:r w:rsidRPr="004B76BE">
        <w:rPr>
          <w:vertAlign w:val="superscript"/>
        </w:rPr>
        <w:t>th</w:t>
      </w:r>
      <w:r w:rsidRPr="004B76BE">
        <w:t xml:space="preserve"> centile</w:t>
      </w:r>
      <w:r w:rsidR="00685B3E" w:rsidRPr="004B76BE">
        <w:t xml:space="preserve"> (Fig</w:t>
      </w:r>
      <w:r w:rsidR="0018322C">
        <w:t>.</w:t>
      </w:r>
      <w:r w:rsidR="00685B3E" w:rsidRPr="004B76BE">
        <w:t xml:space="preserve"> 1J-K)</w:t>
      </w:r>
      <w:r w:rsidRPr="004B76BE">
        <w:t>.</w:t>
      </w:r>
      <w:r w:rsidR="00B25C0D" w:rsidRPr="004B76BE">
        <w:t xml:space="preserve"> </w:t>
      </w:r>
      <w:r w:rsidR="00C13373" w:rsidRPr="004B76BE">
        <w:t>At the age of 9 years, she weighed 22 kg (3</w:t>
      </w:r>
      <w:r w:rsidR="00C13373" w:rsidRPr="004B76BE">
        <w:rPr>
          <w:vertAlign w:val="superscript"/>
        </w:rPr>
        <w:t>rd</w:t>
      </w:r>
      <w:r w:rsidR="00C13373" w:rsidRPr="004B76BE">
        <w:t xml:space="preserve"> centile) with a height of 119.5 cm (below 3</w:t>
      </w:r>
      <w:r w:rsidR="00C13373" w:rsidRPr="004B76BE">
        <w:rPr>
          <w:vertAlign w:val="superscript"/>
        </w:rPr>
        <w:t>rd</w:t>
      </w:r>
      <w:r w:rsidR="00C13373" w:rsidRPr="004B76BE">
        <w:t xml:space="preserve"> centile) and a head circumference of 50.5 cm (10</w:t>
      </w:r>
      <w:r w:rsidR="00C13373" w:rsidRPr="004B76BE">
        <w:rPr>
          <w:vertAlign w:val="superscript"/>
        </w:rPr>
        <w:t>th</w:t>
      </w:r>
      <w:r w:rsidR="00C13373" w:rsidRPr="004B76BE">
        <w:t xml:space="preserve"> – 25</w:t>
      </w:r>
      <w:r w:rsidR="00C13373" w:rsidRPr="004B76BE">
        <w:rPr>
          <w:vertAlign w:val="superscript"/>
        </w:rPr>
        <w:t>th</w:t>
      </w:r>
      <w:r w:rsidR="00C13373" w:rsidRPr="004B76BE">
        <w:t xml:space="preserve"> centile). </w:t>
      </w:r>
      <w:r w:rsidRPr="004B76BE">
        <w:t>She has some dysmorphic features including epicanthic folds, hypertelorism and a widened nasal bridge</w:t>
      </w:r>
      <w:r w:rsidR="00BB6247">
        <w:t xml:space="preserve"> (Fig</w:t>
      </w:r>
      <w:r w:rsidR="0018322C">
        <w:t>.</w:t>
      </w:r>
      <w:r w:rsidR="00BB6247">
        <w:t xml:space="preserve"> 1L)</w:t>
      </w:r>
      <w:r w:rsidRPr="004B76BE">
        <w:t>.</w:t>
      </w:r>
      <w:r w:rsidR="00B25C0D" w:rsidRPr="004B76BE">
        <w:t xml:space="preserve"> </w:t>
      </w:r>
      <w:r w:rsidRPr="004B76BE">
        <w:t>Both ears have a marked prominence and angulation of the antihelical stem and there is also marked prominence of the superior crus and a notch in the helix on the right</w:t>
      </w:r>
      <w:r w:rsidR="00685B3E" w:rsidRPr="004B76BE">
        <w:t xml:space="preserve"> (Fig</w:t>
      </w:r>
      <w:r w:rsidR="0018322C">
        <w:t>.</w:t>
      </w:r>
      <w:r w:rsidR="00685B3E" w:rsidRPr="004B76BE">
        <w:t xml:space="preserve"> </w:t>
      </w:r>
      <w:r w:rsidR="00BB6247" w:rsidRPr="004B76BE">
        <w:t>1</w:t>
      </w:r>
      <w:r w:rsidR="00BB6247">
        <w:t>M</w:t>
      </w:r>
      <w:r w:rsidR="00685B3E" w:rsidRPr="004B76BE">
        <w:t>-</w:t>
      </w:r>
      <w:r w:rsidR="00277F9D" w:rsidRPr="004B76BE">
        <w:t>N</w:t>
      </w:r>
      <w:r w:rsidR="00685B3E" w:rsidRPr="004B76BE">
        <w:t>)</w:t>
      </w:r>
      <w:r w:rsidRPr="004B76BE">
        <w:t>.</w:t>
      </w:r>
      <w:r w:rsidR="00B25C0D" w:rsidRPr="004B76BE">
        <w:t xml:space="preserve"> </w:t>
      </w:r>
      <w:r w:rsidRPr="004B76BE">
        <w:t xml:space="preserve"> </w:t>
      </w:r>
    </w:p>
    <w:p w14:paraId="739977F5" w14:textId="3F32D854" w:rsidR="0047613D" w:rsidRPr="004B76BE" w:rsidRDefault="009433C8" w:rsidP="004B76BE">
      <w:pPr>
        <w:spacing w:line="480" w:lineRule="auto"/>
        <w:rPr>
          <w:b/>
        </w:rPr>
      </w:pPr>
      <w:r w:rsidRPr="004B76BE">
        <w:rPr>
          <w:b/>
        </w:rPr>
        <w:t xml:space="preserve">Family 4, </w:t>
      </w:r>
      <w:r w:rsidR="002F4319" w:rsidRPr="004B76BE">
        <w:rPr>
          <w:b/>
        </w:rPr>
        <w:t>Individual</w:t>
      </w:r>
      <w:r w:rsidR="0047613D" w:rsidRPr="004B76BE">
        <w:rPr>
          <w:b/>
        </w:rPr>
        <w:t xml:space="preserve">s 4 and 5 </w:t>
      </w:r>
    </w:p>
    <w:p w14:paraId="619BD80E" w14:textId="5A9DCDA7" w:rsidR="0047613D" w:rsidRPr="004B76BE" w:rsidRDefault="009433C8" w:rsidP="004B76BE">
      <w:pPr>
        <w:spacing w:line="480" w:lineRule="auto"/>
      </w:pPr>
      <w:r w:rsidRPr="004B76BE">
        <w:rPr>
          <w:b/>
        </w:rPr>
        <w:t>DECIPHER number 2199</w:t>
      </w:r>
    </w:p>
    <w:p w14:paraId="658B6397" w14:textId="79E3FDF3" w:rsidR="009433C8" w:rsidRPr="004B76BE" w:rsidRDefault="002F4319" w:rsidP="00832B38">
      <w:pPr>
        <w:spacing w:line="480" w:lineRule="auto"/>
        <w:ind w:firstLine="720"/>
      </w:pPr>
      <w:r w:rsidRPr="004B76BE">
        <w:t>Individual</w:t>
      </w:r>
      <w:r w:rsidR="008312EF" w:rsidRPr="004B76BE">
        <w:t xml:space="preserve"> 4 is male who was born at 30 weeks gestation weighing </w:t>
      </w:r>
      <w:r w:rsidR="008A7DCB" w:rsidRPr="004B76BE">
        <w:t>1,600 g</w:t>
      </w:r>
      <w:r w:rsidR="008312EF" w:rsidRPr="004B76BE">
        <w:t>.</w:t>
      </w:r>
      <w:r w:rsidR="00B25C0D" w:rsidRPr="004B76BE">
        <w:t xml:space="preserve"> </w:t>
      </w:r>
      <w:r w:rsidR="008312EF" w:rsidRPr="004B76BE">
        <w:t>A</w:t>
      </w:r>
      <w:r w:rsidR="009433C8" w:rsidRPr="004B76BE">
        <w:t xml:space="preserve"> cleft palate</w:t>
      </w:r>
      <w:r w:rsidR="008312EF" w:rsidRPr="004B76BE">
        <w:t xml:space="preserve"> and hypospadias </w:t>
      </w:r>
      <w:r w:rsidR="00693D89">
        <w:t>were</w:t>
      </w:r>
      <w:r w:rsidR="008312EF" w:rsidRPr="004B76BE">
        <w:t xml:space="preserve"> noted at birth.</w:t>
      </w:r>
      <w:r w:rsidR="00B25C0D" w:rsidRPr="004B76BE">
        <w:t xml:space="preserve"> </w:t>
      </w:r>
      <w:r w:rsidR="008312EF" w:rsidRPr="004B76BE">
        <w:t>When last assessed aged 5 years</w:t>
      </w:r>
      <w:r w:rsidR="00031E82" w:rsidRPr="004B76BE">
        <w:t>,</w:t>
      </w:r>
      <w:r w:rsidR="008312EF" w:rsidRPr="004B76BE">
        <w:t xml:space="preserve"> he was noted to have mild global delay in his development, </w:t>
      </w:r>
      <w:r w:rsidR="00920344" w:rsidRPr="004B76BE">
        <w:t>distal arthrogryposis, unilateral radioulnar synostosis and overfolded outer margin of both ears.</w:t>
      </w:r>
      <w:r w:rsidR="00B25C0D" w:rsidRPr="004B76BE">
        <w:t xml:space="preserve"> </w:t>
      </w:r>
      <w:r w:rsidR="00920344" w:rsidRPr="004B76BE">
        <w:t>The 5q deletion was noted on investigation of his developmental delay</w:t>
      </w:r>
      <w:r w:rsidR="00BB6247">
        <w:t xml:space="preserve"> (Fig</w:t>
      </w:r>
      <w:r w:rsidR="00983A97">
        <w:t>.</w:t>
      </w:r>
      <w:r w:rsidR="00BB6247">
        <w:t xml:space="preserve"> 2)</w:t>
      </w:r>
      <w:r w:rsidR="00920344" w:rsidRPr="004B76BE">
        <w:t xml:space="preserve">. </w:t>
      </w:r>
      <w:r w:rsidR="00031E82" w:rsidRPr="004B76BE">
        <w:t>His mother, individual 5</w:t>
      </w:r>
      <w:r w:rsidR="00920344" w:rsidRPr="004B76BE">
        <w:t xml:space="preserve"> carries the same deletion</w:t>
      </w:r>
      <w:r w:rsidR="00983A97">
        <w:t xml:space="preserve"> (Fig. 2)</w:t>
      </w:r>
      <w:r w:rsidR="00920344" w:rsidRPr="004B76BE">
        <w:t>.</w:t>
      </w:r>
      <w:r w:rsidR="00B25C0D" w:rsidRPr="004B76BE">
        <w:t xml:space="preserve"> </w:t>
      </w:r>
      <w:r w:rsidR="00920344" w:rsidRPr="004B76BE">
        <w:t>She has a high narrow palate with no cleft.</w:t>
      </w:r>
      <w:r w:rsidR="00B25C0D" w:rsidRPr="004B76BE">
        <w:t xml:space="preserve"> </w:t>
      </w:r>
      <w:r w:rsidR="00920344" w:rsidRPr="004B76BE">
        <w:t>She has distal arthrogryposis and radioulnar synostosis bilaterally. She has no intellectual disability.</w:t>
      </w:r>
      <w:r w:rsidR="00B25C0D" w:rsidRPr="004B76BE">
        <w:t xml:space="preserve"> </w:t>
      </w:r>
      <w:r w:rsidR="00920344" w:rsidRPr="004B76BE">
        <w:t xml:space="preserve">Her father, who has not been tested for the deletion </w:t>
      </w:r>
      <w:r w:rsidR="00031E82" w:rsidRPr="004B76BE">
        <w:t xml:space="preserve">also </w:t>
      </w:r>
      <w:r w:rsidR="00920344" w:rsidRPr="004B76BE">
        <w:t>had cleft palate.</w:t>
      </w:r>
    </w:p>
    <w:p w14:paraId="6461E229" w14:textId="15C0D6BB" w:rsidR="0047613D" w:rsidRPr="004B76BE" w:rsidRDefault="009433C8" w:rsidP="004B76BE">
      <w:pPr>
        <w:spacing w:line="480" w:lineRule="auto"/>
        <w:rPr>
          <w:b/>
        </w:rPr>
      </w:pPr>
      <w:r w:rsidRPr="004B76BE">
        <w:rPr>
          <w:b/>
        </w:rPr>
        <w:t xml:space="preserve">Family 5; </w:t>
      </w:r>
      <w:r w:rsidR="002F4319" w:rsidRPr="004B76BE">
        <w:rPr>
          <w:b/>
        </w:rPr>
        <w:t>Individual</w:t>
      </w:r>
      <w:r w:rsidRPr="004B76BE">
        <w:rPr>
          <w:b/>
        </w:rPr>
        <w:t xml:space="preserve"> </w:t>
      </w:r>
      <w:r w:rsidR="002F1CF8">
        <w:rPr>
          <w:b/>
        </w:rPr>
        <w:t>6</w:t>
      </w:r>
    </w:p>
    <w:p w14:paraId="72E75635" w14:textId="14BC5C5E" w:rsidR="004B76BE" w:rsidRPr="004B76BE" w:rsidRDefault="004B76BE" w:rsidP="004B76BE">
      <w:pPr>
        <w:spacing w:line="480" w:lineRule="auto"/>
      </w:pPr>
      <w:r w:rsidRPr="004B76BE">
        <w:rPr>
          <w:b/>
        </w:rPr>
        <w:t>DECIPHER 254582</w:t>
      </w:r>
    </w:p>
    <w:p w14:paraId="1A2E1A3C" w14:textId="7DE5F98C" w:rsidR="001C0962" w:rsidRPr="004B76BE" w:rsidRDefault="009433C8" w:rsidP="002F1CF8">
      <w:pPr>
        <w:spacing w:line="480" w:lineRule="auto"/>
        <w:ind w:firstLine="720"/>
      </w:pPr>
      <w:r w:rsidRPr="004B76BE">
        <w:lastRenderedPageBreak/>
        <w:t>The propositus is a first-born male to healthy unrelated parents.</w:t>
      </w:r>
      <w:r w:rsidR="00B25C0D" w:rsidRPr="004B76BE">
        <w:t xml:space="preserve"> </w:t>
      </w:r>
      <w:r w:rsidRPr="004B76BE">
        <w:t>After an uneventful pregnancy he was born at 39 week</w:t>
      </w:r>
      <w:r w:rsidR="000C771D" w:rsidRPr="004B76BE">
        <w:t>s</w:t>
      </w:r>
      <w:r w:rsidRPr="004B76BE">
        <w:t xml:space="preserve"> with caesarean delivery due to foot presentation.</w:t>
      </w:r>
      <w:r w:rsidR="00B25C0D" w:rsidRPr="004B76BE">
        <w:t xml:space="preserve"> </w:t>
      </w:r>
      <w:r w:rsidR="001D163A" w:rsidRPr="004B76BE">
        <w:t xml:space="preserve">His </w:t>
      </w:r>
      <w:r w:rsidR="004F5E20" w:rsidRPr="004B76BE">
        <w:t>growth measurements at birth were</w:t>
      </w:r>
      <w:r w:rsidR="008264B9" w:rsidRPr="004B76BE">
        <w:t>:</w:t>
      </w:r>
      <w:r w:rsidR="004F5E20" w:rsidRPr="004B76BE">
        <w:t xml:space="preserve"> w</w:t>
      </w:r>
      <w:r w:rsidRPr="004B76BE">
        <w:t>eight 2</w:t>
      </w:r>
      <w:r w:rsidR="000C771D" w:rsidRPr="004B76BE">
        <w:t>,</w:t>
      </w:r>
      <w:r w:rsidRPr="004B76BE">
        <w:t>555</w:t>
      </w:r>
      <w:r w:rsidR="001D163A" w:rsidRPr="004B76BE">
        <w:t xml:space="preserve"> </w:t>
      </w:r>
      <w:r w:rsidRPr="004B76BE">
        <w:t>g (5</w:t>
      </w:r>
      <w:r w:rsidRPr="004B76BE">
        <w:rPr>
          <w:vertAlign w:val="superscript"/>
        </w:rPr>
        <w:t>th</w:t>
      </w:r>
      <w:r w:rsidRPr="004B76BE">
        <w:t xml:space="preserve"> centile), length 45 cm (&lt;5</w:t>
      </w:r>
      <w:r w:rsidR="001D163A" w:rsidRPr="004B76BE">
        <w:rPr>
          <w:vertAlign w:val="superscript"/>
        </w:rPr>
        <w:t>th</w:t>
      </w:r>
      <w:r w:rsidRPr="004B76BE">
        <w:t xml:space="preserve"> centile) and </w:t>
      </w:r>
      <w:r w:rsidR="00D3274D">
        <w:t>head</w:t>
      </w:r>
      <w:r w:rsidRPr="004B76BE">
        <w:t xml:space="preserve"> </w:t>
      </w:r>
      <w:r w:rsidR="001D163A" w:rsidRPr="004B76BE">
        <w:t xml:space="preserve">circumference </w:t>
      </w:r>
      <w:r w:rsidRPr="004B76BE">
        <w:t>34 cm (25</w:t>
      </w:r>
      <w:r w:rsidR="001D163A" w:rsidRPr="004B76BE">
        <w:rPr>
          <w:vertAlign w:val="superscript"/>
        </w:rPr>
        <w:t>th</w:t>
      </w:r>
      <w:r w:rsidRPr="004B76BE">
        <w:t xml:space="preserve"> centile).</w:t>
      </w:r>
      <w:r w:rsidR="00B25C0D" w:rsidRPr="004B76BE">
        <w:t xml:space="preserve"> </w:t>
      </w:r>
      <w:r w:rsidRPr="004B76BE">
        <w:t>Apgar score was 8 and 9 at 1 and 5 min, respectively.</w:t>
      </w:r>
      <w:r w:rsidR="00B25C0D" w:rsidRPr="004B76BE">
        <w:t xml:space="preserve"> </w:t>
      </w:r>
      <w:r w:rsidRPr="004B76BE">
        <w:t>Bilateral talipes equinovarus, penoscrotal inversion, right cryptorchidism were noted</w:t>
      </w:r>
      <w:r w:rsidR="00D742AE">
        <w:t xml:space="preserve"> (Fig</w:t>
      </w:r>
      <w:r w:rsidR="00D3274D">
        <w:t>.</w:t>
      </w:r>
      <w:r w:rsidR="00D742AE">
        <w:t xml:space="preserve"> 1O-R)</w:t>
      </w:r>
      <w:r w:rsidRPr="004B76BE">
        <w:t>.</w:t>
      </w:r>
      <w:r w:rsidR="00B25C0D" w:rsidRPr="004B76BE">
        <w:t xml:space="preserve"> </w:t>
      </w:r>
      <w:r w:rsidRPr="004B76BE">
        <w:t>Mild dysmorphisms were present</w:t>
      </w:r>
      <w:r w:rsidR="00756CF7" w:rsidRPr="004B76BE">
        <w:t>:</w:t>
      </w:r>
      <w:r w:rsidRPr="004B76BE">
        <w:t xml:space="preserve"> bitemporal narrowness, horizontal ocular rhyme, bulbous nose with anteverted nares, micrognat</w:t>
      </w:r>
      <w:r w:rsidR="00834DB1">
        <w:t>h</w:t>
      </w:r>
      <w:r w:rsidRPr="004B76BE">
        <w:t>ia, glossoptosis, and slender hands and toes</w:t>
      </w:r>
      <w:r w:rsidR="00D742AE">
        <w:t xml:space="preserve"> (Fig</w:t>
      </w:r>
      <w:r w:rsidR="00D3274D">
        <w:t>.</w:t>
      </w:r>
      <w:r w:rsidR="00D742AE">
        <w:t xml:space="preserve"> 1O-R)</w:t>
      </w:r>
      <w:r w:rsidRPr="004B76BE">
        <w:t>.</w:t>
      </w:r>
      <w:r w:rsidR="00B25C0D" w:rsidRPr="004B76BE">
        <w:t xml:space="preserve"> </w:t>
      </w:r>
      <w:r w:rsidRPr="004B76BE">
        <w:t>Severe developmental dysplasia of both hips required surgical correction at the age of 1 year.</w:t>
      </w:r>
      <w:r w:rsidR="00B25C0D" w:rsidRPr="004B76BE">
        <w:t xml:space="preserve"> </w:t>
      </w:r>
      <w:r w:rsidRPr="004B76BE">
        <w:t xml:space="preserve">During infancy, the patient suffered from severe feeding problems, causing several </w:t>
      </w:r>
      <w:r w:rsidR="004A7465" w:rsidRPr="004B76BE">
        <w:t>hospitali</w:t>
      </w:r>
      <w:r w:rsidR="004A7465">
        <w:t>s</w:t>
      </w:r>
      <w:r w:rsidR="004A7465" w:rsidRPr="004B76BE">
        <w:t>ations</w:t>
      </w:r>
      <w:r w:rsidRPr="004B76BE">
        <w:t xml:space="preserve"> and from severe sleep disorders.</w:t>
      </w:r>
      <w:r w:rsidR="00B25C0D" w:rsidRPr="004B76BE">
        <w:t xml:space="preserve"> </w:t>
      </w:r>
      <w:r w:rsidRPr="004B76BE">
        <w:t>He had bilateral strabismus.</w:t>
      </w:r>
      <w:r w:rsidR="00B25C0D" w:rsidRPr="004B76BE">
        <w:t xml:space="preserve"> </w:t>
      </w:r>
      <w:r w:rsidRPr="004B76BE">
        <w:t>At 3 years of age he started walking and at 5</w:t>
      </w:r>
      <w:r w:rsidR="000C771D" w:rsidRPr="004B76BE">
        <w:t>.6</w:t>
      </w:r>
      <w:r w:rsidRPr="004B76BE">
        <w:t xml:space="preserve"> years he still displayed walking and balance problems.</w:t>
      </w:r>
      <w:r w:rsidR="00B25C0D" w:rsidRPr="004B76BE">
        <w:t xml:space="preserve"> </w:t>
      </w:r>
      <w:r w:rsidRPr="004B76BE">
        <w:t xml:space="preserve">First words </w:t>
      </w:r>
      <w:r w:rsidR="000C771D" w:rsidRPr="004B76BE">
        <w:t xml:space="preserve">were spoken </w:t>
      </w:r>
      <w:r w:rsidRPr="004B76BE">
        <w:t>at 3 years.</w:t>
      </w:r>
      <w:r w:rsidR="00B25C0D" w:rsidRPr="004B76BE">
        <w:t xml:space="preserve"> </w:t>
      </w:r>
      <w:r w:rsidRPr="004B76BE">
        <w:t xml:space="preserve">At 5 years of age he presented </w:t>
      </w:r>
      <w:r w:rsidR="00756CF7" w:rsidRPr="004B76BE">
        <w:t xml:space="preserve">with </w:t>
      </w:r>
      <w:r w:rsidRPr="004B76BE">
        <w:t>episodes of focal epilepsy with secondary generalisation, controlled with combination therapy (oxcarbazepine and clonazepam).</w:t>
      </w:r>
      <w:r w:rsidR="00B25C0D" w:rsidRPr="004B76BE">
        <w:t xml:space="preserve"> </w:t>
      </w:r>
      <w:r w:rsidR="000C771D" w:rsidRPr="004B76BE">
        <w:t xml:space="preserve">Brain and spine </w:t>
      </w:r>
      <w:r w:rsidR="00D3274D">
        <w:t xml:space="preserve">scans </w:t>
      </w:r>
      <w:r w:rsidRPr="004B76BE">
        <w:t>were performed, which demonstrated an abnormal orientation</w:t>
      </w:r>
      <w:r w:rsidR="004F5E20" w:rsidRPr="004B76BE">
        <w:t xml:space="preserve"> of the hippocampus and a syringomyelia extending from the </w:t>
      </w:r>
      <w:r w:rsidRPr="004B76BE">
        <w:t>5</w:t>
      </w:r>
      <w:r w:rsidR="004F5E20" w:rsidRPr="004B76BE">
        <w:rPr>
          <w:vertAlign w:val="superscript"/>
        </w:rPr>
        <w:t>th</w:t>
      </w:r>
      <w:r w:rsidR="004F5E20" w:rsidRPr="004B76BE">
        <w:t xml:space="preserve"> thoracic vertebra</w:t>
      </w:r>
      <w:r w:rsidRPr="004B76BE">
        <w:t xml:space="preserve"> to the lower extremity of the </w:t>
      </w:r>
      <w:r w:rsidR="004F5E20" w:rsidRPr="004B76BE">
        <w:t>cord</w:t>
      </w:r>
      <w:r w:rsidRPr="004B76BE">
        <w:t>.</w:t>
      </w:r>
      <w:r w:rsidR="00B25C0D" w:rsidRPr="004B76BE">
        <w:t xml:space="preserve"> </w:t>
      </w:r>
      <w:r w:rsidR="004F5E20" w:rsidRPr="004B76BE">
        <w:t>He was last assessed</w:t>
      </w:r>
      <w:r w:rsidRPr="004B76BE">
        <w:t xml:space="preserve"> at </w:t>
      </w:r>
      <w:r w:rsidR="004F5E20" w:rsidRPr="004B76BE">
        <w:t>the age of 11</w:t>
      </w:r>
      <w:r w:rsidR="000C771D" w:rsidRPr="004B76BE">
        <w:t xml:space="preserve">.8 </w:t>
      </w:r>
      <w:r w:rsidR="004F5E20" w:rsidRPr="004B76BE">
        <w:t>years when his growth parameters were</w:t>
      </w:r>
      <w:r w:rsidR="008264B9" w:rsidRPr="004B76BE">
        <w:t>:</w:t>
      </w:r>
      <w:r w:rsidR="00D3274D">
        <w:t xml:space="preserve"> </w:t>
      </w:r>
      <w:r w:rsidR="00693D89">
        <w:t xml:space="preserve">height </w:t>
      </w:r>
      <w:r w:rsidR="004F5E20" w:rsidRPr="004B76BE">
        <w:t>137.2 cm (3</w:t>
      </w:r>
      <w:r w:rsidR="001D163A" w:rsidRPr="004B76BE">
        <w:rPr>
          <w:vertAlign w:val="superscript"/>
        </w:rPr>
        <w:t>th</w:t>
      </w:r>
      <w:r w:rsidR="001D163A" w:rsidRPr="004B76BE">
        <w:t xml:space="preserve"> </w:t>
      </w:r>
      <w:r w:rsidR="004F5E20" w:rsidRPr="004B76BE">
        <w:t xml:space="preserve">centile), </w:t>
      </w:r>
      <w:r w:rsidR="00693D89">
        <w:t xml:space="preserve">weight </w:t>
      </w:r>
      <w:r w:rsidR="004F5E20" w:rsidRPr="004B76BE">
        <w:t>33.</w:t>
      </w:r>
      <w:r w:rsidRPr="004B76BE">
        <w:t>3 kg</w:t>
      </w:r>
      <w:r w:rsidR="004F5E20" w:rsidRPr="004B76BE">
        <w:t xml:space="preserve"> (50</w:t>
      </w:r>
      <w:r w:rsidR="001D163A" w:rsidRPr="004B76BE">
        <w:rPr>
          <w:vertAlign w:val="superscript"/>
        </w:rPr>
        <w:t>th</w:t>
      </w:r>
      <w:r w:rsidR="001D163A" w:rsidRPr="004B76BE">
        <w:t xml:space="preserve"> </w:t>
      </w:r>
      <w:r w:rsidR="004F5E20" w:rsidRPr="004B76BE">
        <w:t xml:space="preserve">centile) and </w:t>
      </w:r>
      <w:r w:rsidR="00693D89">
        <w:t xml:space="preserve">head circumference </w:t>
      </w:r>
      <w:r w:rsidR="004F5E20" w:rsidRPr="004B76BE">
        <w:t>49.</w:t>
      </w:r>
      <w:r w:rsidRPr="004B76BE">
        <w:t>2 cm (&gt;3</w:t>
      </w:r>
      <w:r w:rsidR="001D163A" w:rsidRPr="004B76BE">
        <w:rPr>
          <w:vertAlign w:val="superscript"/>
        </w:rPr>
        <w:t>th</w:t>
      </w:r>
      <w:r w:rsidR="001D163A" w:rsidRPr="004B76BE">
        <w:t xml:space="preserve"> </w:t>
      </w:r>
      <w:r w:rsidRPr="004B76BE">
        <w:t>centile).</w:t>
      </w:r>
      <w:r w:rsidR="00B25C0D" w:rsidRPr="004B76BE">
        <w:t xml:space="preserve"> </w:t>
      </w:r>
      <w:r w:rsidR="004F5E20" w:rsidRPr="004B76BE">
        <w:t xml:space="preserve">He </w:t>
      </w:r>
      <w:r w:rsidR="000C771D" w:rsidRPr="004B76BE">
        <w:t xml:space="preserve">suffers from </w:t>
      </w:r>
      <w:r w:rsidRPr="004B76BE">
        <w:t>severe int</w:t>
      </w:r>
      <w:r w:rsidR="004F5E20" w:rsidRPr="004B76BE">
        <w:t>ellectual disability</w:t>
      </w:r>
      <w:r w:rsidRPr="004B76BE">
        <w:t>.</w:t>
      </w:r>
    </w:p>
    <w:p w14:paraId="56F87CD8" w14:textId="608F2E4F" w:rsidR="00F849DA" w:rsidRPr="00D3274D" w:rsidRDefault="00A558D1" w:rsidP="00ED0D9F">
      <w:pPr>
        <w:pStyle w:val="Heading3"/>
        <w:spacing w:line="480" w:lineRule="auto"/>
        <w:rPr>
          <w:rFonts w:asciiTheme="minorHAnsi" w:hAnsiTheme="minorHAnsi"/>
          <w:sz w:val="28"/>
          <w:szCs w:val="28"/>
        </w:rPr>
      </w:pPr>
      <w:r w:rsidRPr="00D3274D">
        <w:rPr>
          <w:rFonts w:asciiTheme="minorHAnsi" w:hAnsiTheme="minorHAnsi"/>
          <w:sz w:val="28"/>
          <w:szCs w:val="28"/>
        </w:rPr>
        <w:t>Defining a</w:t>
      </w:r>
      <w:r w:rsidR="00F849DA" w:rsidRPr="00D3274D">
        <w:rPr>
          <w:rFonts w:asciiTheme="minorHAnsi" w:hAnsiTheme="minorHAnsi"/>
          <w:sz w:val="28"/>
          <w:szCs w:val="28"/>
        </w:rPr>
        <w:t xml:space="preserve"> PRS-associated Critical Region</w:t>
      </w:r>
    </w:p>
    <w:p w14:paraId="4601ED2A" w14:textId="1655B7C9" w:rsidR="00A558D1" w:rsidRPr="004B76BE" w:rsidRDefault="0030007F" w:rsidP="00D3274D">
      <w:pPr>
        <w:spacing w:line="480" w:lineRule="auto"/>
        <w:ind w:firstLine="720"/>
      </w:pPr>
      <w:r w:rsidRPr="004B76BE">
        <w:t xml:space="preserve">The clinical features </w:t>
      </w:r>
      <w:r w:rsidR="006B4E45" w:rsidRPr="004B76BE">
        <w:t xml:space="preserve">of the 6 </w:t>
      </w:r>
      <w:r w:rsidR="00F849DA" w:rsidRPr="004B76BE">
        <w:t xml:space="preserve">individuals carrying </w:t>
      </w:r>
      <w:r w:rsidR="00A558D1" w:rsidRPr="004B76BE">
        <w:t xml:space="preserve">a 5q22-23 </w:t>
      </w:r>
      <w:r w:rsidR="00F849DA" w:rsidRPr="004B76BE">
        <w:t xml:space="preserve">deletion </w:t>
      </w:r>
      <w:r w:rsidR="00A558D1" w:rsidRPr="004B76BE">
        <w:t>from Families 1-5</w:t>
      </w:r>
      <w:r w:rsidR="006B4E45" w:rsidRPr="004B76BE">
        <w:t xml:space="preserve"> are summarised in Table 1</w:t>
      </w:r>
      <w:r w:rsidR="005B5B79" w:rsidRPr="004B76BE">
        <w:t>.</w:t>
      </w:r>
      <w:r w:rsidR="00B25C0D" w:rsidRPr="004B76BE">
        <w:t xml:space="preserve"> </w:t>
      </w:r>
      <w:r w:rsidR="005B5B79" w:rsidRPr="004B76BE">
        <w:t>Of these individuals 4/6 had cleft palate, 3/6 had</w:t>
      </w:r>
      <w:r w:rsidR="006B4E45" w:rsidRPr="004B76BE">
        <w:t xml:space="preserve"> micrognathia</w:t>
      </w:r>
      <w:r w:rsidR="00A558D1" w:rsidRPr="004B76BE">
        <w:t xml:space="preserve"> and </w:t>
      </w:r>
      <w:r w:rsidR="005B5B79" w:rsidRPr="004B76BE">
        <w:t>3/6 had</w:t>
      </w:r>
      <w:r w:rsidR="006B4E45" w:rsidRPr="004B76BE">
        <w:t xml:space="preserve"> glossop</w:t>
      </w:r>
      <w:r w:rsidR="00156E4D" w:rsidRPr="004B76BE">
        <w:t>t</w:t>
      </w:r>
      <w:r w:rsidR="006B4E45" w:rsidRPr="004B76BE">
        <w:t>osis.</w:t>
      </w:r>
      <w:r w:rsidR="00B25C0D" w:rsidRPr="004B76BE">
        <w:t xml:space="preserve"> </w:t>
      </w:r>
      <w:r w:rsidR="00A558D1" w:rsidRPr="004B76BE">
        <w:t xml:space="preserve">Only </w:t>
      </w:r>
      <w:r w:rsidR="002F4319" w:rsidRPr="004B76BE">
        <w:t>Individual</w:t>
      </w:r>
      <w:r w:rsidR="00375EA4" w:rsidRPr="004B76BE">
        <w:t xml:space="preserve"> </w:t>
      </w:r>
      <w:r w:rsidR="00A558D1" w:rsidRPr="004B76BE">
        <w:t xml:space="preserve">5 from Family 4 showed no signs of PRS. </w:t>
      </w:r>
      <w:r w:rsidR="0009787C" w:rsidRPr="004B76BE">
        <w:t>All the deletion carriers s</w:t>
      </w:r>
      <w:r w:rsidR="00ED0D9F" w:rsidRPr="004B76BE">
        <w:t>howed some skeletal anomalies; 3</w:t>
      </w:r>
      <w:r w:rsidR="0009787C" w:rsidRPr="004B76BE">
        <w:t xml:space="preserve">/6 had </w:t>
      </w:r>
      <w:r w:rsidR="00ED0D9F" w:rsidRPr="004B76BE">
        <w:lastRenderedPageBreak/>
        <w:t>finger contractures, 3/6 had talipes equinovarus (TEV)</w:t>
      </w:r>
      <w:r w:rsidR="005B5B79" w:rsidRPr="004B76BE">
        <w:t>, 2/6 had hip dysplasia and 2/6 had radial ray defects.</w:t>
      </w:r>
      <w:r w:rsidR="00B25C0D" w:rsidRPr="004B76BE">
        <w:t xml:space="preserve"> </w:t>
      </w:r>
      <w:r w:rsidR="005B5B79" w:rsidRPr="004B76BE">
        <w:t>Only two of the affected individuals had crumpled ear helices.</w:t>
      </w:r>
    </w:p>
    <w:p w14:paraId="189E9B6C" w14:textId="7F965225" w:rsidR="00A558D1" w:rsidRPr="004B76BE" w:rsidRDefault="00A558D1" w:rsidP="00ED0D9F">
      <w:pPr>
        <w:spacing w:line="480" w:lineRule="auto"/>
      </w:pPr>
      <w:r w:rsidRPr="004B76BE">
        <w:t xml:space="preserve">The deletions in Families 1-5 were </w:t>
      </w:r>
      <w:r w:rsidR="005B5B79" w:rsidRPr="004B76BE">
        <w:t xml:space="preserve">then </w:t>
      </w:r>
      <w:r w:rsidRPr="004B76BE">
        <w:t xml:space="preserve">used to define a genomic interval of 2,079,041 bp </w:t>
      </w:r>
      <w:r w:rsidR="00C00CCE" w:rsidRPr="004B76BE">
        <w:t xml:space="preserve">on </w:t>
      </w:r>
      <w:r w:rsidRPr="004B76BE">
        <w:t>chr5:125,794,639-127,873,679</w:t>
      </w:r>
      <w:r w:rsidR="003A1F63">
        <w:t xml:space="preserve"> (</w:t>
      </w:r>
      <w:r w:rsidRPr="004B76BE">
        <w:t>hg19</w:t>
      </w:r>
      <w:r w:rsidR="003A1F63">
        <w:t>)</w:t>
      </w:r>
      <w:r w:rsidRPr="004B76BE">
        <w:t xml:space="preserve"> that is shared by all affected individuals</w:t>
      </w:r>
      <w:r w:rsidR="00284BFA">
        <w:t xml:space="preserve"> </w:t>
      </w:r>
      <w:r w:rsidR="00284BFA" w:rsidRPr="004B76BE">
        <w:t>(Fig</w:t>
      </w:r>
      <w:r w:rsidR="00D3274D">
        <w:t>.</w:t>
      </w:r>
      <w:r w:rsidR="00284BFA" w:rsidRPr="004B76BE">
        <w:t xml:space="preserve"> 2</w:t>
      </w:r>
      <w:r w:rsidR="00284BFA">
        <w:t>, Supp</w:t>
      </w:r>
      <w:r w:rsidR="00D3274D">
        <w:t>.</w:t>
      </w:r>
      <w:r w:rsidR="00284BFA">
        <w:t xml:space="preserve"> Table S1</w:t>
      </w:r>
      <w:r w:rsidR="00284BFA" w:rsidRPr="004B76BE">
        <w:t>)</w:t>
      </w:r>
      <w:r w:rsidRPr="004B76BE">
        <w:t xml:space="preserve">. We have termed this the PRS critical region. </w:t>
      </w:r>
    </w:p>
    <w:p w14:paraId="46B3F345" w14:textId="00F41378" w:rsidR="005B5B79" w:rsidRPr="00D3274D" w:rsidRDefault="00ED0D9F" w:rsidP="005C3C94">
      <w:pPr>
        <w:pStyle w:val="Heading3"/>
        <w:spacing w:line="480" w:lineRule="auto"/>
        <w:rPr>
          <w:rFonts w:asciiTheme="minorHAnsi" w:hAnsiTheme="minorHAnsi"/>
          <w:sz w:val="28"/>
          <w:szCs w:val="28"/>
        </w:rPr>
      </w:pPr>
      <w:r w:rsidRPr="00D3274D">
        <w:rPr>
          <w:rFonts w:asciiTheme="minorHAnsi" w:hAnsiTheme="minorHAnsi"/>
          <w:sz w:val="28"/>
          <w:szCs w:val="28"/>
        </w:rPr>
        <w:t>A</w:t>
      </w:r>
      <w:r w:rsidR="005B5B79" w:rsidRPr="00D3274D">
        <w:rPr>
          <w:rFonts w:asciiTheme="minorHAnsi" w:hAnsiTheme="minorHAnsi"/>
          <w:sz w:val="28"/>
          <w:szCs w:val="28"/>
        </w:rPr>
        <w:t xml:space="preserve">n Adjacent Deletion </w:t>
      </w:r>
      <w:r w:rsidR="00B45D56" w:rsidRPr="00D3274D">
        <w:rPr>
          <w:rFonts w:asciiTheme="minorHAnsi" w:hAnsiTheme="minorHAnsi"/>
          <w:sz w:val="28"/>
          <w:szCs w:val="28"/>
        </w:rPr>
        <w:t>Defines a</w:t>
      </w:r>
      <w:r w:rsidRPr="00D3274D">
        <w:rPr>
          <w:rFonts w:asciiTheme="minorHAnsi" w:hAnsiTheme="minorHAnsi"/>
          <w:sz w:val="28"/>
          <w:szCs w:val="28"/>
        </w:rPr>
        <w:t xml:space="preserve"> TEV </w:t>
      </w:r>
      <w:r w:rsidR="00B45D56" w:rsidRPr="00D3274D">
        <w:rPr>
          <w:rFonts w:asciiTheme="minorHAnsi" w:hAnsiTheme="minorHAnsi"/>
          <w:sz w:val="28"/>
          <w:szCs w:val="28"/>
        </w:rPr>
        <w:t>Critical Region Distinct from the</w:t>
      </w:r>
      <w:r w:rsidRPr="00D3274D">
        <w:rPr>
          <w:rFonts w:asciiTheme="minorHAnsi" w:hAnsiTheme="minorHAnsi"/>
          <w:sz w:val="28"/>
          <w:szCs w:val="28"/>
        </w:rPr>
        <w:t xml:space="preserve"> PRS</w:t>
      </w:r>
      <w:r w:rsidR="00B45D56" w:rsidRPr="00D3274D">
        <w:rPr>
          <w:rFonts w:asciiTheme="minorHAnsi" w:hAnsiTheme="minorHAnsi"/>
          <w:sz w:val="28"/>
          <w:szCs w:val="28"/>
        </w:rPr>
        <w:t xml:space="preserve"> Critical Region</w:t>
      </w:r>
    </w:p>
    <w:p w14:paraId="363350A8" w14:textId="7CDFFE0E" w:rsidR="005B5B79" w:rsidRPr="004B76BE" w:rsidRDefault="005B5B79" w:rsidP="00D3274D">
      <w:pPr>
        <w:spacing w:line="480" w:lineRule="auto"/>
        <w:ind w:firstLine="720"/>
      </w:pPr>
      <w:r w:rsidRPr="004B76BE">
        <w:t xml:space="preserve">On review of the DECIPHER database </w:t>
      </w:r>
      <w:r w:rsidR="0093149F">
        <w:t>(</w:t>
      </w:r>
      <w:r w:rsidR="0093149F" w:rsidRPr="0093149F">
        <w:t>http://decipher.sanger.ac.uk</w:t>
      </w:r>
      <w:r w:rsidR="0093149F">
        <w:t xml:space="preserve">) </w:t>
      </w:r>
      <w:r w:rsidRPr="004B76BE">
        <w:t xml:space="preserve">we identified an individual (DECIPHER 262426) with </w:t>
      </w:r>
      <w:r w:rsidR="00481B1D" w:rsidRPr="004B76BE">
        <w:t xml:space="preserve">a </w:t>
      </w:r>
      <w:r w:rsidR="00481B1D" w:rsidRPr="004B76BE">
        <w:rPr>
          <w:i/>
        </w:rPr>
        <w:t>de novo</w:t>
      </w:r>
      <w:r w:rsidR="00481B1D" w:rsidRPr="004B76BE">
        <w:t xml:space="preserve"> deletion identified using Blue</w:t>
      </w:r>
      <w:r w:rsidR="003A1F63">
        <w:t>G</w:t>
      </w:r>
      <w:r w:rsidR="00481B1D" w:rsidRPr="004B76BE">
        <w:t>nome ISCA 60K Cytochip which was</w:t>
      </w:r>
      <w:r w:rsidRPr="004B76BE">
        <w:t xml:space="preserve"> telomeric to and non-overlapping with the PRS critical region (chr5:129,439,502-135,816,459</w:t>
      </w:r>
      <w:r w:rsidR="00D3274D">
        <w:t>,</w:t>
      </w:r>
      <w:r w:rsidRPr="004B76BE">
        <w:t xml:space="preserve"> hg19</w:t>
      </w:r>
      <w:r w:rsidR="00481B1D" w:rsidRPr="004B76BE">
        <w:t>)</w:t>
      </w:r>
      <w:r w:rsidR="002F0801">
        <w:t xml:space="preserve"> (Fig</w:t>
      </w:r>
      <w:r w:rsidR="00D3274D">
        <w:t>.</w:t>
      </w:r>
      <w:r w:rsidR="002F0801">
        <w:t xml:space="preserve"> 2, </w:t>
      </w:r>
      <w:r w:rsidR="003A1F63">
        <w:t xml:space="preserve">Fig. 3, </w:t>
      </w:r>
      <w:r w:rsidR="002F0801">
        <w:t>Supp</w:t>
      </w:r>
      <w:r w:rsidR="00D3274D">
        <w:t>.</w:t>
      </w:r>
      <w:r w:rsidR="002F0801">
        <w:t xml:space="preserve"> Table S2)</w:t>
      </w:r>
      <w:r w:rsidR="00481B1D" w:rsidRPr="004B76BE">
        <w:t>.</w:t>
      </w:r>
      <w:r w:rsidR="00B25C0D" w:rsidRPr="004B76BE">
        <w:t xml:space="preserve"> </w:t>
      </w:r>
      <w:r w:rsidRPr="004B76BE">
        <w:t xml:space="preserve">This </w:t>
      </w:r>
      <w:r w:rsidR="00481B1D" w:rsidRPr="004B76BE">
        <w:t xml:space="preserve">male </w:t>
      </w:r>
      <w:r w:rsidRPr="004B76BE">
        <w:t xml:space="preserve">case presented with global developmental delay </w:t>
      </w:r>
      <w:r w:rsidR="00ED0D9F" w:rsidRPr="004B76BE">
        <w:t>at the age of 4 years.</w:t>
      </w:r>
      <w:r w:rsidR="00B25C0D" w:rsidRPr="004B76BE">
        <w:t xml:space="preserve"> </w:t>
      </w:r>
      <w:r w:rsidR="00ED0D9F" w:rsidRPr="004B76BE">
        <w:t xml:space="preserve">He had </w:t>
      </w:r>
      <w:r w:rsidRPr="004B76BE">
        <w:t xml:space="preserve">severe left sided </w:t>
      </w:r>
      <w:r w:rsidR="003169BB" w:rsidRPr="004B76BE">
        <w:t>TEV</w:t>
      </w:r>
      <w:r w:rsidRPr="004B76BE">
        <w:t xml:space="preserve"> that was operated on at age 12 months.</w:t>
      </w:r>
      <w:r w:rsidR="00B25C0D" w:rsidRPr="004B76BE">
        <w:t xml:space="preserve"> </w:t>
      </w:r>
      <w:r w:rsidRPr="004B76BE">
        <w:t>He had also suffered recurrent chest infections and gastro-oesophageal reflux requiring fundoplication, a left undescended testis requiring orchidopexy, bilateral inguinal hernia repairs, poorly developed abdominal musculature and facial dysmorphism</w:t>
      </w:r>
      <w:r w:rsidR="00BC0666" w:rsidRPr="004B76BE">
        <w:t xml:space="preserve"> (Fig</w:t>
      </w:r>
      <w:r w:rsidR="00D3274D">
        <w:t>.</w:t>
      </w:r>
      <w:r w:rsidR="00BC0666" w:rsidRPr="004B76BE">
        <w:t xml:space="preserve"> 3A-C)</w:t>
      </w:r>
      <w:r w:rsidRPr="004B76BE">
        <w:t>.</w:t>
      </w:r>
      <w:r w:rsidR="00B25C0D" w:rsidRPr="004B76BE">
        <w:t xml:space="preserve"> </w:t>
      </w:r>
      <w:r w:rsidRPr="004B76BE">
        <w:t>He had long toes, with his 4</w:t>
      </w:r>
      <w:r w:rsidRPr="004B76BE">
        <w:rPr>
          <w:vertAlign w:val="superscript"/>
        </w:rPr>
        <w:t>th</w:t>
      </w:r>
      <w:r w:rsidRPr="004B76BE">
        <w:t xml:space="preserve"> toe under-riding the others and a deep crease between his first and second toes</w:t>
      </w:r>
      <w:r w:rsidR="00BC0666" w:rsidRPr="004B76BE">
        <w:t xml:space="preserve"> (Fig</w:t>
      </w:r>
      <w:r w:rsidR="002F753F">
        <w:t>.</w:t>
      </w:r>
      <w:r w:rsidR="00BC0666" w:rsidRPr="004B76BE">
        <w:t xml:space="preserve"> 3D-F)</w:t>
      </w:r>
      <w:r w:rsidRPr="004B76BE">
        <w:t>.</w:t>
      </w:r>
      <w:r w:rsidR="00B25C0D" w:rsidRPr="004B76BE">
        <w:t xml:space="preserve"> </w:t>
      </w:r>
      <w:r w:rsidRPr="004B76BE">
        <w:t>He had mild joint hypermobility.</w:t>
      </w:r>
      <w:r w:rsidR="00B25C0D" w:rsidRPr="004B76BE">
        <w:t xml:space="preserve"> </w:t>
      </w:r>
      <w:r w:rsidRPr="004B76BE">
        <w:t>His facial features were noted to be s</w:t>
      </w:r>
      <w:r w:rsidR="00ED0D9F" w:rsidRPr="004B76BE">
        <w:t>lightly reminiscent of Williams</w:t>
      </w:r>
      <w:r w:rsidR="00E71858">
        <w:t>-Beuren</w:t>
      </w:r>
      <w:r w:rsidRPr="004B76BE">
        <w:t xml:space="preserve"> syndrome </w:t>
      </w:r>
      <w:r w:rsidR="00E71858">
        <w:t xml:space="preserve">(MIM 194050) </w:t>
      </w:r>
      <w:r w:rsidRPr="004B76BE">
        <w:t>but FISH with a probe containing the elastin gene</w:t>
      </w:r>
      <w:r w:rsidR="00E71858">
        <w:t xml:space="preserve">, </w:t>
      </w:r>
      <w:r w:rsidR="00E71858" w:rsidRPr="00E71858">
        <w:rPr>
          <w:i/>
        </w:rPr>
        <w:t>ELN</w:t>
      </w:r>
      <w:r w:rsidRPr="004B76BE">
        <w:t xml:space="preserve"> was normal. When reviewed at 12 years of age he had developed an osteochondroma in the right popliteal fossa.</w:t>
      </w:r>
    </w:p>
    <w:p w14:paraId="4A1F2ADE" w14:textId="77777777" w:rsidR="009433C8" w:rsidRPr="002F753F" w:rsidRDefault="009433C8" w:rsidP="005C3C94">
      <w:pPr>
        <w:pStyle w:val="Heading3"/>
        <w:spacing w:line="480" w:lineRule="auto"/>
        <w:rPr>
          <w:rStyle w:val="apple-style-span"/>
          <w:rFonts w:asciiTheme="minorHAnsi" w:hAnsiTheme="minorHAnsi"/>
          <w:sz w:val="28"/>
          <w:szCs w:val="28"/>
        </w:rPr>
      </w:pPr>
      <w:r w:rsidRPr="002F753F">
        <w:rPr>
          <w:rStyle w:val="apple-style-span"/>
          <w:rFonts w:asciiTheme="minorHAnsi" w:hAnsiTheme="minorHAnsi"/>
          <w:sz w:val="28"/>
          <w:szCs w:val="28"/>
        </w:rPr>
        <w:lastRenderedPageBreak/>
        <w:t xml:space="preserve">Expression pattern of candidate genes </w:t>
      </w:r>
    </w:p>
    <w:p w14:paraId="28BC6D87" w14:textId="6566930B" w:rsidR="009433C8" w:rsidRDefault="009433C8" w:rsidP="0026501E">
      <w:pPr>
        <w:spacing w:line="480" w:lineRule="auto"/>
        <w:ind w:firstLine="720"/>
        <w:rPr>
          <w:rStyle w:val="apple-style-span"/>
          <w:color w:val="000000"/>
        </w:rPr>
      </w:pPr>
      <w:r w:rsidRPr="004B76BE">
        <w:rPr>
          <w:rStyle w:val="apple-style-span"/>
          <w:color w:val="000000"/>
        </w:rPr>
        <w:t xml:space="preserve">The expression pattern of the mouse </w:t>
      </w:r>
      <w:r w:rsidR="009E237E" w:rsidRPr="004B76BE">
        <w:rPr>
          <w:rStyle w:val="apple-style-span"/>
          <w:color w:val="000000"/>
        </w:rPr>
        <w:t>ortholog</w:t>
      </w:r>
      <w:r w:rsidRPr="004B76BE">
        <w:rPr>
          <w:rStyle w:val="apple-style-span"/>
          <w:color w:val="000000"/>
        </w:rPr>
        <w:t xml:space="preserve"> of each candidate gene was determined in mouse embryos (Fig</w:t>
      </w:r>
      <w:r w:rsidR="002F753F">
        <w:rPr>
          <w:rStyle w:val="apple-style-span"/>
          <w:color w:val="000000"/>
        </w:rPr>
        <w:t>.</w:t>
      </w:r>
      <w:r w:rsidRPr="004B76BE">
        <w:rPr>
          <w:rStyle w:val="apple-style-span"/>
          <w:color w:val="000000"/>
        </w:rPr>
        <w:t xml:space="preserve"> 4, 5).</w:t>
      </w:r>
      <w:r w:rsidR="00273448">
        <w:rPr>
          <w:rStyle w:val="apple-style-span"/>
          <w:color w:val="000000"/>
        </w:rPr>
        <w:t xml:space="preserve"> Out of the ten genes within the PRS critical region, </w:t>
      </w:r>
      <w:r w:rsidR="00273448" w:rsidRPr="00874FB7">
        <w:rPr>
          <w:i/>
          <w:color w:val="000000"/>
        </w:rPr>
        <w:t>G</w:t>
      </w:r>
      <w:r w:rsidR="002F753F">
        <w:rPr>
          <w:i/>
          <w:color w:val="000000"/>
        </w:rPr>
        <w:t>ramd3</w:t>
      </w:r>
      <w:r w:rsidR="00273448" w:rsidRPr="00874FB7">
        <w:rPr>
          <w:i/>
          <w:color w:val="000000"/>
        </w:rPr>
        <w:t>, A</w:t>
      </w:r>
      <w:r w:rsidR="002F753F">
        <w:rPr>
          <w:i/>
          <w:color w:val="000000"/>
        </w:rPr>
        <w:t>ldh7a1</w:t>
      </w:r>
      <w:r w:rsidR="00273448" w:rsidRPr="00874FB7">
        <w:rPr>
          <w:i/>
          <w:color w:val="000000"/>
        </w:rPr>
        <w:t>, M</w:t>
      </w:r>
      <w:r w:rsidR="002F753F">
        <w:rPr>
          <w:i/>
          <w:color w:val="000000"/>
        </w:rPr>
        <w:t>arch3</w:t>
      </w:r>
      <w:r w:rsidR="00273448" w:rsidRPr="00874FB7">
        <w:rPr>
          <w:i/>
          <w:color w:val="000000"/>
        </w:rPr>
        <w:t>, M</w:t>
      </w:r>
      <w:r w:rsidR="002F753F">
        <w:rPr>
          <w:i/>
          <w:color w:val="000000"/>
        </w:rPr>
        <w:t>egf10</w:t>
      </w:r>
      <w:r w:rsidR="00273448" w:rsidRPr="00874FB7">
        <w:rPr>
          <w:color w:val="000000"/>
        </w:rPr>
        <w:t xml:space="preserve"> and </w:t>
      </w:r>
      <w:r w:rsidR="00273448" w:rsidRPr="00874FB7">
        <w:rPr>
          <w:i/>
          <w:color w:val="000000"/>
        </w:rPr>
        <w:t>P</w:t>
      </w:r>
      <w:r w:rsidR="002F753F">
        <w:rPr>
          <w:i/>
          <w:color w:val="000000"/>
        </w:rPr>
        <w:t>rrc1</w:t>
      </w:r>
      <w:r w:rsidR="00273448" w:rsidRPr="00874FB7">
        <w:rPr>
          <w:color w:val="000000"/>
        </w:rPr>
        <w:t xml:space="preserve"> showed no evidence of site- or stage</w:t>
      </w:r>
      <w:r w:rsidR="00273448">
        <w:rPr>
          <w:color w:val="000000"/>
        </w:rPr>
        <w:t>-</w:t>
      </w:r>
      <w:r w:rsidR="00273448" w:rsidRPr="00874FB7">
        <w:rPr>
          <w:color w:val="000000"/>
        </w:rPr>
        <w:t xml:space="preserve">specific expression above the BM purple stain background. </w:t>
      </w:r>
      <w:r w:rsidR="00273448" w:rsidRPr="00874FB7">
        <w:rPr>
          <w:i/>
          <w:color w:val="000000"/>
        </w:rPr>
        <w:t>L</w:t>
      </w:r>
      <w:r w:rsidR="002F753F">
        <w:rPr>
          <w:i/>
          <w:color w:val="000000"/>
        </w:rPr>
        <w:t>mnb1</w:t>
      </w:r>
      <w:r w:rsidR="00273448" w:rsidRPr="00874FB7">
        <w:rPr>
          <w:color w:val="000000"/>
        </w:rPr>
        <w:t xml:space="preserve"> </w:t>
      </w:r>
      <w:r w:rsidR="00273448">
        <w:rPr>
          <w:color w:val="000000"/>
        </w:rPr>
        <w:t xml:space="preserve">showed some expression in the developing limbs. However, </w:t>
      </w:r>
      <w:r w:rsidR="004E27C4" w:rsidRPr="004B76BE">
        <w:rPr>
          <w:rStyle w:val="apple-style-span"/>
          <w:i/>
          <w:color w:val="000000"/>
        </w:rPr>
        <w:t>Phax</w:t>
      </w:r>
      <w:r w:rsidRPr="004B76BE">
        <w:rPr>
          <w:rStyle w:val="apple-style-span"/>
          <w:color w:val="000000"/>
        </w:rPr>
        <w:t xml:space="preserve"> and </w:t>
      </w:r>
      <w:r w:rsidRPr="004B76BE">
        <w:rPr>
          <w:rStyle w:val="apple-style-span"/>
          <w:i/>
          <w:color w:val="000000"/>
        </w:rPr>
        <w:t>Fbn2</w:t>
      </w:r>
      <w:r w:rsidRPr="004B76BE">
        <w:rPr>
          <w:rStyle w:val="apple-style-span"/>
          <w:color w:val="000000"/>
        </w:rPr>
        <w:t xml:space="preserve"> </w:t>
      </w:r>
      <w:r w:rsidR="009E237E" w:rsidRPr="004B76BE">
        <w:rPr>
          <w:rStyle w:val="apple-style-span"/>
          <w:color w:val="000000"/>
        </w:rPr>
        <w:t xml:space="preserve">both </w:t>
      </w:r>
      <w:r w:rsidRPr="004B76BE">
        <w:rPr>
          <w:rStyle w:val="apple-style-span"/>
          <w:color w:val="000000"/>
        </w:rPr>
        <w:t>showed</w:t>
      </w:r>
      <w:r w:rsidR="00273448" w:rsidRPr="00273448">
        <w:rPr>
          <w:rStyle w:val="apple-style-span"/>
          <w:color w:val="000000"/>
        </w:rPr>
        <w:t xml:space="preserve"> </w:t>
      </w:r>
      <w:r w:rsidRPr="00273448">
        <w:rPr>
          <w:rStyle w:val="apple-style-span"/>
          <w:color w:val="000000"/>
        </w:rPr>
        <w:t xml:space="preserve">evidence of </w:t>
      </w:r>
      <w:r w:rsidR="00E700E9">
        <w:rPr>
          <w:rStyle w:val="apple-style-span"/>
          <w:color w:val="000000"/>
        </w:rPr>
        <w:t xml:space="preserve">specific </w:t>
      </w:r>
      <w:r w:rsidRPr="00273448">
        <w:rPr>
          <w:rStyle w:val="apple-style-span"/>
          <w:color w:val="000000"/>
        </w:rPr>
        <w:t xml:space="preserve">expression in the first </w:t>
      </w:r>
      <w:r w:rsidR="009E237E" w:rsidRPr="00273448">
        <w:rPr>
          <w:rStyle w:val="apple-style-span"/>
          <w:color w:val="000000"/>
        </w:rPr>
        <w:t xml:space="preserve">and second </w:t>
      </w:r>
      <w:r w:rsidRPr="00273448">
        <w:rPr>
          <w:rStyle w:val="apple-style-span"/>
          <w:color w:val="000000"/>
        </w:rPr>
        <w:t>branchial arch</w:t>
      </w:r>
      <w:r w:rsidR="009E237E" w:rsidRPr="00273448">
        <w:rPr>
          <w:rStyle w:val="apple-style-span"/>
          <w:color w:val="000000"/>
        </w:rPr>
        <w:t>es</w:t>
      </w:r>
      <w:r w:rsidR="00273448" w:rsidRPr="00273448">
        <w:rPr>
          <w:rStyle w:val="apple-style-span"/>
          <w:color w:val="000000"/>
        </w:rPr>
        <w:t xml:space="preserve"> (Fig</w:t>
      </w:r>
      <w:r w:rsidR="0042113D">
        <w:rPr>
          <w:rStyle w:val="apple-style-span"/>
          <w:color w:val="000000"/>
        </w:rPr>
        <w:t>.</w:t>
      </w:r>
      <w:r w:rsidR="00273448" w:rsidRPr="00273448">
        <w:rPr>
          <w:rStyle w:val="apple-style-span"/>
          <w:color w:val="000000"/>
        </w:rPr>
        <w:t xml:space="preserve"> 4)</w:t>
      </w:r>
      <w:r w:rsidR="009E237E" w:rsidRPr="00273448">
        <w:rPr>
          <w:rStyle w:val="apple-style-span"/>
          <w:color w:val="000000"/>
        </w:rPr>
        <w:t>.</w:t>
      </w:r>
      <w:r w:rsidR="00B25C0D" w:rsidRPr="00273448">
        <w:rPr>
          <w:rStyle w:val="apple-style-span"/>
          <w:color w:val="000000"/>
        </w:rPr>
        <w:t xml:space="preserve"> </w:t>
      </w:r>
      <w:r w:rsidR="00273448" w:rsidRPr="00AB7140">
        <w:rPr>
          <w:rStyle w:val="apple-style-span"/>
          <w:color w:val="000000"/>
        </w:rPr>
        <w:t>Furthermore</w:t>
      </w:r>
      <w:r w:rsidR="00273448" w:rsidRPr="00F70C2C">
        <w:rPr>
          <w:rStyle w:val="apple-style-span"/>
          <w:color w:val="000000"/>
        </w:rPr>
        <w:t xml:space="preserve">, analysis </w:t>
      </w:r>
      <w:r w:rsidR="00273448" w:rsidRPr="00273448">
        <w:rPr>
          <w:rStyle w:val="apple-style-span"/>
          <w:color w:val="000000"/>
        </w:rPr>
        <w:t xml:space="preserve">of Phax and Fbn2 expression in the 9.5 dpc mouse embryos using optical projection tomography (OPT) </w:t>
      </w:r>
      <w:r w:rsidR="00273448">
        <w:rPr>
          <w:rStyle w:val="apple-style-span"/>
          <w:color w:val="000000"/>
        </w:rPr>
        <w:t>showed</w:t>
      </w:r>
      <w:r w:rsidR="00273448" w:rsidRPr="00273448">
        <w:rPr>
          <w:rStyle w:val="apple-style-span"/>
          <w:color w:val="000000"/>
        </w:rPr>
        <w:t xml:space="preserve"> strong expression of </w:t>
      </w:r>
      <w:r w:rsidR="00273448" w:rsidRPr="00273448">
        <w:t>Phax in pharyngeal arch 1 and 2 and the forebrain</w:t>
      </w:r>
      <w:r w:rsidR="00540FBD">
        <w:t xml:space="preserve"> (Fig. 5)</w:t>
      </w:r>
      <w:r w:rsidR="00273448" w:rsidRPr="00273448">
        <w:t xml:space="preserve">. </w:t>
      </w:r>
      <w:r w:rsidR="0005759F" w:rsidRPr="00273448">
        <w:rPr>
          <w:rStyle w:val="apple-style-span"/>
          <w:color w:val="000000"/>
        </w:rPr>
        <w:t>Phax expression was st</w:t>
      </w:r>
      <w:r w:rsidR="0005759F">
        <w:rPr>
          <w:rStyle w:val="apple-style-span"/>
          <w:color w:val="000000"/>
        </w:rPr>
        <w:t>r</w:t>
      </w:r>
      <w:r w:rsidR="0005759F" w:rsidRPr="00273448">
        <w:rPr>
          <w:rStyle w:val="apple-style-span"/>
          <w:color w:val="000000"/>
        </w:rPr>
        <w:t>onger in the first arch than the second</w:t>
      </w:r>
      <w:r w:rsidR="0005759F" w:rsidRPr="00E700E9">
        <w:rPr>
          <w:rStyle w:val="apple-style-span"/>
          <w:color w:val="000000"/>
        </w:rPr>
        <w:t xml:space="preserve">, from which the jaw </w:t>
      </w:r>
      <w:r w:rsidR="0005759F" w:rsidRPr="00640DAF">
        <w:rPr>
          <w:rStyle w:val="apple-style-span"/>
          <w:color w:val="000000"/>
        </w:rPr>
        <w:t>develops.</w:t>
      </w:r>
      <w:r w:rsidR="0005759F" w:rsidRPr="00AB7140">
        <w:rPr>
          <w:rStyle w:val="apple-style-span"/>
          <w:color w:val="000000"/>
        </w:rPr>
        <w:t xml:space="preserve"> </w:t>
      </w:r>
      <w:r w:rsidR="00273448" w:rsidRPr="00273448">
        <w:t xml:space="preserve">Fbn2 </w:t>
      </w:r>
      <w:r w:rsidR="00273448">
        <w:t>was</w:t>
      </w:r>
      <w:r w:rsidR="00273448" w:rsidRPr="00273448">
        <w:t xml:space="preserve"> most strongly expressed in the developing somites but </w:t>
      </w:r>
      <w:r w:rsidR="00273448">
        <w:t>was</w:t>
      </w:r>
      <w:r w:rsidR="00273448" w:rsidRPr="00273448">
        <w:t xml:space="preserve"> also seen in the developing eye, migratory neural crest cells and in pharyngeal arch 1 and 2</w:t>
      </w:r>
      <w:r w:rsidR="00273448">
        <w:t xml:space="preserve"> (Fig</w:t>
      </w:r>
      <w:r w:rsidR="00540FBD">
        <w:t>.</w:t>
      </w:r>
      <w:r w:rsidR="00273448">
        <w:t xml:space="preserve"> 5).</w:t>
      </w:r>
      <w:r w:rsidRPr="00273448">
        <w:rPr>
          <w:rStyle w:val="apple-style-span"/>
          <w:color w:val="000000"/>
        </w:rPr>
        <w:t xml:space="preserve"> </w:t>
      </w:r>
    </w:p>
    <w:p w14:paraId="238873E3" w14:textId="77777777" w:rsidR="0040548F" w:rsidRDefault="0040548F" w:rsidP="005C3C94">
      <w:pPr>
        <w:spacing w:line="480" w:lineRule="auto"/>
        <w:rPr>
          <w:rStyle w:val="apple-style-span"/>
          <w:color w:val="000000"/>
        </w:rPr>
      </w:pPr>
    </w:p>
    <w:p w14:paraId="3463C1F4" w14:textId="141FD267" w:rsidR="009433C8" w:rsidRPr="0026501E" w:rsidRDefault="009433C8" w:rsidP="005C3C94">
      <w:pPr>
        <w:pStyle w:val="Heading3"/>
        <w:spacing w:line="480" w:lineRule="auto"/>
        <w:rPr>
          <w:rFonts w:asciiTheme="minorHAnsi" w:hAnsiTheme="minorHAnsi"/>
          <w:sz w:val="28"/>
          <w:szCs w:val="28"/>
        </w:rPr>
      </w:pPr>
      <w:r w:rsidRPr="0026501E">
        <w:rPr>
          <w:rStyle w:val="apple-style-span"/>
          <w:rFonts w:asciiTheme="minorHAnsi" w:hAnsiTheme="minorHAnsi"/>
          <w:color w:val="000000"/>
          <w:sz w:val="28"/>
          <w:szCs w:val="28"/>
        </w:rPr>
        <w:t xml:space="preserve">Mutation analysis of </w:t>
      </w:r>
      <w:r w:rsidRPr="0026501E">
        <w:rPr>
          <w:rStyle w:val="apple-style-span"/>
          <w:rFonts w:asciiTheme="minorHAnsi" w:hAnsiTheme="minorHAnsi"/>
          <w:i/>
          <w:color w:val="000000"/>
          <w:sz w:val="28"/>
          <w:szCs w:val="28"/>
        </w:rPr>
        <w:t>FBN2</w:t>
      </w:r>
      <w:r w:rsidR="00B454D2" w:rsidRPr="0026501E">
        <w:rPr>
          <w:rStyle w:val="apple-style-span"/>
          <w:rFonts w:asciiTheme="minorHAnsi" w:hAnsiTheme="minorHAnsi"/>
          <w:i/>
          <w:color w:val="000000"/>
          <w:sz w:val="28"/>
          <w:szCs w:val="28"/>
        </w:rPr>
        <w:t xml:space="preserve"> and PHAX</w:t>
      </w:r>
    </w:p>
    <w:p w14:paraId="72148E85" w14:textId="22BF3BAC" w:rsidR="009433C8" w:rsidRPr="004B76BE" w:rsidRDefault="009433C8" w:rsidP="0026501E">
      <w:pPr>
        <w:spacing w:line="480" w:lineRule="auto"/>
        <w:ind w:firstLine="720"/>
        <w:rPr>
          <w:rStyle w:val="apple-style-span"/>
          <w:color w:val="000000"/>
        </w:rPr>
      </w:pPr>
      <w:r w:rsidRPr="004B76BE">
        <w:rPr>
          <w:rStyle w:val="apple-style-span"/>
          <w:color w:val="000000"/>
        </w:rPr>
        <w:t xml:space="preserve">Based on </w:t>
      </w:r>
      <w:r w:rsidR="00C71F39" w:rsidRPr="004B76BE">
        <w:rPr>
          <w:rStyle w:val="apple-style-span"/>
          <w:color w:val="000000"/>
        </w:rPr>
        <w:t xml:space="preserve">the above </w:t>
      </w:r>
      <w:r w:rsidRPr="004B76BE">
        <w:rPr>
          <w:rStyle w:val="apple-style-span"/>
          <w:color w:val="000000"/>
        </w:rPr>
        <w:t>expression pattern</w:t>
      </w:r>
      <w:r w:rsidR="00C71F39" w:rsidRPr="004B76BE">
        <w:rPr>
          <w:rStyle w:val="apple-style-span"/>
          <w:color w:val="000000"/>
        </w:rPr>
        <w:t xml:space="preserve">s </w:t>
      </w:r>
      <w:r w:rsidRPr="004B76BE">
        <w:rPr>
          <w:rStyle w:val="apple-style-span"/>
          <w:color w:val="000000"/>
        </w:rPr>
        <w:t xml:space="preserve">we judged that </w:t>
      </w:r>
      <w:r w:rsidRPr="0026501E">
        <w:rPr>
          <w:rStyle w:val="apple-style-span"/>
          <w:i/>
          <w:color w:val="000000"/>
        </w:rPr>
        <w:t>FBN2</w:t>
      </w:r>
      <w:r w:rsidR="00C71F39" w:rsidRPr="004B76BE">
        <w:rPr>
          <w:rStyle w:val="apple-style-span"/>
          <w:i/>
          <w:color w:val="000000"/>
        </w:rPr>
        <w:t xml:space="preserve"> </w:t>
      </w:r>
      <w:r w:rsidR="00C71F39" w:rsidRPr="0026501E">
        <w:rPr>
          <w:rStyle w:val="apple-style-span"/>
          <w:color w:val="000000"/>
        </w:rPr>
        <w:t xml:space="preserve">and </w:t>
      </w:r>
      <w:r w:rsidR="00C71F39" w:rsidRPr="004B76BE">
        <w:rPr>
          <w:rStyle w:val="apple-style-span"/>
          <w:i/>
          <w:color w:val="000000"/>
        </w:rPr>
        <w:t>PHAX</w:t>
      </w:r>
      <w:r w:rsidR="00C71F39" w:rsidRPr="004B76BE">
        <w:rPr>
          <w:rStyle w:val="apple-style-span"/>
          <w:color w:val="000000"/>
        </w:rPr>
        <w:t xml:space="preserve"> were</w:t>
      </w:r>
      <w:r w:rsidRPr="004B76BE">
        <w:rPr>
          <w:rStyle w:val="apple-style-span"/>
          <w:color w:val="000000"/>
        </w:rPr>
        <w:t xml:space="preserve"> the strongest candidate</w:t>
      </w:r>
      <w:r w:rsidR="00BC0666" w:rsidRPr="004B76BE">
        <w:rPr>
          <w:rStyle w:val="apple-style-span"/>
          <w:color w:val="000000"/>
        </w:rPr>
        <w:t xml:space="preserve"> genes</w:t>
      </w:r>
      <w:r w:rsidRPr="004B76BE">
        <w:rPr>
          <w:rStyle w:val="apple-style-span"/>
          <w:color w:val="000000"/>
        </w:rPr>
        <w:t xml:space="preserve"> for the PRS phenotype.</w:t>
      </w:r>
      <w:r w:rsidR="00B25C0D" w:rsidRPr="004B76BE">
        <w:rPr>
          <w:rStyle w:val="apple-style-span"/>
          <w:color w:val="000000"/>
        </w:rPr>
        <w:t xml:space="preserve"> </w:t>
      </w:r>
      <w:r w:rsidRPr="004B76BE">
        <w:rPr>
          <w:rStyle w:val="apple-style-span"/>
          <w:color w:val="000000"/>
        </w:rPr>
        <w:t xml:space="preserve">Direct sequencing of all 65 coding exons of the </w:t>
      </w:r>
      <w:r w:rsidRPr="004B76BE">
        <w:rPr>
          <w:rStyle w:val="apple-style-span"/>
          <w:i/>
          <w:color w:val="000000"/>
        </w:rPr>
        <w:t>FBN2</w:t>
      </w:r>
      <w:r w:rsidRPr="004B76BE">
        <w:rPr>
          <w:rStyle w:val="apple-style-span"/>
          <w:color w:val="000000"/>
        </w:rPr>
        <w:t xml:space="preserve"> gene</w:t>
      </w:r>
      <w:r w:rsidR="00C71F39" w:rsidRPr="004B76BE">
        <w:rPr>
          <w:rStyle w:val="apple-style-span"/>
          <w:color w:val="000000"/>
        </w:rPr>
        <w:t xml:space="preserve"> and </w:t>
      </w:r>
      <w:r w:rsidR="00BC0666" w:rsidRPr="004B76BE">
        <w:rPr>
          <w:rStyle w:val="apple-style-span"/>
          <w:color w:val="000000"/>
        </w:rPr>
        <w:t xml:space="preserve">5 </w:t>
      </w:r>
      <w:r w:rsidR="00C71F39" w:rsidRPr="004B76BE">
        <w:rPr>
          <w:rStyle w:val="apple-style-span"/>
          <w:color w:val="000000"/>
        </w:rPr>
        <w:t xml:space="preserve">coding exons of </w:t>
      </w:r>
      <w:r w:rsidR="00C71F39" w:rsidRPr="004B76BE">
        <w:rPr>
          <w:rStyle w:val="apple-style-span"/>
          <w:i/>
          <w:color w:val="000000"/>
        </w:rPr>
        <w:t>PHAX</w:t>
      </w:r>
      <w:r w:rsidRPr="004B76BE">
        <w:rPr>
          <w:rStyle w:val="apple-style-span"/>
          <w:color w:val="000000"/>
        </w:rPr>
        <w:t xml:space="preserve">, however, revealed no </w:t>
      </w:r>
      <w:r w:rsidR="00BC0666" w:rsidRPr="004B76BE">
        <w:rPr>
          <w:rStyle w:val="apple-style-span"/>
          <w:color w:val="000000"/>
        </w:rPr>
        <w:t xml:space="preserve">intragenic </w:t>
      </w:r>
      <w:r w:rsidRPr="004B76BE">
        <w:rPr>
          <w:rStyle w:val="apple-style-span"/>
          <w:color w:val="000000"/>
        </w:rPr>
        <w:t xml:space="preserve">mutations in </w:t>
      </w:r>
      <w:r w:rsidR="000B4DCA" w:rsidRPr="004B76BE">
        <w:rPr>
          <w:rStyle w:val="apple-style-span"/>
          <w:color w:val="000000"/>
        </w:rPr>
        <w:t xml:space="preserve">25 </w:t>
      </w:r>
      <w:r w:rsidRPr="004B76BE">
        <w:rPr>
          <w:rStyle w:val="apple-style-span"/>
          <w:color w:val="000000"/>
        </w:rPr>
        <w:t>PRS cases</w:t>
      </w:r>
      <w:r w:rsidR="00BC0666" w:rsidRPr="004B76BE">
        <w:rPr>
          <w:rStyle w:val="apple-style-span"/>
          <w:color w:val="000000"/>
        </w:rPr>
        <w:t xml:space="preserve"> analysed</w:t>
      </w:r>
      <w:r w:rsidRPr="004B76BE">
        <w:rPr>
          <w:rStyle w:val="apple-style-span"/>
          <w:color w:val="000000"/>
        </w:rPr>
        <w:t>.</w:t>
      </w:r>
    </w:p>
    <w:p w14:paraId="5BD9C853" w14:textId="77777777" w:rsidR="00851C1E" w:rsidRDefault="00851C1E" w:rsidP="005C3C94">
      <w:pPr>
        <w:pStyle w:val="Heading2"/>
        <w:rPr>
          <w:rStyle w:val="apple-style-span"/>
          <w:rFonts w:ascii="Arial" w:hAnsi="Arial" w:cs="Arial"/>
          <w:sz w:val="24"/>
          <w:szCs w:val="24"/>
        </w:rPr>
      </w:pPr>
    </w:p>
    <w:p w14:paraId="09989D2D" w14:textId="5CD47C31" w:rsidR="009433C8" w:rsidRPr="0026501E" w:rsidRDefault="009433C8" w:rsidP="005C3C94">
      <w:pPr>
        <w:pStyle w:val="Heading2"/>
        <w:rPr>
          <w:rStyle w:val="apple-style-span"/>
          <w:rFonts w:asciiTheme="minorHAnsi" w:hAnsiTheme="minorHAnsi" w:cs="Arial"/>
          <w:sz w:val="32"/>
          <w:szCs w:val="32"/>
        </w:rPr>
      </w:pPr>
      <w:r w:rsidRPr="0026501E">
        <w:rPr>
          <w:rStyle w:val="apple-style-span"/>
          <w:rFonts w:asciiTheme="minorHAnsi" w:hAnsiTheme="minorHAnsi" w:cs="Arial"/>
          <w:sz w:val="32"/>
          <w:szCs w:val="32"/>
        </w:rPr>
        <w:t>D</w:t>
      </w:r>
      <w:r w:rsidR="00EE5347">
        <w:rPr>
          <w:rStyle w:val="apple-style-span"/>
          <w:rFonts w:asciiTheme="minorHAnsi" w:hAnsiTheme="minorHAnsi" w:cs="Arial"/>
          <w:sz w:val="32"/>
          <w:szCs w:val="32"/>
        </w:rPr>
        <w:t>iscussion</w:t>
      </w:r>
    </w:p>
    <w:p w14:paraId="3ED26C10" w14:textId="33024404" w:rsidR="009433C8" w:rsidRPr="005C3C94" w:rsidRDefault="002F4319" w:rsidP="00EE5347">
      <w:pPr>
        <w:spacing w:line="480" w:lineRule="auto"/>
        <w:ind w:firstLine="720"/>
        <w:rPr>
          <w:rStyle w:val="apple-style-span"/>
          <w:color w:val="000000"/>
        </w:rPr>
      </w:pPr>
      <w:r w:rsidRPr="005C3C94">
        <w:t>Individual</w:t>
      </w:r>
      <w:r w:rsidR="00A558D1" w:rsidRPr="005C3C94">
        <w:t xml:space="preserve"> 1 and </w:t>
      </w:r>
      <w:r w:rsidRPr="005C3C94">
        <w:t>Individual</w:t>
      </w:r>
      <w:r w:rsidR="00B67F67" w:rsidRPr="005C3C94">
        <w:t xml:space="preserve"> 2 </w:t>
      </w:r>
      <w:r w:rsidR="002A3E2A" w:rsidRPr="005C3C94">
        <w:t xml:space="preserve">both </w:t>
      </w:r>
      <w:r w:rsidR="00A558D1" w:rsidRPr="005C3C94">
        <w:t xml:space="preserve">presented in the perinatal period with severe </w:t>
      </w:r>
      <w:r w:rsidR="00834DB1">
        <w:t>Pierre Robin sequence (</w:t>
      </w:r>
      <w:r w:rsidR="00A558D1" w:rsidRPr="005C3C94">
        <w:t>PRS</w:t>
      </w:r>
      <w:r w:rsidR="00834DB1">
        <w:t>)</w:t>
      </w:r>
      <w:r w:rsidR="00A558D1" w:rsidRPr="005C3C94">
        <w:t xml:space="preserve"> </w:t>
      </w:r>
      <w:r w:rsidR="00163605">
        <w:t xml:space="preserve">and </w:t>
      </w:r>
      <w:r w:rsidR="00A558D1" w:rsidRPr="005C3C94">
        <w:t>were seen by the same clinician (DRF)</w:t>
      </w:r>
      <w:r w:rsidR="002A3E2A" w:rsidRPr="005C3C94">
        <w:t xml:space="preserve"> </w:t>
      </w:r>
      <w:r w:rsidR="002A3E2A" w:rsidRPr="005C3C94">
        <w:lastRenderedPageBreak/>
        <w:t>several years apart</w:t>
      </w:r>
      <w:r w:rsidR="00B67F67" w:rsidRPr="005C3C94">
        <w:t>. O</w:t>
      </w:r>
      <w:r w:rsidR="00A558D1" w:rsidRPr="005C3C94">
        <w:t xml:space="preserve">n the basis of the distinct clinical features in </w:t>
      </w:r>
      <w:r w:rsidRPr="005C3C94">
        <w:t>Individual</w:t>
      </w:r>
      <w:r w:rsidR="00A558D1" w:rsidRPr="005C3C94">
        <w:t xml:space="preserve"> 1 a clinical diagnosis of 5q23 </w:t>
      </w:r>
      <w:r w:rsidR="00BC0666" w:rsidRPr="005C3C94">
        <w:t xml:space="preserve">deletion syndrome </w:t>
      </w:r>
      <w:r w:rsidR="00A558D1" w:rsidRPr="005C3C94">
        <w:t xml:space="preserve">was made in </w:t>
      </w:r>
      <w:r w:rsidRPr="005C3C94">
        <w:t>Individual</w:t>
      </w:r>
      <w:r w:rsidR="00B67F67" w:rsidRPr="005C3C94">
        <w:t xml:space="preserve"> 2 and</w:t>
      </w:r>
      <w:r w:rsidR="00A558D1" w:rsidRPr="005C3C94">
        <w:t xml:space="preserve"> subsequently confirmed by metaphase FISH analysis. </w:t>
      </w:r>
      <w:r w:rsidR="002A3E2A" w:rsidRPr="005C3C94">
        <w:rPr>
          <w:rStyle w:val="apple-style-span"/>
          <w:color w:val="000000"/>
        </w:rPr>
        <w:t>A review of the cytogenetic literature (</w:t>
      </w:r>
      <w:r w:rsidR="0018667B">
        <w:rPr>
          <w:rStyle w:val="apple-style-span"/>
          <w:color w:val="000000"/>
        </w:rPr>
        <w:t>Supp</w:t>
      </w:r>
      <w:r w:rsidR="00955373">
        <w:rPr>
          <w:rStyle w:val="apple-style-span"/>
          <w:color w:val="000000"/>
        </w:rPr>
        <w:t>.</w:t>
      </w:r>
      <w:r w:rsidR="0018667B">
        <w:rPr>
          <w:rStyle w:val="apple-style-span"/>
          <w:color w:val="000000"/>
        </w:rPr>
        <w:t xml:space="preserve"> </w:t>
      </w:r>
      <w:r w:rsidR="002A3E2A" w:rsidRPr="005C3C94">
        <w:rPr>
          <w:rStyle w:val="apple-style-span"/>
          <w:color w:val="000000"/>
        </w:rPr>
        <w:t xml:space="preserve">Table </w:t>
      </w:r>
      <w:r w:rsidR="0018667B" w:rsidRPr="005C3C94">
        <w:rPr>
          <w:rStyle w:val="apple-style-span"/>
          <w:color w:val="000000"/>
        </w:rPr>
        <w:t>S</w:t>
      </w:r>
      <w:r w:rsidR="0018667B">
        <w:rPr>
          <w:rStyle w:val="apple-style-span"/>
          <w:color w:val="000000"/>
        </w:rPr>
        <w:t>4</w:t>
      </w:r>
      <w:r w:rsidR="002A3E2A" w:rsidRPr="005C3C94">
        <w:rPr>
          <w:rStyle w:val="apple-style-span"/>
          <w:color w:val="000000"/>
        </w:rPr>
        <w:t>) revealed that d</w:t>
      </w:r>
      <w:r w:rsidR="002A3E2A" w:rsidRPr="005C3C94">
        <w:rPr>
          <w:color w:val="000000"/>
        </w:rPr>
        <w:t>eletions of the middle part of 5q cause a wide variety of different malformations with few clear genotype-phenotype correlations</w:t>
      </w:r>
      <w:r w:rsidR="000B0170">
        <w:rPr>
          <w:color w:val="000000"/>
        </w:rPr>
        <w:t xml:space="preserve"> </w:t>
      </w:r>
      <w:r w:rsidR="000B0170">
        <w:rPr>
          <w:color w:val="000000"/>
        </w:rPr>
        <w:fldChar w:fldCharType="begin">
          <w:fldData xml:space="preserve">PFJlZm1hbj48Q2l0ZT48QXV0aG9yPkFyZW5zPC9BdXRob3I+PFllYXI+MjAwNDwvWWVhcj48UmVj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</w:fldData>
        </w:fldChar>
      </w:r>
      <w:r w:rsidR="00553BF2">
        <w:rPr>
          <w:color w:val="000000"/>
        </w:rPr>
        <w:instrText xml:space="preserve"> ADDIN REFMGR.CITE </w:instrText>
      </w:r>
      <w:r w:rsidR="00553BF2">
        <w:rPr>
          <w:color w:val="000000"/>
        </w:rPr>
        <w:fldChar w:fldCharType="begin">
          <w:fldData xml:space="preserve">PFJlZm1hbj48Q2l0ZT48QXV0aG9yPkFyZW5zPC9BdXRob3I+PFllYXI+MjAwNDwvWWVhcj48UmVj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</w:fldData>
        </w:fldChar>
      </w:r>
      <w:r w:rsidR="00553BF2">
        <w:rPr>
          <w:color w:val="000000"/>
        </w:rPr>
        <w:instrText xml:space="preserve"> ADDIN EN.CITE.DATA </w:instrText>
      </w:r>
      <w:r w:rsidR="00553BF2">
        <w:rPr>
          <w:color w:val="000000"/>
        </w:rPr>
      </w:r>
      <w:r w:rsidR="00553BF2">
        <w:rPr>
          <w:color w:val="000000"/>
        </w:rPr>
        <w:fldChar w:fldCharType="end"/>
      </w:r>
      <w:r w:rsidR="000B0170">
        <w:rPr>
          <w:color w:val="000000"/>
        </w:rPr>
      </w:r>
      <w:r w:rsidR="000B0170">
        <w:rPr>
          <w:color w:val="000000"/>
        </w:rPr>
        <w:fldChar w:fldCharType="separate"/>
      </w:r>
      <w:r w:rsidR="0052098D">
        <w:rPr>
          <w:noProof/>
          <w:color w:val="000000"/>
        </w:rPr>
        <w:t>(Arens et al., 2004; Courtens et al., 1998; Bennett et al., 1997; Tzschach et al., 2006)</w:t>
      </w:r>
      <w:r w:rsidR="000B0170">
        <w:rPr>
          <w:color w:val="000000"/>
        </w:rPr>
        <w:fldChar w:fldCharType="end"/>
      </w:r>
      <w:r w:rsidR="002A3E2A" w:rsidRPr="005C3C94">
        <w:rPr>
          <w:color w:val="000000"/>
        </w:rPr>
        <w:t xml:space="preserve">. Haploinsufficiency of the </w:t>
      </w:r>
      <w:r w:rsidR="00ED3075">
        <w:rPr>
          <w:color w:val="000000"/>
        </w:rPr>
        <w:t>5</w:t>
      </w:r>
      <w:r w:rsidR="002A3E2A" w:rsidRPr="005C3C94">
        <w:rPr>
          <w:color w:val="000000"/>
        </w:rPr>
        <w:t>q22-q23 region, however, is frequently associated with cleft palate</w:t>
      </w:r>
      <w:r w:rsidR="000B0170">
        <w:rPr>
          <w:color w:val="000000"/>
        </w:rPr>
        <w:t xml:space="preserve"> </w:t>
      </w:r>
      <w:r w:rsidR="0052098D">
        <w:rPr>
          <w:color w:val="000000"/>
        </w:rPr>
        <w:fldChar w:fldCharType="begin">
          <w:fldData xml:space="preserve">PFJlZm1hbj48Q2l0ZT48QXV0aG9yPkFyZW5zPC9BdXRob3I+PFllYXI+MjAwNDwvWWVhcj48UmVj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</w:fldData>
        </w:fldChar>
      </w:r>
      <w:r w:rsidR="00553BF2">
        <w:rPr>
          <w:color w:val="000000"/>
        </w:rPr>
        <w:instrText xml:space="preserve"> ADDIN REFMGR.CITE </w:instrText>
      </w:r>
      <w:r w:rsidR="00553BF2">
        <w:rPr>
          <w:color w:val="000000"/>
        </w:rPr>
        <w:fldChar w:fldCharType="begin">
          <w:fldData xml:space="preserve">PFJlZm1hbj48Q2l0ZT48QXV0aG9yPkFyZW5zPC9BdXRob3I+PFllYXI+MjAwNDwvWWVhcj48UmVj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</w:fldData>
        </w:fldChar>
      </w:r>
      <w:r w:rsidR="00553BF2">
        <w:rPr>
          <w:color w:val="000000"/>
        </w:rPr>
        <w:instrText xml:space="preserve"> ADDIN EN.CITE.DATA </w:instrText>
      </w:r>
      <w:r w:rsidR="00553BF2">
        <w:rPr>
          <w:color w:val="000000"/>
        </w:rPr>
      </w:r>
      <w:r w:rsidR="00553BF2">
        <w:rPr>
          <w:color w:val="000000"/>
        </w:rPr>
        <w:fldChar w:fldCharType="end"/>
      </w:r>
      <w:r w:rsidR="0052098D">
        <w:rPr>
          <w:color w:val="000000"/>
        </w:rPr>
      </w:r>
      <w:r w:rsidR="0052098D">
        <w:rPr>
          <w:color w:val="000000"/>
        </w:rPr>
        <w:fldChar w:fldCharType="separate"/>
      </w:r>
      <w:r w:rsidR="0052098D">
        <w:rPr>
          <w:noProof/>
          <w:color w:val="000000"/>
        </w:rPr>
        <w:t>(Arens et al., 2004; Garcia-Minaur et al., 2005; Courtens et al., 1998; Hastings et al., 2000)</w:t>
      </w:r>
      <w:r w:rsidR="0052098D">
        <w:rPr>
          <w:color w:val="000000"/>
        </w:rPr>
        <w:fldChar w:fldCharType="end"/>
      </w:r>
      <w:r w:rsidR="002A3E2A" w:rsidRPr="005C3C94">
        <w:rPr>
          <w:color w:val="000000"/>
        </w:rPr>
        <w:t>.</w:t>
      </w:r>
      <w:r w:rsidR="002A3E2A" w:rsidRPr="005C3C94">
        <w:t xml:space="preserve"> To determine the phenotypic spectrum</w:t>
      </w:r>
      <w:r w:rsidR="00B67F67" w:rsidRPr="005C3C94">
        <w:t xml:space="preserve"> associated with deletions of this part of the genome w</w:t>
      </w:r>
      <w:r w:rsidR="009433C8" w:rsidRPr="005C3C94">
        <w:rPr>
          <w:rStyle w:val="apple-style-span"/>
          <w:color w:val="000000"/>
        </w:rPr>
        <w:t xml:space="preserve">e have characterised six deletions of 5q </w:t>
      </w:r>
      <w:r w:rsidR="002A3E2A" w:rsidRPr="005C3C94">
        <w:rPr>
          <w:rStyle w:val="apple-style-span"/>
          <w:color w:val="000000"/>
        </w:rPr>
        <w:t xml:space="preserve">which had been molecularly-positioned by aCGH and were ascertained </w:t>
      </w:r>
      <w:r w:rsidR="002A3E2A" w:rsidRPr="005C3C94">
        <w:rPr>
          <w:rStyle w:val="apple-style-span"/>
          <w:i/>
          <w:color w:val="000000"/>
        </w:rPr>
        <w:t>via</w:t>
      </w:r>
      <w:r w:rsidR="00B67F67" w:rsidRPr="005C3C94">
        <w:rPr>
          <w:rStyle w:val="apple-style-span"/>
          <w:color w:val="000000"/>
        </w:rPr>
        <w:t xml:space="preserve"> the DECIPHER database</w:t>
      </w:r>
      <w:r w:rsidR="00955373">
        <w:rPr>
          <w:rStyle w:val="apple-style-span"/>
          <w:color w:val="000000"/>
        </w:rPr>
        <w:t xml:space="preserve"> </w:t>
      </w:r>
      <w:r w:rsidR="007D008E">
        <w:rPr>
          <w:rStyle w:val="apple-style-span"/>
          <w:color w:val="000000"/>
        </w:rPr>
        <w:fldChar w:fldCharType="begin"/>
      </w:r>
      <w:r w:rsidR="00553BF2">
        <w:rPr>
          <w:rStyle w:val="apple-style-span"/>
          <w:color w:val="000000"/>
        </w:rPr>
        <w:instrText xml:space="preserve"> ADDIN REFMGR.CITE &lt;Refman&gt;&lt;Cite&gt;&lt;Author&gt;Firth&lt;/Author&gt;&lt;Year&gt;2009&lt;/Year&gt;&lt;RecNum&gt;19&lt;/RecNum&gt;&lt;IDText&gt;DECIPHER: Database of Chromosomal Imbalance and Phenotype in Humans Using Ensembl Resources&lt;/IDText&gt;&lt;MDL Ref_Type="Journal"&gt;&lt;Ref_Type&gt;Journal&lt;/Ref_Type&gt;&lt;Ref_ID&gt;19&lt;/Ref_ID&gt;&lt;Title_Primary&gt;DECIPHER: Database of Chromosomal Imbalance and Phenotype in Humans Using Ensembl Resources&lt;/Title_Primary&gt;&lt;Authors_Primary&gt;Firth,H.V.&lt;/Authors_Primary&gt;&lt;Authors_Primary&gt;Richards,S.M.&lt;/Authors_Primary&gt;&lt;Authors_Primary&gt;Bevan,A.P.&lt;/Authors_Primary&gt;&lt;Authors_Primary&gt;Clayton,S.&lt;/Authors_Primary&gt;&lt;Authors_Primary&gt;Corpas,M.&lt;/Authors_Primary&gt;&lt;Authors_Primary&gt;Rajan,D.&lt;/Authors_Primary&gt;&lt;Authors_Primary&gt;Van,Vooren S.&lt;/Authors_Primary&gt;&lt;Authors_Primary&gt;Moreau,Y.&lt;/Authors_Primary&gt;&lt;Authors_Primary&gt;Pettett,R.M.&lt;/Authors_Primary&gt;&lt;Authors_Primary&gt;Carter,N.P.&lt;/Authors_Primary&gt;&lt;Date_Primary&gt;2009/4&lt;/Date_Primary&gt;&lt;Keywords&gt;Adult&lt;/Keywords&gt;&lt;Keywords&gt;Child&lt;/Keywords&gt;&lt;Keywords&gt;Child,Preschool&lt;/Keywords&gt;&lt;Keywords&gt;Chromosome Aberrations&lt;/Keywords&gt;&lt;Keywords&gt;Comparative Genomic Hybridization&lt;/Keywords&gt;&lt;Keywords&gt;Computational Biology&lt;/Keywords&gt;&lt;Keywords&gt;Databases,Genetic&lt;/Keywords&gt;&lt;Keywords&gt;Female&lt;/Keywords&gt;&lt;Keywords&gt;Gene Dosage&lt;/Keywords&gt;&lt;Keywords&gt;Genes,Dominant&lt;/Keywords&gt;&lt;Keywords&gt;Genetic Counseling&lt;/Keywords&gt;&lt;Keywords&gt;genetics&lt;/Keywords&gt;&lt;Keywords&gt;Genome,Human&lt;/Keywords&gt;&lt;Keywords&gt;Humans&lt;/Keywords&gt;&lt;Keywords&gt;Internet&lt;/Keywords&gt;&lt;Keywords&gt;Male&lt;/Keywords&gt;&lt;Keywords&gt;Phenotype&lt;/Keywords&gt;&lt;Keywords&gt;Syndrome&lt;/Keywords&gt;&lt;Reprint&gt;Not in File&lt;/Reprint&gt;&lt;Start_Page&gt;524&lt;/Start_Page&gt;&lt;End_Page&gt;533&lt;/End_Page&gt;&lt;Periodical&gt;Am.J.Hum.Genet.&lt;/Periodical&gt;&lt;Volume&gt;84&lt;/Volume&gt;&lt;Issue&gt;4&lt;/Issue&gt;&lt;User_Def_5&gt;PMC2667985&lt;/User_Def_5&gt;&lt;Misc_3&gt;S0002-9297(09)00107-4 [pii];10.1016/j.ajhg.2009.03.010 [doi]&lt;/Misc_3&gt;&lt;Address&gt;Cambridge University Department of Medical Genetics, Addenbrooke&amp;apos;s Hospital, Cambridge CB2 2QQ, UK. hvf21@cam.ac.uk&lt;/Address&gt;&lt;Web_URL&gt;PM:19344873&lt;/Web_URL&gt;&lt;ZZ_JournalStdAbbrev&gt;&lt;f name="System"&gt;Am.J.Hum.Genet.&lt;/f&gt;&lt;/ZZ_JournalStdAbbrev&gt;&lt;ZZ_WorkformID&gt;1&lt;/ZZ_WorkformID&gt;&lt;/MDL&gt;&lt;/Cite&gt;&lt;/Refman&gt;</w:instrText>
      </w:r>
      <w:r w:rsidR="007D008E">
        <w:rPr>
          <w:rStyle w:val="apple-style-span"/>
          <w:color w:val="000000"/>
        </w:rPr>
        <w:fldChar w:fldCharType="separate"/>
      </w:r>
      <w:r w:rsidR="007D008E">
        <w:rPr>
          <w:rStyle w:val="apple-style-span"/>
          <w:noProof/>
          <w:color w:val="000000"/>
        </w:rPr>
        <w:t>(Firth et al., 2009)</w:t>
      </w:r>
      <w:r w:rsidR="007D008E">
        <w:rPr>
          <w:rStyle w:val="apple-style-span"/>
          <w:color w:val="000000"/>
        </w:rPr>
        <w:fldChar w:fldCharType="end"/>
      </w:r>
      <w:r w:rsidR="002A3E2A" w:rsidRPr="005C3C94">
        <w:rPr>
          <w:rStyle w:val="apple-style-span"/>
          <w:color w:val="000000"/>
        </w:rPr>
        <w:t>. This has allowed us to define two interesting critical regions</w:t>
      </w:r>
      <w:r w:rsidR="00A73209">
        <w:rPr>
          <w:rStyle w:val="apple-style-span"/>
          <w:color w:val="000000"/>
        </w:rPr>
        <w:t>,</w:t>
      </w:r>
      <w:r w:rsidR="002A3E2A" w:rsidRPr="005C3C94">
        <w:rPr>
          <w:rStyle w:val="apple-style-span"/>
          <w:color w:val="000000"/>
        </w:rPr>
        <w:t xml:space="preserve"> one for cleft palate and Pierre Robin sequence and the other for talipes equinovarus</w:t>
      </w:r>
      <w:r w:rsidR="00BC0666" w:rsidRPr="005C3C94">
        <w:rPr>
          <w:rStyle w:val="apple-style-span"/>
          <w:color w:val="000000"/>
        </w:rPr>
        <w:t xml:space="preserve"> (TEV)</w:t>
      </w:r>
      <w:r w:rsidR="002A3E2A" w:rsidRPr="005C3C94">
        <w:rPr>
          <w:rStyle w:val="apple-style-span"/>
          <w:color w:val="000000"/>
        </w:rPr>
        <w:t>.</w:t>
      </w:r>
      <w:r w:rsidR="00B25C0D" w:rsidRPr="005C3C94">
        <w:rPr>
          <w:rStyle w:val="apple-style-span"/>
          <w:color w:val="000000"/>
        </w:rPr>
        <w:t xml:space="preserve"> </w:t>
      </w:r>
      <w:r w:rsidR="002A3E2A" w:rsidRPr="005C3C94">
        <w:rPr>
          <w:rStyle w:val="apple-style-span"/>
          <w:color w:val="000000"/>
        </w:rPr>
        <w:t xml:space="preserve">Our interest is in defining new genes that cause craniofacial malformations and we used developmental gene expression analysis in mouse embryos to identify </w:t>
      </w:r>
      <w:r w:rsidR="002A3E2A" w:rsidRPr="005C3C94">
        <w:rPr>
          <w:rStyle w:val="apple-style-span"/>
          <w:i/>
          <w:color w:val="000000"/>
        </w:rPr>
        <w:t>FBN2</w:t>
      </w:r>
      <w:r w:rsidR="002A3E2A" w:rsidRPr="005C3C94">
        <w:rPr>
          <w:rStyle w:val="apple-style-span"/>
          <w:color w:val="000000"/>
        </w:rPr>
        <w:t xml:space="preserve"> and </w:t>
      </w:r>
      <w:r w:rsidR="002A3E2A" w:rsidRPr="005C3C94">
        <w:rPr>
          <w:rStyle w:val="apple-style-span"/>
          <w:i/>
          <w:color w:val="000000"/>
        </w:rPr>
        <w:t>PHAX</w:t>
      </w:r>
      <w:r w:rsidR="002A3E2A" w:rsidRPr="005C3C94">
        <w:rPr>
          <w:rStyle w:val="apple-style-span"/>
          <w:color w:val="000000"/>
        </w:rPr>
        <w:t xml:space="preserve"> as strong candidates for aspects of the 5q23 deletion phenotype</w:t>
      </w:r>
      <w:r w:rsidR="00D53882">
        <w:rPr>
          <w:rStyle w:val="apple-style-span"/>
          <w:color w:val="000000"/>
        </w:rPr>
        <w:t xml:space="preserve"> based on their specific expression pattern detected in the pharyngeal arch 1 and 2 and migratory neural crest cells</w:t>
      </w:r>
      <w:r w:rsidR="002A3E2A" w:rsidRPr="005C3C94">
        <w:rPr>
          <w:rStyle w:val="apple-style-span"/>
          <w:color w:val="000000"/>
        </w:rPr>
        <w:t>.</w:t>
      </w:r>
    </w:p>
    <w:p w14:paraId="166DC1C7" w14:textId="414CE62A" w:rsidR="009433C8" w:rsidRPr="005C3C94" w:rsidRDefault="002A3E2A" w:rsidP="00851C1E">
      <w:pPr>
        <w:spacing w:line="480" w:lineRule="auto"/>
        <w:ind w:firstLine="720"/>
        <w:rPr>
          <w:rStyle w:val="apple-style-span"/>
          <w:color w:val="000000"/>
        </w:rPr>
      </w:pPr>
      <w:r w:rsidRPr="005C3C94">
        <w:rPr>
          <w:rStyle w:val="apple-style-span"/>
          <w:color w:val="000000"/>
        </w:rPr>
        <w:t>I</w:t>
      </w:r>
      <w:r w:rsidR="009433C8" w:rsidRPr="005C3C94">
        <w:rPr>
          <w:rStyle w:val="apple-style-span"/>
          <w:color w:val="000000"/>
        </w:rPr>
        <w:t>ntragenic mutations</w:t>
      </w:r>
      <w:r w:rsidRPr="005C3C94">
        <w:rPr>
          <w:rStyle w:val="apple-style-span"/>
          <w:color w:val="000000"/>
        </w:rPr>
        <w:t xml:space="preserve"> in </w:t>
      </w:r>
      <w:r w:rsidRPr="005C3C94">
        <w:rPr>
          <w:rStyle w:val="apple-style-span"/>
          <w:i/>
          <w:color w:val="000000"/>
        </w:rPr>
        <w:t>FBN2</w:t>
      </w:r>
      <w:r w:rsidR="009433C8" w:rsidRPr="005C3C94">
        <w:rPr>
          <w:rStyle w:val="apple-style-span"/>
          <w:color w:val="000000"/>
        </w:rPr>
        <w:t>, predominantly missense mutations</w:t>
      </w:r>
      <w:r w:rsidRPr="005C3C94">
        <w:rPr>
          <w:rStyle w:val="apple-style-span"/>
          <w:color w:val="000000"/>
        </w:rPr>
        <w:t xml:space="preserve">, cause congenital contractural arachnodactyly (CCA; MIM </w:t>
      </w:r>
      <w:r w:rsidR="00BC0666" w:rsidRPr="005C3C94">
        <w:rPr>
          <w:rStyle w:val="apple-style-span"/>
          <w:color w:val="000000"/>
        </w:rPr>
        <w:t>121050</w:t>
      </w:r>
      <w:r w:rsidRPr="005C3C94">
        <w:rPr>
          <w:rStyle w:val="apple-style-span"/>
          <w:color w:val="000000"/>
        </w:rPr>
        <w:t>)</w:t>
      </w:r>
      <w:r w:rsidR="009433C8" w:rsidRPr="005C3C94">
        <w:rPr>
          <w:rStyle w:val="apple-style-span"/>
          <w:color w:val="000000"/>
        </w:rPr>
        <w:t>. The paucity of loss-of-function mutations has led to the proposal that CCA is caused by a gain-of-function mechanism; however no single mechanism has been proven</w:t>
      </w:r>
      <w:r w:rsidR="00DB10B6">
        <w:rPr>
          <w:rStyle w:val="apple-style-span"/>
          <w:color w:val="000000"/>
        </w:rPr>
        <w:t xml:space="preserve"> </w:t>
      </w:r>
      <w:r w:rsidR="00DB10B6">
        <w:rPr>
          <w:rStyle w:val="apple-style-span"/>
          <w:color w:val="000000"/>
        </w:rPr>
        <w:fldChar w:fldCharType="begin">
          <w:fldData xml:space="preserve">PFJlZm1hbj48Q2l0ZT48QXV0aG9yPlJvYmluc29uPC9BdXRob3I+PFllYXI+MjAwNjwvWWVhcj48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</w:fldData>
        </w:fldChar>
      </w:r>
      <w:r w:rsidR="00553BF2">
        <w:rPr>
          <w:rStyle w:val="apple-style-span"/>
          <w:color w:val="000000"/>
        </w:rPr>
        <w:instrText xml:space="preserve"> ADDIN REFMGR.CITE </w:instrText>
      </w:r>
      <w:r w:rsidR="00553BF2">
        <w:rPr>
          <w:rStyle w:val="apple-style-span"/>
          <w:color w:val="000000"/>
        </w:rPr>
        <w:fldChar w:fldCharType="begin">
          <w:fldData xml:space="preserve">PFJlZm1hbj48Q2l0ZT48QXV0aG9yPlJvYmluc29uPC9BdXRob3I+PFllYXI+MjAwNjwvWWVhcj48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</w:fldData>
        </w:fldChar>
      </w:r>
      <w:r w:rsidR="00553BF2">
        <w:rPr>
          <w:rStyle w:val="apple-style-span"/>
          <w:color w:val="000000"/>
        </w:rPr>
        <w:instrText xml:space="preserve"> ADDIN EN.CITE.DATA </w:instrText>
      </w:r>
      <w:r w:rsidR="00553BF2">
        <w:rPr>
          <w:rStyle w:val="apple-style-span"/>
          <w:color w:val="000000"/>
        </w:rPr>
      </w:r>
      <w:r w:rsidR="00553BF2">
        <w:rPr>
          <w:rStyle w:val="apple-style-span"/>
          <w:color w:val="000000"/>
        </w:rPr>
        <w:fldChar w:fldCharType="end"/>
      </w:r>
      <w:r w:rsidR="00DB10B6">
        <w:rPr>
          <w:rStyle w:val="apple-style-span"/>
          <w:color w:val="000000"/>
        </w:rPr>
      </w:r>
      <w:r w:rsidR="00DB10B6">
        <w:rPr>
          <w:rStyle w:val="apple-style-span"/>
          <w:color w:val="000000"/>
        </w:rPr>
        <w:fldChar w:fldCharType="separate"/>
      </w:r>
      <w:r w:rsidR="00DB10B6">
        <w:rPr>
          <w:rStyle w:val="apple-style-span"/>
          <w:noProof/>
          <w:color w:val="000000"/>
        </w:rPr>
        <w:t>(Robinson et al., 2006)</w:t>
      </w:r>
      <w:r w:rsidR="00DB10B6">
        <w:rPr>
          <w:rStyle w:val="apple-style-span"/>
          <w:color w:val="000000"/>
        </w:rPr>
        <w:fldChar w:fldCharType="end"/>
      </w:r>
      <w:r w:rsidR="009433C8" w:rsidRPr="005C3C94">
        <w:rPr>
          <w:rStyle w:val="apple-style-span"/>
          <w:color w:val="000000"/>
        </w:rPr>
        <w:t>. In Marfan syndrome</w:t>
      </w:r>
      <w:r w:rsidR="005961FC">
        <w:rPr>
          <w:rStyle w:val="apple-style-span"/>
          <w:color w:val="000000"/>
        </w:rPr>
        <w:t xml:space="preserve"> (MIM 154700)</w:t>
      </w:r>
      <w:r w:rsidR="009433C8" w:rsidRPr="005C3C94">
        <w:rPr>
          <w:rStyle w:val="apple-style-span"/>
          <w:color w:val="000000"/>
        </w:rPr>
        <w:t xml:space="preserve">, which is caused by mutations in </w:t>
      </w:r>
      <w:r w:rsidR="009433C8" w:rsidRPr="005C3C94">
        <w:rPr>
          <w:rStyle w:val="apple-style-span"/>
          <w:i/>
          <w:color w:val="000000"/>
        </w:rPr>
        <w:t>FBN1</w:t>
      </w:r>
      <w:r w:rsidR="009433C8" w:rsidRPr="005C3C94">
        <w:rPr>
          <w:rStyle w:val="apple-style-span"/>
          <w:color w:val="000000"/>
        </w:rPr>
        <w:t xml:space="preserve">, it is clear that loss of one copy of </w:t>
      </w:r>
      <w:r w:rsidR="009433C8" w:rsidRPr="005C3C94">
        <w:rPr>
          <w:rStyle w:val="apple-style-span"/>
          <w:i/>
          <w:color w:val="000000"/>
        </w:rPr>
        <w:t>FBN1</w:t>
      </w:r>
      <w:r w:rsidR="009433C8" w:rsidRPr="005C3C94">
        <w:rPr>
          <w:rStyle w:val="apple-style-span"/>
          <w:color w:val="000000"/>
        </w:rPr>
        <w:t xml:space="preserve"> through gene deletion can elicit a range of sub-phenotypes that are comparable in severity to those caused by amino acid </w:t>
      </w:r>
      <w:r w:rsidR="009433C8" w:rsidRPr="005C3C94">
        <w:rPr>
          <w:rStyle w:val="apple-style-span"/>
          <w:color w:val="000000"/>
        </w:rPr>
        <w:lastRenderedPageBreak/>
        <w:t>substitutions</w:t>
      </w:r>
      <w:r w:rsidR="00DB10B6">
        <w:rPr>
          <w:rStyle w:val="apple-style-span"/>
          <w:color w:val="000000"/>
        </w:rPr>
        <w:t xml:space="preserve"> </w:t>
      </w:r>
      <w:r w:rsidR="00DB10B6">
        <w:rPr>
          <w:rStyle w:val="apple-style-span"/>
          <w:color w:val="000000"/>
        </w:rPr>
        <w:fldChar w:fldCharType="begin">
          <w:fldData xml:space="preserve">PFJlZm1hbj48Q2l0ZT48QXV0aG9yPkhpbGhvcnN0LUhvZnN0ZWU8L0F1dGhvcj48WWVhcj4yMDEx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</w:fldData>
        </w:fldChar>
      </w:r>
      <w:r w:rsidR="00553BF2">
        <w:rPr>
          <w:rStyle w:val="apple-style-span"/>
          <w:color w:val="000000"/>
        </w:rPr>
        <w:instrText xml:space="preserve"> ADDIN REFMGR.CITE </w:instrText>
      </w:r>
      <w:r w:rsidR="00553BF2">
        <w:rPr>
          <w:rStyle w:val="apple-style-span"/>
          <w:color w:val="000000"/>
        </w:rPr>
        <w:fldChar w:fldCharType="begin">
          <w:fldData xml:space="preserve">PFJlZm1hbj48Q2l0ZT48QXV0aG9yPkhpbGhvcnN0LUhvZnN0ZWU8L0F1dGhvcj48WWVhcj4yMDEx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</w:fldData>
        </w:fldChar>
      </w:r>
      <w:r w:rsidR="00553BF2">
        <w:rPr>
          <w:rStyle w:val="apple-style-span"/>
          <w:color w:val="000000"/>
        </w:rPr>
        <w:instrText xml:space="preserve"> ADDIN EN.CITE.DATA </w:instrText>
      </w:r>
      <w:r w:rsidR="00553BF2">
        <w:rPr>
          <w:rStyle w:val="apple-style-span"/>
          <w:color w:val="000000"/>
        </w:rPr>
      </w:r>
      <w:r w:rsidR="00553BF2">
        <w:rPr>
          <w:rStyle w:val="apple-style-span"/>
          <w:color w:val="000000"/>
        </w:rPr>
        <w:fldChar w:fldCharType="end"/>
      </w:r>
      <w:r w:rsidR="00DB10B6">
        <w:rPr>
          <w:rStyle w:val="apple-style-span"/>
          <w:color w:val="000000"/>
        </w:rPr>
      </w:r>
      <w:r w:rsidR="00DB10B6">
        <w:rPr>
          <w:rStyle w:val="apple-style-span"/>
          <w:color w:val="000000"/>
        </w:rPr>
        <w:fldChar w:fldCharType="separate"/>
      </w:r>
      <w:r w:rsidR="00DB10B6">
        <w:rPr>
          <w:rStyle w:val="apple-style-span"/>
          <w:noProof/>
          <w:color w:val="000000"/>
        </w:rPr>
        <w:t>(Hilhorst-Hofstee et al., 2011)</w:t>
      </w:r>
      <w:r w:rsidR="00DB10B6">
        <w:rPr>
          <w:rStyle w:val="apple-style-span"/>
          <w:color w:val="000000"/>
        </w:rPr>
        <w:fldChar w:fldCharType="end"/>
      </w:r>
      <w:r w:rsidR="009433C8" w:rsidRPr="005C3C94">
        <w:rPr>
          <w:rStyle w:val="apple-style-span"/>
          <w:color w:val="000000"/>
        </w:rPr>
        <w:t xml:space="preserve">. By analogy with </w:t>
      </w:r>
      <w:r w:rsidR="009433C8" w:rsidRPr="005C3C94">
        <w:rPr>
          <w:rStyle w:val="apple-style-span"/>
          <w:i/>
          <w:color w:val="000000"/>
        </w:rPr>
        <w:t>FBN1</w:t>
      </w:r>
      <w:r w:rsidR="009433C8" w:rsidRPr="005C3C94">
        <w:rPr>
          <w:rStyle w:val="apple-style-span"/>
          <w:color w:val="000000"/>
        </w:rPr>
        <w:t>, it is reasonable to propose that the arachnodactyly</w:t>
      </w:r>
      <w:r w:rsidR="00B25C0D" w:rsidRPr="005C3C94">
        <w:rPr>
          <w:rStyle w:val="apple-style-span"/>
          <w:color w:val="000000"/>
        </w:rPr>
        <w:t xml:space="preserve"> </w:t>
      </w:r>
      <w:r w:rsidR="00C71F39" w:rsidRPr="005C3C94">
        <w:rPr>
          <w:rStyle w:val="apple-style-span"/>
          <w:color w:val="000000"/>
        </w:rPr>
        <w:t xml:space="preserve">and mild distal arthrogryposis </w:t>
      </w:r>
      <w:r w:rsidR="009433C8" w:rsidRPr="005C3C94">
        <w:rPr>
          <w:rStyle w:val="apple-style-span"/>
          <w:color w:val="000000"/>
        </w:rPr>
        <w:t xml:space="preserve">observed in </w:t>
      </w:r>
      <w:r w:rsidR="00C71F39" w:rsidRPr="005C3C94">
        <w:rPr>
          <w:rStyle w:val="apple-style-span"/>
          <w:color w:val="000000"/>
        </w:rPr>
        <w:t xml:space="preserve">some of </w:t>
      </w:r>
      <w:r w:rsidR="009433C8" w:rsidRPr="005C3C94">
        <w:rPr>
          <w:rStyle w:val="apple-style-span"/>
          <w:color w:val="000000"/>
        </w:rPr>
        <w:t xml:space="preserve">the deletion cases described here is caused by loss of one copy of </w:t>
      </w:r>
      <w:r w:rsidR="009433C8" w:rsidRPr="005C3C94">
        <w:rPr>
          <w:rStyle w:val="apple-style-span"/>
          <w:i/>
          <w:color w:val="000000"/>
        </w:rPr>
        <w:t>FBN2</w:t>
      </w:r>
      <w:r w:rsidR="009433C8" w:rsidRPr="005C3C94">
        <w:rPr>
          <w:rStyle w:val="apple-style-span"/>
          <w:color w:val="000000"/>
        </w:rPr>
        <w:t>.</w:t>
      </w:r>
      <w:r w:rsidR="00B25C0D" w:rsidRPr="005C3C94">
        <w:rPr>
          <w:rStyle w:val="apple-style-span"/>
          <w:color w:val="000000"/>
        </w:rPr>
        <w:t xml:space="preserve"> </w:t>
      </w:r>
      <w:r w:rsidR="009433C8" w:rsidRPr="005C3C94">
        <w:rPr>
          <w:rStyle w:val="apple-style-span"/>
          <w:i/>
          <w:color w:val="000000"/>
        </w:rPr>
        <w:t>FBN2</w:t>
      </w:r>
      <w:r w:rsidR="009433C8" w:rsidRPr="005C3C94">
        <w:rPr>
          <w:rStyle w:val="apple-style-span"/>
          <w:color w:val="000000"/>
        </w:rPr>
        <w:t xml:space="preserve"> </w:t>
      </w:r>
      <w:r w:rsidR="00C71F39" w:rsidRPr="005C3C94">
        <w:rPr>
          <w:rStyle w:val="apple-style-span"/>
          <w:color w:val="000000"/>
        </w:rPr>
        <w:t>could be a</w:t>
      </w:r>
      <w:r w:rsidR="009433C8" w:rsidRPr="005C3C94">
        <w:rPr>
          <w:rStyle w:val="apple-style-span"/>
          <w:color w:val="000000"/>
        </w:rPr>
        <w:t xml:space="preserve"> candidate for PRS because fibrillins sequester and modulate the activity of TGF</w:t>
      </w:r>
      <w:r w:rsidR="003E66E7" w:rsidRPr="005C3C94">
        <w:rPr>
          <w:rStyle w:val="apple-style-span"/>
          <w:color w:val="000000"/>
        </w:rPr>
        <w:t>β</w:t>
      </w:r>
      <w:r w:rsidR="009433C8" w:rsidRPr="005C3C94">
        <w:rPr>
          <w:rStyle w:val="apple-style-span"/>
          <w:color w:val="000000"/>
        </w:rPr>
        <w:t xml:space="preserve"> which is required for control of </w:t>
      </w:r>
      <w:r w:rsidR="009433C8" w:rsidRPr="005C3C94">
        <w:rPr>
          <w:rStyle w:val="apple-style-span"/>
          <w:i/>
          <w:color w:val="000000"/>
        </w:rPr>
        <w:t>SOX9</w:t>
      </w:r>
      <w:r w:rsidR="009433C8" w:rsidRPr="005C3C94">
        <w:rPr>
          <w:rStyle w:val="apple-style-span"/>
          <w:color w:val="000000"/>
        </w:rPr>
        <w:t xml:space="preserve"> expression during mandibular ossification</w:t>
      </w:r>
      <w:r w:rsidR="00DB10B6">
        <w:rPr>
          <w:rStyle w:val="apple-style-span"/>
          <w:color w:val="000000"/>
        </w:rPr>
        <w:t xml:space="preserve"> </w:t>
      </w:r>
      <w:r w:rsidR="00DB10B6">
        <w:rPr>
          <w:rStyle w:val="apple-style-span"/>
          <w:color w:val="000000"/>
        </w:rPr>
        <w:fldChar w:fldCharType="begin">
          <w:fldData xml:space="preserve">PFJlZm1hbj48Q2l0ZT48QXV0aG9yPlJhbWlyZXo8L0F1dGhvcj48WWVhcj4yMDEwPC9ZZWFyPjxS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</w:fldData>
        </w:fldChar>
      </w:r>
      <w:r w:rsidR="00553BF2">
        <w:rPr>
          <w:rStyle w:val="apple-style-span"/>
          <w:color w:val="000000"/>
        </w:rPr>
        <w:instrText xml:space="preserve"> ADDIN REFMGR.CITE </w:instrText>
      </w:r>
      <w:r w:rsidR="00553BF2">
        <w:rPr>
          <w:rStyle w:val="apple-style-span"/>
          <w:color w:val="000000"/>
        </w:rPr>
        <w:fldChar w:fldCharType="begin">
          <w:fldData xml:space="preserve">PFJlZm1hbj48Q2l0ZT48QXV0aG9yPlJhbWlyZXo8L0F1dGhvcj48WWVhcj4yMDEwPC9ZZWFyPjxS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</w:fldData>
        </w:fldChar>
      </w:r>
      <w:r w:rsidR="00553BF2">
        <w:rPr>
          <w:rStyle w:val="apple-style-span"/>
          <w:color w:val="000000"/>
        </w:rPr>
        <w:instrText xml:space="preserve"> ADDIN EN.CITE.DATA </w:instrText>
      </w:r>
      <w:r w:rsidR="00553BF2">
        <w:rPr>
          <w:rStyle w:val="apple-style-span"/>
          <w:color w:val="000000"/>
        </w:rPr>
      </w:r>
      <w:r w:rsidR="00553BF2">
        <w:rPr>
          <w:rStyle w:val="apple-style-span"/>
          <w:color w:val="000000"/>
        </w:rPr>
        <w:fldChar w:fldCharType="end"/>
      </w:r>
      <w:r w:rsidR="00DB10B6">
        <w:rPr>
          <w:rStyle w:val="apple-style-span"/>
          <w:color w:val="000000"/>
        </w:rPr>
      </w:r>
      <w:r w:rsidR="00DB10B6">
        <w:rPr>
          <w:rStyle w:val="apple-style-span"/>
          <w:color w:val="000000"/>
        </w:rPr>
        <w:fldChar w:fldCharType="separate"/>
      </w:r>
      <w:r w:rsidR="00DB10B6">
        <w:rPr>
          <w:rStyle w:val="apple-style-span"/>
          <w:noProof/>
          <w:color w:val="000000"/>
        </w:rPr>
        <w:t>(Ramirez and Sakai, 2010; Oka et al., 2008)</w:t>
      </w:r>
      <w:r w:rsidR="00DB10B6">
        <w:rPr>
          <w:rStyle w:val="apple-style-span"/>
          <w:color w:val="000000"/>
        </w:rPr>
        <w:fldChar w:fldCharType="end"/>
      </w:r>
      <w:r w:rsidR="009433C8" w:rsidRPr="005C3C94">
        <w:rPr>
          <w:rStyle w:val="apple-style-span"/>
          <w:color w:val="000000"/>
        </w:rPr>
        <w:t>. Defects in TGF</w:t>
      </w:r>
      <w:r w:rsidR="003E66E7" w:rsidRPr="005C3C94">
        <w:rPr>
          <w:rStyle w:val="apple-style-span"/>
          <w:color w:val="000000"/>
        </w:rPr>
        <w:t>β</w:t>
      </w:r>
      <w:r w:rsidR="00C71F39" w:rsidRPr="005C3C94">
        <w:rPr>
          <w:rStyle w:val="apple-style-span"/>
          <w:color w:val="000000"/>
        </w:rPr>
        <w:t xml:space="preserve"> </w:t>
      </w:r>
      <w:r w:rsidR="009433C8" w:rsidRPr="005C3C94">
        <w:rPr>
          <w:rStyle w:val="apple-style-span"/>
          <w:color w:val="000000"/>
        </w:rPr>
        <w:t>signalling cause retarded mandibular development</w:t>
      </w:r>
      <w:r w:rsidR="00DB10B6">
        <w:rPr>
          <w:rStyle w:val="apple-style-span"/>
          <w:color w:val="000000"/>
        </w:rPr>
        <w:t xml:space="preserve"> </w:t>
      </w:r>
      <w:r w:rsidR="00DB10B6">
        <w:rPr>
          <w:rStyle w:val="apple-style-span"/>
          <w:color w:val="000000"/>
        </w:rPr>
        <w:fldChar w:fldCharType="begin">
          <w:fldData xml:space="preserve">PFJlZm1hbj48Q2l0ZT48QXV0aG9yPk9rYTwvQXV0aG9yPjxZZWFyPjIwMDg8L1llYXI+PFJlY051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</w:fldData>
        </w:fldChar>
      </w:r>
      <w:r w:rsidR="00553BF2">
        <w:rPr>
          <w:rStyle w:val="apple-style-span"/>
          <w:color w:val="000000"/>
        </w:rPr>
        <w:instrText xml:space="preserve"> ADDIN REFMGR.CITE </w:instrText>
      </w:r>
      <w:r w:rsidR="00553BF2">
        <w:rPr>
          <w:rStyle w:val="apple-style-span"/>
          <w:color w:val="000000"/>
        </w:rPr>
        <w:fldChar w:fldCharType="begin">
          <w:fldData xml:space="preserve">PFJlZm1hbj48Q2l0ZT48QXV0aG9yPk9rYTwvQXV0aG9yPjxZZWFyPjIwMDg8L1llYXI+PFJlY051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</w:fldData>
        </w:fldChar>
      </w:r>
      <w:r w:rsidR="00553BF2">
        <w:rPr>
          <w:rStyle w:val="apple-style-span"/>
          <w:color w:val="000000"/>
        </w:rPr>
        <w:instrText xml:space="preserve"> ADDIN EN.CITE.DATA </w:instrText>
      </w:r>
      <w:r w:rsidR="00553BF2">
        <w:rPr>
          <w:rStyle w:val="apple-style-span"/>
          <w:color w:val="000000"/>
        </w:rPr>
      </w:r>
      <w:r w:rsidR="00553BF2">
        <w:rPr>
          <w:rStyle w:val="apple-style-span"/>
          <w:color w:val="000000"/>
        </w:rPr>
        <w:fldChar w:fldCharType="end"/>
      </w:r>
      <w:r w:rsidR="00DB10B6">
        <w:rPr>
          <w:rStyle w:val="apple-style-span"/>
          <w:color w:val="000000"/>
        </w:rPr>
      </w:r>
      <w:r w:rsidR="00DB10B6">
        <w:rPr>
          <w:rStyle w:val="apple-style-span"/>
          <w:color w:val="000000"/>
        </w:rPr>
        <w:fldChar w:fldCharType="separate"/>
      </w:r>
      <w:r w:rsidR="00DB10B6">
        <w:rPr>
          <w:rStyle w:val="apple-style-span"/>
          <w:noProof/>
          <w:color w:val="000000"/>
        </w:rPr>
        <w:t>(Oka et al., 2008)</w:t>
      </w:r>
      <w:r w:rsidR="00DB10B6">
        <w:rPr>
          <w:rStyle w:val="apple-style-span"/>
          <w:color w:val="000000"/>
        </w:rPr>
        <w:fldChar w:fldCharType="end"/>
      </w:r>
      <w:r w:rsidR="009433C8" w:rsidRPr="005C3C94">
        <w:rPr>
          <w:rStyle w:val="apple-style-span"/>
          <w:color w:val="000000"/>
        </w:rPr>
        <w:t>. There is one report of cleft palate in a case of CCA</w:t>
      </w:r>
      <w:r w:rsidR="00DB10B6">
        <w:rPr>
          <w:rStyle w:val="apple-style-span"/>
          <w:color w:val="000000"/>
        </w:rPr>
        <w:t xml:space="preserve"> </w:t>
      </w:r>
      <w:r w:rsidR="00DB10B6">
        <w:rPr>
          <w:rStyle w:val="apple-style-span"/>
          <w:color w:val="000000"/>
        </w:rPr>
        <w:fldChar w:fldCharType="begin"/>
      </w:r>
      <w:r w:rsidR="00553BF2">
        <w:rPr>
          <w:rStyle w:val="apple-style-span"/>
          <w:color w:val="000000"/>
        </w:rPr>
        <w:instrText xml:space="preserve"> ADDIN REFMGR.CITE &lt;Refman&gt;&lt;Cite&gt;&lt;Author&gt;Belleh&lt;/Author&gt;&lt;Year&gt;2000&lt;/Year&gt;&lt;RecNum&gt;8&lt;/RecNum&gt;&lt;IDText&gt;Two novel fibrillin-2 mutations in congenital contractural arachnodactyly&lt;/IDText&gt;&lt;MDL Ref_Type="Journal"&gt;&lt;Ref_Type&gt;Journal&lt;/Ref_Type&gt;&lt;Ref_ID&gt;8&lt;/Ref_ID&gt;&lt;Title_Primary&gt;Two novel fibrillin-2 mutations in congenital contractural arachnodactyly&lt;/Title_Primary&gt;&lt;Authors_Primary&gt;Belleh,S.&lt;/Authors_Primary&gt;&lt;Authors_Primary&gt;Zhou,G.&lt;/Authors_Primary&gt;&lt;Authors_Primary&gt;Wang,M.&lt;/Authors_Primary&gt;&lt;Authors_Primary&gt;Der Kaloustian,V.M.&lt;/Authors_Primary&gt;&lt;Authors_Primary&gt;Pagon,R.A.&lt;/Authors_Primary&gt;&lt;Authors_Primary&gt;Godfrey,M.&lt;/Authors_Primary&gt;&lt;Date_Primary&gt;2000/5/1&lt;/Date_Primary&gt;&lt;Keywords&gt;Adolescent&lt;/Keywords&gt;&lt;Keywords&gt;Amino Acid Substitution&lt;/Keywords&gt;&lt;Keywords&gt;Arachnodactyly&lt;/Keywords&gt;&lt;Keywords&gt;Child&lt;/Keywords&gt;&lt;Keywords&gt;congenital&lt;/Keywords&gt;&lt;Keywords&gt;Contracture&lt;/Keywords&gt;&lt;Keywords&gt;DNA Mutational Analysis&lt;/Keywords&gt;&lt;Keywords&gt;Female&lt;/Keywords&gt;&lt;Keywords&gt;genetics&lt;/Keywords&gt;&lt;Keywords&gt;Heteroduplex Analysis&lt;/Keywords&gt;&lt;Keywords&gt;Humans&lt;/Keywords&gt;&lt;Keywords&gt;Male&lt;/Keywords&gt;&lt;Keywords&gt;Marfan Syndrome&lt;/Keywords&gt;&lt;Keywords&gt;Microfilament Proteins&lt;/Keywords&gt;&lt;Keywords&gt;Mutation&lt;/Keywords&gt;&lt;Keywords&gt;Point Mutation&lt;/Keywords&gt;&lt;Keywords&gt;Syndrome&lt;/Keywords&gt;&lt;Reprint&gt;Not in File&lt;/Reprint&gt;&lt;Start_Page&gt;7&lt;/Start_Page&gt;&lt;End_Page&gt;12&lt;/End_Page&gt;&lt;Periodical&gt;Am.J.Med.Genet.&lt;/Periodical&gt;&lt;Volume&gt;92&lt;/Volume&gt;&lt;Issue&gt;1&lt;/Issue&gt;&lt;Misc_3&gt;10.1002/(SICI)1096-8628(20000501)92:1&amp;lt;7::AID-AJMG2&amp;gt;3.0.CO;2-8 [pii]&lt;/Misc_3&gt;&lt;Address&gt;Center for Human Molecular Genetics, University of Nebraska Medical Center, Omaha, Nebraska, USA&lt;/Address&gt;&lt;Web_URL&gt;PM:10797416&lt;/Web_URL&gt;&lt;ZZ_JournalStdAbbrev&gt;&lt;f name="System"&gt;Am.J.Med.Genet.&lt;/f&gt;&lt;/ZZ_JournalStdAbbrev&gt;&lt;ZZ_WorkformID&gt;1&lt;/ZZ_WorkformID&gt;&lt;/MDL&gt;&lt;/Cite&gt;&lt;/Refman&gt;</w:instrText>
      </w:r>
      <w:r w:rsidR="00DB10B6">
        <w:rPr>
          <w:rStyle w:val="apple-style-span"/>
          <w:color w:val="000000"/>
        </w:rPr>
        <w:fldChar w:fldCharType="separate"/>
      </w:r>
      <w:r w:rsidR="00DB10B6">
        <w:rPr>
          <w:rStyle w:val="apple-style-span"/>
          <w:noProof/>
          <w:color w:val="000000"/>
        </w:rPr>
        <w:t>(Belleh et al., 2000)</w:t>
      </w:r>
      <w:r w:rsidR="00DB10B6">
        <w:rPr>
          <w:rStyle w:val="apple-style-span"/>
          <w:color w:val="000000"/>
        </w:rPr>
        <w:fldChar w:fldCharType="end"/>
      </w:r>
      <w:r w:rsidR="009433C8" w:rsidRPr="005C3C94">
        <w:rPr>
          <w:rStyle w:val="apple-style-span"/>
          <w:color w:val="000000"/>
        </w:rPr>
        <w:t xml:space="preserve">, but features of PRS appear to be otherwise absent from CCA patients with intragenic </w:t>
      </w:r>
      <w:r w:rsidR="009433C8" w:rsidRPr="005C3C94">
        <w:rPr>
          <w:rStyle w:val="apple-style-span"/>
          <w:i/>
          <w:color w:val="000000"/>
        </w:rPr>
        <w:t>FBN2</w:t>
      </w:r>
      <w:r w:rsidR="009433C8" w:rsidRPr="005C3C94">
        <w:rPr>
          <w:rStyle w:val="apple-style-span"/>
          <w:color w:val="000000"/>
        </w:rPr>
        <w:t xml:space="preserve"> mutations</w:t>
      </w:r>
      <w:r w:rsidR="00A54BBF">
        <w:rPr>
          <w:rStyle w:val="apple-style-span"/>
          <w:color w:val="000000"/>
        </w:rPr>
        <w:t xml:space="preserve"> </w:t>
      </w:r>
      <w:r w:rsidR="00A54BBF">
        <w:rPr>
          <w:rStyle w:val="apple-style-span"/>
          <w:color w:val="000000"/>
        </w:rPr>
        <w:fldChar w:fldCharType="begin">
          <w:fldData xml:space="preserve">PFJlZm1hbj48Q2l0ZT48QXV0aG9yPkNhbGxld2FlcnQ8L0F1dGhvcj48WWVhcj4yMDA5PC9ZZWFy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==
</w:fldData>
        </w:fldChar>
      </w:r>
      <w:r w:rsidR="00553BF2">
        <w:rPr>
          <w:rStyle w:val="apple-style-span"/>
          <w:color w:val="000000"/>
        </w:rPr>
        <w:instrText xml:space="preserve"> ADDIN REFMGR.CITE </w:instrText>
      </w:r>
      <w:r w:rsidR="00553BF2">
        <w:rPr>
          <w:rStyle w:val="apple-style-span"/>
          <w:color w:val="000000"/>
        </w:rPr>
        <w:fldChar w:fldCharType="begin">
          <w:fldData xml:space="preserve">PFJlZm1hbj48Q2l0ZT48QXV0aG9yPkNhbGxld2FlcnQ8L0F1dGhvcj48WWVhcj4yMDA5PC9ZZWFy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==
</w:fldData>
        </w:fldChar>
      </w:r>
      <w:r w:rsidR="00553BF2">
        <w:rPr>
          <w:rStyle w:val="apple-style-span"/>
          <w:color w:val="000000"/>
        </w:rPr>
        <w:instrText xml:space="preserve"> ADDIN EN.CITE.DATA </w:instrText>
      </w:r>
      <w:r w:rsidR="00553BF2">
        <w:rPr>
          <w:rStyle w:val="apple-style-span"/>
          <w:color w:val="000000"/>
        </w:rPr>
      </w:r>
      <w:r w:rsidR="00553BF2">
        <w:rPr>
          <w:rStyle w:val="apple-style-span"/>
          <w:color w:val="000000"/>
        </w:rPr>
        <w:fldChar w:fldCharType="end"/>
      </w:r>
      <w:r w:rsidR="00A54BBF">
        <w:rPr>
          <w:rStyle w:val="apple-style-span"/>
          <w:color w:val="000000"/>
        </w:rPr>
      </w:r>
      <w:r w:rsidR="00A54BBF">
        <w:rPr>
          <w:rStyle w:val="apple-style-span"/>
          <w:color w:val="000000"/>
        </w:rPr>
        <w:fldChar w:fldCharType="separate"/>
      </w:r>
      <w:r w:rsidR="00A54BBF">
        <w:rPr>
          <w:rStyle w:val="apple-style-span"/>
          <w:noProof/>
          <w:color w:val="000000"/>
        </w:rPr>
        <w:t>(Callewaert et al., 2009)</w:t>
      </w:r>
      <w:r w:rsidR="00A54BBF">
        <w:rPr>
          <w:rStyle w:val="apple-style-span"/>
          <w:color w:val="000000"/>
        </w:rPr>
        <w:fldChar w:fldCharType="end"/>
      </w:r>
      <w:r w:rsidR="009433C8" w:rsidRPr="005C3C94">
        <w:rPr>
          <w:rStyle w:val="apple-style-span"/>
          <w:color w:val="000000"/>
        </w:rPr>
        <w:t xml:space="preserve">. We found no intragenic </w:t>
      </w:r>
      <w:r w:rsidR="009433C8" w:rsidRPr="005C3C94">
        <w:rPr>
          <w:rStyle w:val="apple-style-span"/>
          <w:i/>
          <w:color w:val="000000"/>
        </w:rPr>
        <w:t>FBN2</w:t>
      </w:r>
      <w:r w:rsidR="009433C8" w:rsidRPr="005C3C94">
        <w:rPr>
          <w:rStyle w:val="apple-style-span"/>
          <w:color w:val="000000"/>
        </w:rPr>
        <w:t xml:space="preserve"> mutations in </w:t>
      </w:r>
      <w:r w:rsidR="004E266B" w:rsidRPr="005C3C94">
        <w:rPr>
          <w:rStyle w:val="apple-style-span"/>
          <w:color w:val="000000"/>
        </w:rPr>
        <w:t xml:space="preserve">25 </w:t>
      </w:r>
      <w:r w:rsidR="009433C8" w:rsidRPr="005C3C94">
        <w:rPr>
          <w:rStyle w:val="apple-style-span"/>
          <w:color w:val="000000"/>
        </w:rPr>
        <w:t xml:space="preserve">cases of PRS. </w:t>
      </w:r>
      <w:r w:rsidR="00BC0666" w:rsidRPr="005C3C94">
        <w:rPr>
          <w:rStyle w:val="apple-style-span"/>
          <w:color w:val="000000"/>
        </w:rPr>
        <w:t xml:space="preserve">It is thus </w:t>
      </w:r>
      <w:r w:rsidR="00C71F39" w:rsidRPr="005C3C94">
        <w:rPr>
          <w:rStyle w:val="apple-style-span"/>
          <w:color w:val="000000"/>
        </w:rPr>
        <w:t>difficult to assign the</w:t>
      </w:r>
      <w:r w:rsidR="009433C8" w:rsidRPr="005C3C94">
        <w:rPr>
          <w:rStyle w:val="apple-style-span"/>
          <w:color w:val="000000"/>
        </w:rPr>
        <w:t xml:space="preserve"> PRS</w:t>
      </w:r>
      <w:r w:rsidR="00C71F39" w:rsidRPr="005C3C94">
        <w:rPr>
          <w:rStyle w:val="apple-style-span"/>
          <w:color w:val="000000"/>
        </w:rPr>
        <w:t xml:space="preserve"> or cleft palate</w:t>
      </w:r>
      <w:r w:rsidR="009433C8" w:rsidRPr="005C3C94">
        <w:rPr>
          <w:rStyle w:val="apple-style-span"/>
          <w:color w:val="000000"/>
        </w:rPr>
        <w:t xml:space="preserve"> </w:t>
      </w:r>
      <w:r w:rsidR="00C71F39" w:rsidRPr="005C3C94">
        <w:rPr>
          <w:rStyle w:val="apple-style-span"/>
          <w:color w:val="000000"/>
        </w:rPr>
        <w:t xml:space="preserve">component of the </w:t>
      </w:r>
      <w:r w:rsidR="00BC0666" w:rsidRPr="005C3C94">
        <w:rPr>
          <w:rStyle w:val="apple-style-span"/>
          <w:color w:val="000000"/>
        </w:rPr>
        <w:t xml:space="preserve">5q23 </w:t>
      </w:r>
      <w:r w:rsidR="00C71F39" w:rsidRPr="005C3C94">
        <w:rPr>
          <w:rStyle w:val="apple-style-span"/>
          <w:color w:val="000000"/>
        </w:rPr>
        <w:t>deletion phenotype to</w:t>
      </w:r>
      <w:r w:rsidR="009433C8" w:rsidRPr="005C3C94">
        <w:rPr>
          <w:rStyle w:val="apple-style-span"/>
          <w:color w:val="000000"/>
        </w:rPr>
        <w:t xml:space="preserve"> haploinsufficiency of </w:t>
      </w:r>
      <w:r w:rsidR="009433C8" w:rsidRPr="005C3C94">
        <w:rPr>
          <w:rStyle w:val="apple-style-span"/>
          <w:i/>
          <w:color w:val="000000"/>
        </w:rPr>
        <w:t>FBN2</w:t>
      </w:r>
      <w:r w:rsidR="009433C8" w:rsidRPr="005C3C94">
        <w:rPr>
          <w:rStyle w:val="apple-style-span"/>
          <w:color w:val="000000"/>
        </w:rPr>
        <w:t>.</w:t>
      </w:r>
      <w:r w:rsidR="00B25C0D" w:rsidRPr="005C3C94">
        <w:rPr>
          <w:rStyle w:val="apple-style-span"/>
          <w:color w:val="000000"/>
        </w:rPr>
        <w:t xml:space="preserve"> </w:t>
      </w:r>
    </w:p>
    <w:p w14:paraId="280A11A1" w14:textId="5EE45160" w:rsidR="00807D38" w:rsidRDefault="00C71F39" w:rsidP="003D03AE">
      <w:pPr>
        <w:spacing w:line="480" w:lineRule="auto"/>
        <w:ind w:firstLine="720"/>
        <w:rPr>
          <w:rStyle w:val="apple-style-span"/>
          <w:color w:val="000000"/>
        </w:rPr>
      </w:pPr>
      <w:r w:rsidRPr="005C3C94">
        <w:rPr>
          <w:rStyle w:val="apple-style-span"/>
          <w:color w:val="000000"/>
        </w:rPr>
        <w:t xml:space="preserve">The expression pattern of </w:t>
      </w:r>
      <w:r w:rsidRPr="005C3C94">
        <w:rPr>
          <w:rStyle w:val="apple-style-span"/>
          <w:i/>
          <w:color w:val="000000"/>
        </w:rPr>
        <w:t>Phax</w:t>
      </w:r>
      <w:r w:rsidRPr="005C3C94">
        <w:rPr>
          <w:rStyle w:val="apple-style-span"/>
          <w:color w:val="000000"/>
        </w:rPr>
        <w:t xml:space="preserve"> in the developing pharyngeal arches was striking and </w:t>
      </w:r>
      <w:r w:rsidR="00BC4775" w:rsidRPr="005C3C94">
        <w:rPr>
          <w:rStyle w:val="apple-style-span"/>
          <w:color w:val="000000"/>
        </w:rPr>
        <w:t>made this an initially surprising candidate gene for PRS/cleft palate.</w:t>
      </w:r>
      <w:r w:rsidR="00DE42E1" w:rsidRPr="005C3C94">
        <w:rPr>
          <w:rStyle w:val="apple-style-span"/>
          <w:color w:val="000000"/>
        </w:rPr>
        <w:t xml:space="preserve"> </w:t>
      </w:r>
      <w:r w:rsidR="00DB6C63" w:rsidRPr="005C3C94">
        <w:rPr>
          <w:rStyle w:val="apple-style-span"/>
          <w:color w:val="000000"/>
        </w:rPr>
        <w:t>PHAX, phosphorylated adaptor for RNA export, is</w:t>
      </w:r>
      <w:r w:rsidR="00986ACE" w:rsidRPr="005C3C94">
        <w:rPr>
          <w:rStyle w:val="apple-style-span"/>
          <w:color w:val="000000"/>
        </w:rPr>
        <w:t xml:space="preserve"> </w:t>
      </w:r>
      <w:r w:rsidR="00496712" w:rsidRPr="005C3C94">
        <w:rPr>
          <w:rStyle w:val="apple-style-span"/>
          <w:color w:val="000000"/>
        </w:rPr>
        <w:t xml:space="preserve">enriched in Cajal bodies (CB) of nuclei and is </w:t>
      </w:r>
      <w:r w:rsidR="00986ACE" w:rsidRPr="005C3C94">
        <w:rPr>
          <w:rStyle w:val="apple-style-span"/>
          <w:color w:val="000000"/>
        </w:rPr>
        <w:t xml:space="preserve">involved in </w:t>
      </w:r>
      <w:r w:rsidR="00496712" w:rsidRPr="005C3C94">
        <w:rPr>
          <w:rStyle w:val="apple-style-span"/>
          <w:color w:val="000000"/>
        </w:rPr>
        <w:t>the intranuclear transport of small nucleolar RNA (snoRNA) to CB</w:t>
      </w:r>
      <w:r w:rsidR="00A73209">
        <w:rPr>
          <w:rStyle w:val="apple-style-span"/>
          <w:color w:val="000000"/>
        </w:rPr>
        <w:t>s</w:t>
      </w:r>
      <w:r w:rsidR="00496712" w:rsidRPr="005C3C94">
        <w:rPr>
          <w:rStyle w:val="apple-style-span"/>
          <w:color w:val="000000"/>
        </w:rPr>
        <w:t xml:space="preserve"> and export of </w:t>
      </w:r>
      <w:r w:rsidR="00415CFA" w:rsidRPr="005C3C94">
        <w:rPr>
          <w:rStyle w:val="apple-style-span"/>
          <w:color w:val="000000"/>
        </w:rPr>
        <w:t xml:space="preserve">small nuclear RNA </w:t>
      </w:r>
      <w:r w:rsidR="00FE2490" w:rsidRPr="005C3C94">
        <w:rPr>
          <w:rStyle w:val="apple-style-span"/>
          <w:color w:val="000000"/>
        </w:rPr>
        <w:t xml:space="preserve">(snRNA) </w:t>
      </w:r>
      <w:r w:rsidR="00496712" w:rsidRPr="005C3C94">
        <w:rPr>
          <w:rStyle w:val="apple-style-span"/>
          <w:color w:val="000000"/>
        </w:rPr>
        <w:t>to the cytoplasm</w:t>
      </w:r>
      <w:r w:rsidR="00A30AA5" w:rsidRPr="005C3C94">
        <w:rPr>
          <w:rStyle w:val="apple-style-span"/>
          <w:color w:val="000000"/>
        </w:rPr>
        <w:t xml:space="preserve"> </w:t>
      </w:r>
      <w:r w:rsidR="00A54BBF">
        <w:rPr>
          <w:rStyle w:val="apple-style-span"/>
          <w:color w:val="000000"/>
        </w:rPr>
        <w:fldChar w:fldCharType="begin"/>
      </w:r>
      <w:r w:rsidR="00553BF2">
        <w:rPr>
          <w:rStyle w:val="apple-style-span"/>
          <w:color w:val="000000"/>
        </w:rPr>
        <w:instrText xml:space="preserve"> ADDIN REFMGR.CITE &lt;Refman&gt;&lt;Cite&gt;&lt;Author&gt;Ohno&lt;/Author&gt;&lt;Year&gt;2000&lt;/Year&gt;&lt;RecNum&gt;119&lt;/RecNum&gt;&lt;IDText&gt;PHAX, a mediator of U snRNA nuclear export whose activity is regulated by phosphorylation&lt;/IDText&gt;&lt;MDL Ref_Type="Journal"&gt;&lt;Ref_Type&gt;Journal&lt;/Ref_Type&gt;&lt;Ref_ID&gt;119&lt;/Ref_ID&gt;&lt;Title_Primary&gt;PHAX, a mediator of U snRNA nuclear export whose activity is regulated by phosphorylation&lt;/Title_Primary&gt;&lt;Authors_Primary&gt;Ohno,M.&lt;/Authors_Primary&gt;&lt;Authors_Primary&gt;Segref,A.&lt;/Authors_Primary&gt;&lt;Authors_Primary&gt;Bachi,A.&lt;/Authors_Primary&gt;&lt;Authors_Primary&gt;Wilm,M.&lt;/Authors_Primary&gt;&lt;Authors_Primary&gt;Mattaj,I.W.&lt;/Authors_Primary&gt;&lt;Date_Primary&gt;2000/4/14&lt;/Date_Primary&gt;&lt;Keywords&gt;Amino Acid Sequence&lt;/Keywords&gt;&lt;Keywords&gt;Animals&lt;/Keywords&gt;&lt;Keywords&gt;Carrier Proteins&lt;/Keywords&gt;&lt;Keywords&gt;Cell Compartmentation&lt;/Keywords&gt;&lt;Keywords&gt;genetics&lt;/Keywords&gt;&lt;Keywords&gt;Guanosine Triphosphate&lt;/Keywords&gt;&lt;Keywords&gt;Karyopherins&lt;/Keywords&gt;&lt;Keywords&gt;metabolism&lt;/Keywords&gt;&lt;Keywords&gt;Molecular Sequence Data&lt;/Keywords&gt;&lt;Keywords&gt;Nuclear Envelope&lt;/Keywords&gt;&lt;Keywords&gt;Nucleocytoplasmic Transport Proteins&lt;/Keywords&gt;&lt;Keywords&gt;Oocytes&lt;/Keywords&gt;&lt;Keywords&gt;Phosphoproteins&lt;/Keywords&gt;&lt;Keywords&gt;Phosphorylation&lt;/Keywords&gt;&lt;Keywords&gt;physiology&lt;/Keywords&gt;&lt;Keywords&gt;Rabbits&lt;/Keywords&gt;&lt;Keywords&gt;ran GTP-Binding Protein&lt;/Keywords&gt;&lt;Keywords&gt;Receptors,Cytoplasmic and Nuclear&lt;/Keywords&gt;&lt;Keywords&gt;Reticulocytes&lt;/Keywords&gt;&lt;Keywords&gt;RNA,Small Nuclear&lt;/Keywords&gt;&lt;Keywords&gt;Xenopus&lt;/Keywords&gt;&lt;Reprint&gt;Not in File&lt;/Reprint&gt;&lt;Start_Page&gt;187&lt;/Start_Page&gt;&lt;End_Page&gt;198&lt;/End_Page&gt;&lt;Periodical&gt;Cell&lt;/Periodical&gt;&lt;Volume&gt;101&lt;/Volume&gt;&lt;Issue&gt;2&lt;/Issue&gt;&lt;Misc_3&gt;S0092-8674(00)80829-6 [pii];10.1016/S0092-8674(00)80829-6 [doi]&lt;/Misc_3&gt;&lt;Address&gt;European Molecular Biology Laboratory, Heidelberg, Germany&lt;/Address&gt;&lt;Web_URL&gt;PM:10786834&lt;/Web_URL&gt;&lt;ZZ_JournalStdAbbrev&gt;&lt;f name="System"&gt;Cell&lt;/f&gt;&lt;/ZZ_JournalStdAbbrev&gt;&lt;ZZ_WorkformID&gt;1&lt;/ZZ_WorkformID&gt;&lt;/MDL&gt;&lt;/Cite&gt;&lt;/Refman&gt;</w:instrText>
      </w:r>
      <w:r w:rsidR="00A54BBF">
        <w:rPr>
          <w:rStyle w:val="apple-style-span"/>
          <w:color w:val="000000"/>
        </w:rPr>
        <w:fldChar w:fldCharType="separate"/>
      </w:r>
      <w:r w:rsidR="00A54BBF">
        <w:rPr>
          <w:rStyle w:val="apple-style-span"/>
          <w:noProof/>
          <w:color w:val="000000"/>
        </w:rPr>
        <w:t>(Ohno et al., 2000)</w:t>
      </w:r>
      <w:r w:rsidR="00A54BBF">
        <w:rPr>
          <w:rStyle w:val="apple-style-span"/>
          <w:color w:val="000000"/>
        </w:rPr>
        <w:fldChar w:fldCharType="end"/>
      </w:r>
      <w:r w:rsidR="00496712" w:rsidRPr="005C3C94">
        <w:rPr>
          <w:rStyle w:val="apple-style-span"/>
          <w:color w:val="000000"/>
        </w:rPr>
        <w:t xml:space="preserve">. </w:t>
      </w:r>
      <w:r w:rsidR="00FE2490" w:rsidRPr="005C3C94">
        <w:rPr>
          <w:rStyle w:val="apple-style-span"/>
          <w:color w:val="000000"/>
        </w:rPr>
        <w:t xml:space="preserve">In the nucleus, </w:t>
      </w:r>
      <w:r w:rsidR="00415CFA" w:rsidRPr="005C3C94">
        <w:rPr>
          <w:rStyle w:val="apple-style-span"/>
          <w:color w:val="000000"/>
        </w:rPr>
        <w:t xml:space="preserve">PHAX </w:t>
      </w:r>
      <w:r w:rsidR="00FE2490" w:rsidRPr="005C3C94">
        <w:rPr>
          <w:rStyle w:val="apple-style-span"/>
          <w:color w:val="000000"/>
        </w:rPr>
        <w:t xml:space="preserve">acts as an adaptor between CRM1 (export receptor for proteins carrying a nuclear export signal) and CBC (cap-binding complex)-snRNA complex </w:t>
      </w:r>
      <w:r w:rsidR="00D53882">
        <w:rPr>
          <w:rStyle w:val="apple-style-span"/>
          <w:color w:val="000000"/>
        </w:rPr>
        <w:t xml:space="preserve">which is </w:t>
      </w:r>
      <w:r w:rsidR="00986ACE" w:rsidRPr="005C3C94">
        <w:rPr>
          <w:rStyle w:val="apple-style-span"/>
          <w:color w:val="000000"/>
        </w:rPr>
        <w:t xml:space="preserve">required for U snRNA export </w:t>
      </w:r>
      <w:r w:rsidR="00A54BBF">
        <w:rPr>
          <w:rStyle w:val="apple-style-span"/>
          <w:color w:val="000000"/>
        </w:rPr>
        <w:fldChar w:fldCharType="begin"/>
      </w:r>
      <w:r w:rsidR="00553BF2">
        <w:rPr>
          <w:rStyle w:val="apple-style-span"/>
          <w:color w:val="000000"/>
        </w:rPr>
        <w:instrText xml:space="preserve"> ADDIN REFMGR.CITE &lt;Refman&gt;&lt;Cite&gt;&lt;Author&gt;Ohno&lt;/Author&gt;&lt;Year&gt;2000&lt;/Year&gt;&lt;RecNum&gt;119&lt;/RecNum&gt;&lt;IDText&gt;PHAX, a mediator of U snRNA nuclear export whose activity is regulated by phosphorylation&lt;/IDText&gt;&lt;MDL Ref_Type="Journal"&gt;&lt;Ref_Type&gt;Journal&lt;/Ref_Type&gt;&lt;Ref_ID&gt;119&lt;/Ref_ID&gt;&lt;Title_Primary&gt;PHAX, a mediator of U snRNA nuclear export whose activity is regulated by phosphorylation&lt;/Title_Primary&gt;&lt;Authors_Primary&gt;Ohno,M.&lt;/Authors_Primary&gt;&lt;Authors_Primary&gt;Segref,A.&lt;/Authors_Primary&gt;&lt;Authors_Primary&gt;Bachi,A.&lt;/Authors_Primary&gt;&lt;Authors_Primary&gt;Wilm,M.&lt;/Authors_Primary&gt;&lt;Authors_Primary&gt;Mattaj,I.W.&lt;/Authors_Primary&gt;&lt;Date_Primary&gt;2000/4/14&lt;/Date_Primary&gt;&lt;Keywords&gt;Amino Acid Sequence&lt;/Keywords&gt;&lt;Keywords&gt;Animals&lt;/Keywords&gt;&lt;Keywords&gt;Carrier Proteins&lt;/Keywords&gt;&lt;Keywords&gt;Cell Compartmentation&lt;/Keywords&gt;&lt;Keywords&gt;genetics&lt;/Keywords&gt;&lt;Keywords&gt;Guanosine Triphosphate&lt;/Keywords&gt;&lt;Keywords&gt;Karyopherins&lt;/Keywords&gt;&lt;Keywords&gt;metabolism&lt;/Keywords&gt;&lt;Keywords&gt;Molecular Sequence Data&lt;/Keywords&gt;&lt;Keywords&gt;Nuclear Envelope&lt;/Keywords&gt;&lt;Keywords&gt;Nucleocytoplasmic Transport Proteins&lt;/Keywords&gt;&lt;Keywords&gt;Oocytes&lt;/Keywords&gt;&lt;Keywords&gt;Phosphoproteins&lt;/Keywords&gt;&lt;Keywords&gt;Phosphorylation&lt;/Keywords&gt;&lt;Keywords&gt;physiology&lt;/Keywords&gt;&lt;Keywords&gt;Rabbits&lt;/Keywords&gt;&lt;Keywords&gt;ran GTP-Binding Protein&lt;/Keywords&gt;&lt;Keywords&gt;Receptors,Cytoplasmic and Nuclear&lt;/Keywords&gt;&lt;Keywords&gt;Reticulocytes&lt;/Keywords&gt;&lt;Keywords&gt;RNA,Small Nuclear&lt;/Keywords&gt;&lt;Keywords&gt;Xenopus&lt;/Keywords&gt;&lt;Reprint&gt;Not in File&lt;/Reprint&gt;&lt;Start_Page&gt;187&lt;/Start_Page&gt;&lt;End_Page&gt;198&lt;/End_Page&gt;&lt;Periodical&gt;Cell&lt;/Periodical&gt;&lt;Volume&gt;101&lt;/Volume&gt;&lt;Issue&gt;2&lt;/Issue&gt;&lt;Misc_3&gt;S0092-8674(00)80829-6 [pii];10.1016/S0092-8674(00)80829-6 [doi]&lt;/Misc_3&gt;&lt;Address&gt;European Molecular Biology Laboratory, Heidelberg, Germany&lt;/Address&gt;&lt;Web_URL&gt;PM:10786834&lt;/Web_URL&gt;&lt;ZZ_JournalStdAbbrev&gt;&lt;f name="System"&gt;Cell&lt;/f&gt;&lt;/ZZ_JournalStdAbbrev&gt;&lt;ZZ_WorkformID&gt;1&lt;/ZZ_WorkformID&gt;&lt;/MDL&gt;&lt;/Cite&gt;&lt;/Refman&gt;</w:instrText>
      </w:r>
      <w:r w:rsidR="00A54BBF">
        <w:rPr>
          <w:rStyle w:val="apple-style-span"/>
          <w:color w:val="000000"/>
        </w:rPr>
        <w:fldChar w:fldCharType="separate"/>
      </w:r>
      <w:r w:rsidR="00A54BBF">
        <w:rPr>
          <w:rStyle w:val="apple-style-span"/>
          <w:noProof/>
          <w:color w:val="000000"/>
        </w:rPr>
        <w:t>(Ohno et al., 2000)</w:t>
      </w:r>
      <w:r w:rsidR="00A54BBF">
        <w:rPr>
          <w:rStyle w:val="apple-style-span"/>
          <w:color w:val="000000"/>
        </w:rPr>
        <w:fldChar w:fldCharType="end"/>
      </w:r>
      <w:r w:rsidR="00FE2490" w:rsidRPr="005C3C94">
        <w:rPr>
          <w:rStyle w:val="apple-style-span"/>
          <w:color w:val="000000"/>
        </w:rPr>
        <w:t xml:space="preserve">. </w:t>
      </w:r>
      <w:r w:rsidR="00E61550" w:rsidRPr="005C3C94">
        <w:rPr>
          <w:rStyle w:val="apple-style-span"/>
          <w:color w:val="000000"/>
        </w:rPr>
        <w:t xml:space="preserve">There is currently no knockout mouse </w:t>
      </w:r>
      <w:r w:rsidR="00CC6445" w:rsidRPr="005C3C94">
        <w:rPr>
          <w:rStyle w:val="apple-style-span"/>
          <w:color w:val="000000"/>
        </w:rPr>
        <w:t>model</w:t>
      </w:r>
      <w:r w:rsidR="00E61550" w:rsidRPr="005C3C94">
        <w:rPr>
          <w:rStyle w:val="apple-style-span"/>
          <w:color w:val="000000"/>
        </w:rPr>
        <w:t xml:space="preserve"> of </w:t>
      </w:r>
      <w:r w:rsidR="00E61550" w:rsidRPr="005C3C94">
        <w:rPr>
          <w:rStyle w:val="apple-style-span"/>
          <w:i/>
          <w:color w:val="000000"/>
        </w:rPr>
        <w:t>PHAX</w:t>
      </w:r>
      <w:r w:rsidR="00E61550" w:rsidRPr="005C3C94">
        <w:rPr>
          <w:rStyle w:val="apple-style-span"/>
          <w:color w:val="000000"/>
        </w:rPr>
        <w:t xml:space="preserve">, but its inhibition in </w:t>
      </w:r>
      <w:r w:rsidR="00E61550" w:rsidRPr="005C3C94">
        <w:rPr>
          <w:rStyle w:val="apple-style-span"/>
          <w:i/>
          <w:color w:val="000000"/>
        </w:rPr>
        <w:t>Xenopus</w:t>
      </w:r>
      <w:r w:rsidR="00E61550" w:rsidRPr="005C3C94">
        <w:rPr>
          <w:rStyle w:val="apple-style-span"/>
          <w:color w:val="000000"/>
        </w:rPr>
        <w:t xml:space="preserve"> oocytes has been shown to result in accumulation of U snRNAs in CBs and their inability to exit into the cytoplasm </w:t>
      </w:r>
      <w:r w:rsidR="007F3A6D">
        <w:rPr>
          <w:rStyle w:val="apple-style-span"/>
          <w:color w:val="000000"/>
        </w:rPr>
        <w:fldChar w:fldCharType="begin"/>
      </w:r>
      <w:r w:rsidR="00553BF2">
        <w:rPr>
          <w:rStyle w:val="apple-style-span"/>
          <w:color w:val="000000"/>
        </w:rPr>
        <w:instrText xml:space="preserve"> ADDIN REFMGR.CITE &lt;Refman&gt;&lt;Cite&gt;&lt;Author&gt;Suzuki&lt;/Author&gt;&lt;Year&gt;2010&lt;/Year&gt;&lt;RecNum&gt;120&lt;/RecNum&gt;&lt;IDText&gt;Cajal body surveillance of U snRNA export complex assembly&lt;/IDText&gt;&lt;MDL Ref_Type="Journal"&gt;&lt;Ref_Type&gt;Journal&lt;/Ref_Type&gt;&lt;Ref_ID&gt;120&lt;/Ref_ID&gt;&lt;Title_Primary&gt;Cajal body surveillance of U snRNA export complex assembly&lt;/Title_Primary&gt;&lt;Authors_Primary&gt;Suzuki,T.&lt;/Authors_Primary&gt;&lt;Authors_Primary&gt;Izumi,H.&lt;/Authors_Primary&gt;&lt;Authors_Primary&gt;Ohno,M.&lt;/Authors_Primary&gt;&lt;Date_Primary&gt;2010/8/23&lt;/Date_Primary&gt;&lt;Keywords&gt;Active Transport,Cell Nucleus&lt;/Keywords&gt;&lt;Keywords&gt;Amino Acid Sequence&lt;/Keywords&gt;&lt;Keywords&gt;Animals&lt;/Keywords&gt;&lt;Keywords&gt;Cell Nucleus&lt;/Keywords&gt;&lt;Keywords&gt;Coiled Bodies&lt;/Keywords&gt;&lt;Keywords&gt;cytology&lt;/Keywords&gt;&lt;Keywords&gt;genetics&lt;/Keywords&gt;&lt;Keywords&gt;Karyopherins&lt;/Keywords&gt;&lt;Keywords&gt;metabolism&lt;/Keywords&gt;&lt;Keywords&gt;Molecular Sequence Data&lt;/Keywords&gt;&lt;Keywords&gt;Nucleocytoplasmic Transport Proteins&lt;/Keywords&gt;&lt;Keywords&gt;Oocytes&lt;/Keywords&gt;&lt;Keywords&gt;physiology&lt;/Keywords&gt;&lt;Keywords&gt;Receptors,Cytoplasmic and Nuclear&lt;/Keywords&gt;&lt;Keywords&gt;RNA Precursors&lt;/Keywords&gt;&lt;Keywords&gt;RNA,Small Nuclear&lt;/Keywords&gt;&lt;Keywords&gt;Xenopus&lt;/Keywords&gt;&lt;Keywords&gt;Xenopus laevis&lt;/Keywords&gt;&lt;Reprint&gt;Not in File&lt;/Reprint&gt;&lt;Start_Page&gt;603&lt;/Start_Page&gt;&lt;End_Page&gt;612&lt;/End_Page&gt;&lt;Periodical&gt;J.Cell Biol.&lt;/Periodical&gt;&lt;Volume&gt;190&lt;/Volume&gt;&lt;Issue&gt;4&lt;/Issue&gt;&lt;User_Def_5&gt;PMC2928011&lt;/User_Def_5&gt;&lt;Misc_3&gt;jcb.201004109 [pii];10.1083/jcb.201004109 [doi]&lt;/Misc_3&gt;&lt;Address&gt;Institute for Virus Research, Kyoto University, Kyoto, Japan&lt;/Address&gt;&lt;Web_URL&gt;PM:20733056&lt;/Web_URL&gt;&lt;ZZ_JournalStdAbbrev&gt;&lt;f name="System"&gt;J.Cell Biol.&lt;/f&gt;&lt;/ZZ_JournalStdAbbrev&gt;&lt;ZZ_WorkformID&gt;1&lt;/ZZ_WorkformID&gt;&lt;/MDL&gt;&lt;/Cite&gt;&lt;/Refman&gt;</w:instrText>
      </w:r>
      <w:r w:rsidR="007F3A6D">
        <w:rPr>
          <w:rStyle w:val="apple-style-span"/>
          <w:color w:val="000000"/>
        </w:rPr>
        <w:fldChar w:fldCharType="separate"/>
      </w:r>
      <w:r w:rsidR="007F3A6D">
        <w:rPr>
          <w:rStyle w:val="apple-style-span"/>
          <w:noProof/>
          <w:color w:val="000000"/>
        </w:rPr>
        <w:t>(Suzuki et al., 2010)</w:t>
      </w:r>
      <w:r w:rsidR="007F3A6D">
        <w:rPr>
          <w:rStyle w:val="apple-style-span"/>
          <w:color w:val="000000"/>
        </w:rPr>
        <w:fldChar w:fldCharType="end"/>
      </w:r>
      <w:r w:rsidR="00FB08D3" w:rsidRPr="005C3C94">
        <w:rPr>
          <w:rStyle w:val="apple-style-span"/>
          <w:color w:val="000000"/>
        </w:rPr>
        <w:t>.</w:t>
      </w:r>
      <w:r w:rsidR="00EB2D64" w:rsidRPr="005C3C94">
        <w:rPr>
          <w:rStyle w:val="apple-style-span"/>
          <w:color w:val="000000"/>
        </w:rPr>
        <w:t xml:space="preserve"> </w:t>
      </w:r>
      <w:r w:rsidR="0097254D" w:rsidRPr="005C3C94">
        <w:rPr>
          <w:rStyle w:val="apple-style-span"/>
          <w:color w:val="000000"/>
        </w:rPr>
        <w:t xml:space="preserve">In humans, several </w:t>
      </w:r>
      <w:r w:rsidR="00F55A90" w:rsidRPr="005C3C94">
        <w:rPr>
          <w:rStyle w:val="apple-style-span"/>
          <w:color w:val="000000"/>
        </w:rPr>
        <w:t xml:space="preserve">facial dysostoses </w:t>
      </w:r>
      <w:r w:rsidR="0097254D" w:rsidRPr="005C3C94">
        <w:rPr>
          <w:rStyle w:val="apple-style-span"/>
          <w:color w:val="000000"/>
        </w:rPr>
        <w:t>have been linked to RNA metabolism and transport: Treacher Collins syndrome (TCS</w:t>
      </w:r>
      <w:r w:rsidR="009A3C19" w:rsidRPr="005C3C94">
        <w:rPr>
          <w:rStyle w:val="apple-style-span"/>
          <w:color w:val="000000"/>
        </w:rPr>
        <w:t>, MIM 154500</w:t>
      </w:r>
      <w:r w:rsidR="0097254D" w:rsidRPr="005C3C94">
        <w:rPr>
          <w:rStyle w:val="apple-style-span"/>
          <w:color w:val="000000"/>
        </w:rPr>
        <w:t xml:space="preserve">) </w:t>
      </w:r>
      <w:r w:rsidR="004C2318" w:rsidRPr="005C3C94">
        <w:rPr>
          <w:rStyle w:val="apple-style-span"/>
          <w:color w:val="000000"/>
        </w:rPr>
        <w:t xml:space="preserve">is </w:t>
      </w:r>
      <w:r w:rsidR="0097254D" w:rsidRPr="005C3C94">
        <w:rPr>
          <w:rStyle w:val="apple-style-span"/>
          <w:color w:val="000000"/>
        </w:rPr>
        <w:t>characterised by general cranioskeletal hypoplasia due to</w:t>
      </w:r>
      <w:r w:rsidR="004C2318" w:rsidRPr="005C3C94">
        <w:rPr>
          <w:rStyle w:val="apple-style-span"/>
          <w:color w:val="000000"/>
        </w:rPr>
        <w:t xml:space="preserve"> generation of </w:t>
      </w:r>
      <w:r w:rsidR="004C2318" w:rsidRPr="005C3C94">
        <w:rPr>
          <w:rStyle w:val="apple-style-span"/>
          <w:color w:val="000000"/>
        </w:rPr>
        <w:lastRenderedPageBreak/>
        <w:t xml:space="preserve">insufficient neural crest cells </w:t>
      </w:r>
      <w:r w:rsidR="003B57A1">
        <w:rPr>
          <w:rStyle w:val="apple-style-span"/>
          <w:color w:val="000000"/>
        </w:rPr>
        <w:fldChar w:fldCharType="begin"/>
      </w:r>
      <w:r w:rsidR="00553BF2">
        <w:rPr>
          <w:rStyle w:val="apple-style-span"/>
          <w:color w:val="000000"/>
        </w:rPr>
        <w:instrText xml:space="preserve"> ADDIN REFMGR.CITE &lt;Refman&gt;&lt;Cite&gt;&lt;Author&gt;Trainor&lt;/Author&gt;&lt;Year&gt;2009&lt;/Year&gt;&lt;RecNum&gt;121&lt;/RecNum&gt;&lt;IDText&gt;Treacher Collins syndrome: etiology, pathogenesis and prevention&lt;/IDText&gt;&lt;MDL Ref_Type="Journal"&gt;&lt;Ref_Type&gt;Journal&lt;/Ref_Type&gt;&lt;Ref_ID&gt;121&lt;/Ref_ID&gt;&lt;Title_Primary&gt;Treacher Collins syndrome: etiology, pathogenesis and prevention&lt;/Title_Primary&gt;&lt;Authors_Primary&gt;Trainor,P.A.&lt;/Authors_Primary&gt;&lt;Authors_Primary&gt;Dixon,J.&lt;/Authors_Primary&gt;&lt;Authors_Primary&gt;Dixon,M.J.&lt;/Authors_Primary&gt;&lt;Date_Primary&gt;2009/3&lt;/Date_Primary&gt;&lt;Keywords&gt;congenital&lt;/Keywords&gt;&lt;Keywords&gt;etiology&lt;/Keywords&gt;&lt;Keywords&gt;Facies&lt;/Keywords&gt;&lt;Keywords&gt;Female&lt;/Keywords&gt;&lt;Keywords&gt;Humans&lt;/Keywords&gt;&lt;Keywords&gt;Male&lt;/Keywords&gt;&lt;Keywords&gt;Mandibulofacial Dysostosis&lt;/Keywords&gt;&lt;Keywords&gt;Mutation&lt;/Keywords&gt;&lt;Keywords&gt;pathology&lt;/Keywords&gt;&lt;Keywords&gt;prevention &amp;amp; control&lt;/Keywords&gt;&lt;Keywords&gt;surgery&lt;/Keywords&gt;&lt;Keywords&gt;Syndrome&lt;/Keywords&gt;&lt;Reprint&gt;Not in File&lt;/Reprint&gt;&lt;Start_Page&gt;275&lt;/Start_Page&gt;&lt;End_Page&gt;283&lt;/End_Page&gt;&lt;Periodical&gt;Eur.J.Hum.Genet.&lt;/Periodical&gt;&lt;Volume&gt;17&lt;/Volume&gt;&lt;Issue&gt;3&lt;/Issue&gt;&lt;User_Def_5&gt;PMC2986179&lt;/User_Def_5&gt;&lt;Misc_3&gt;ejhg2008221 [pii];10.1038/ejhg.2008.221 [doi]&lt;/Misc_3&gt;&lt;Address&gt;Stowers Institute for Medical Research, Kansas City, MO 64110, USA. pat@stowers-institute.org&lt;/Address&gt;&lt;Web_URL&gt;PM:19107148&lt;/Web_URL&gt;&lt;ZZ_JournalStdAbbrev&gt;&lt;f name="System"&gt;Eur.J.Hum.Genet.&lt;/f&gt;&lt;/ZZ_JournalStdAbbrev&gt;&lt;ZZ_WorkformID&gt;1&lt;/ZZ_WorkformID&gt;&lt;/MDL&gt;&lt;/Cite&gt;&lt;/Refman&gt;</w:instrText>
      </w:r>
      <w:r w:rsidR="003B57A1">
        <w:rPr>
          <w:rStyle w:val="apple-style-span"/>
          <w:color w:val="000000"/>
        </w:rPr>
        <w:fldChar w:fldCharType="separate"/>
      </w:r>
      <w:r w:rsidR="003B57A1">
        <w:rPr>
          <w:rStyle w:val="apple-style-span"/>
          <w:noProof/>
          <w:color w:val="000000"/>
        </w:rPr>
        <w:t>(Trainor et al., 2009)</w:t>
      </w:r>
      <w:r w:rsidR="003B57A1">
        <w:rPr>
          <w:rStyle w:val="apple-style-span"/>
          <w:color w:val="000000"/>
        </w:rPr>
        <w:fldChar w:fldCharType="end"/>
      </w:r>
      <w:r w:rsidR="004C2318" w:rsidRPr="005C3C94">
        <w:rPr>
          <w:rStyle w:val="apple-style-span"/>
          <w:color w:val="000000"/>
        </w:rPr>
        <w:t>.</w:t>
      </w:r>
      <w:r w:rsidR="00940FA1" w:rsidRPr="005C3C94">
        <w:rPr>
          <w:rStyle w:val="apple-style-span"/>
          <w:color w:val="000000"/>
        </w:rPr>
        <w:t xml:space="preserve"> </w:t>
      </w:r>
      <w:r w:rsidR="00F13D36" w:rsidRPr="005C3C94">
        <w:rPr>
          <w:rStyle w:val="apple-style-span"/>
          <w:color w:val="000000"/>
        </w:rPr>
        <w:t>Loss-of-function m</w:t>
      </w:r>
      <w:r w:rsidR="00965407" w:rsidRPr="005C3C94">
        <w:rPr>
          <w:rStyle w:val="apple-style-span"/>
          <w:color w:val="000000"/>
        </w:rPr>
        <w:t xml:space="preserve">utations </w:t>
      </w:r>
      <w:r w:rsidR="00F13D36" w:rsidRPr="005C3C94">
        <w:rPr>
          <w:rStyle w:val="apple-style-span"/>
          <w:color w:val="000000"/>
        </w:rPr>
        <w:t xml:space="preserve">have been </w:t>
      </w:r>
      <w:r w:rsidR="00965407" w:rsidRPr="005C3C94">
        <w:rPr>
          <w:rStyle w:val="apple-style-span"/>
          <w:color w:val="000000"/>
        </w:rPr>
        <w:t>i</w:t>
      </w:r>
      <w:r w:rsidR="00F13D36" w:rsidRPr="005C3C94">
        <w:rPr>
          <w:rStyle w:val="apple-style-span"/>
          <w:color w:val="000000"/>
        </w:rPr>
        <w:t>de</w:t>
      </w:r>
      <w:r w:rsidR="00965407" w:rsidRPr="005C3C94">
        <w:rPr>
          <w:rStyle w:val="apple-style-span"/>
          <w:color w:val="000000"/>
        </w:rPr>
        <w:t>n</w:t>
      </w:r>
      <w:r w:rsidR="00F13D36" w:rsidRPr="005C3C94">
        <w:rPr>
          <w:rStyle w:val="apple-style-span"/>
          <w:color w:val="000000"/>
        </w:rPr>
        <w:t>tified in</w:t>
      </w:r>
      <w:r w:rsidR="00965407" w:rsidRPr="005C3C94">
        <w:rPr>
          <w:rStyle w:val="apple-style-span"/>
          <w:color w:val="000000"/>
        </w:rPr>
        <w:t xml:space="preserve"> </w:t>
      </w:r>
      <w:r w:rsidR="00F13D36" w:rsidRPr="005C3C94">
        <w:rPr>
          <w:rStyle w:val="apple-style-span"/>
          <w:i/>
          <w:color w:val="000000"/>
        </w:rPr>
        <w:t>TCOF1</w:t>
      </w:r>
      <w:r w:rsidR="00F13D36" w:rsidRPr="005C3C94">
        <w:rPr>
          <w:rStyle w:val="apple-style-span"/>
          <w:color w:val="000000"/>
        </w:rPr>
        <w:t xml:space="preserve">, </w:t>
      </w:r>
      <w:r w:rsidR="00F13D36" w:rsidRPr="005C3C94">
        <w:rPr>
          <w:rStyle w:val="apple-style-span"/>
          <w:i/>
          <w:color w:val="000000"/>
        </w:rPr>
        <w:t>POLR1C</w:t>
      </w:r>
      <w:r w:rsidR="00F13D36" w:rsidRPr="005C3C94">
        <w:rPr>
          <w:rStyle w:val="apple-style-span"/>
          <w:color w:val="000000"/>
        </w:rPr>
        <w:t xml:space="preserve"> and </w:t>
      </w:r>
      <w:r w:rsidR="00F13D36" w:rsidRPr="005C3C94">
        <w:rPr>
          <w:rStyle w:val="apple-style-span"/>
          <w:i/>
          <w:color w:val="000000"/>
        </w:rPr>
        <w:t>POLR1D</w:t>
      </w:r>
      <w:r w:rsidR="00F13D36" w:rsidRPr="005C3C94">
        <w:rPr>
          <w:rStyle w:val="apple-style-span"/>
          <w:color w:val="000000"/>
        </w:rPr>
        <w:t xml:space="preserve"> </w:t>
      </w:r>
      <w:r w:rsidR="00981450">
        <w:rPr>
          <w:rStyle w:val="apple-style-span"/>
          <w:color w:val="000000"/>
        </w:rPr>
        <w:t xml:space="preserve">which </w:t>
      </w:r>
      <w:r w:rsidR="00F13D36" w:rsidRPr="005C3C94">
        <w:rPr>
          <w:rStyle w:val="apple-style-span"/>
          <w:color w:val="000000"/>
        </w:rPr>
        <w:t>encod</w:t>
      </w:r>
      <w:r w:rsidR="00981450">
        <w:rPr>
          <w:rStyle w:val="apple-style-span"/>
          <w:color w:val="000000"/>
        </w:rPr>
        <w:t>e</w:t>
      </w:r>
      <w:r w:rsidR="00F13D36" w:rsidRPr="005C3C94">
        <w:rPr>
          <w:rStyle w:val="apple-style-span"/>
          <w:color w:val="000000"/>
        </w:rPr>
        <w:t xml:space="preserve"> nucleolar phosphoprotein Treacle, subunits of RNA polymerase I and RNA polymerase III, respectively </w:t>
      </w:r>
      <w:r w:rsidR="00D670F7">
        <w:rPr>
          <w:rStyle w:val="apple-style-span"/>
          <w:color w:val="000000"/>
        </w:rPr>
        <w:fldChar w:fldCharType="begin">
          <w:fldData xml:space="preserve">PFJlZm1hbj48Q2l0ZT48QXV0aG9yPlZhbGRlejwvQXV0aG9yPjxZZWFyPjIwMDQ8L1llYXI+PFJl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</w:fldData>
        </w:fldChar>
      </w:r>
      <w:r w:rsidR="00553BF2">
        <w:rPr>
          <w:rStyle w:val="apple-style-span"/>
          <w:color w:val="000000"/>
        </w:rPr>
        <w:instrText xml:space="preserve"> ADDIN REFMGR.CITE </w:instrText>
      </w:r>
      <w:r w:rsidR="00553BF2">
        <w:rPr>
          <w:rStyle w:val="apple-style-span"/>
          <w:color w:val="000000"/>
        </w:rPr>
        <w:fldChar w:fldCharType="begin">
          <w:fldData xml:space="preserve">PFJlZm1hbj48Q2l0ZT48QXV0aG9yPlZhbGRlejwvQXV0aG9yPjxZZWFyPjIwMDQ8L1llYXI+PFJl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</w:fldData>
        </w:fldChar>
      </w:r>
      <w:r w:rsidR="00553BF2">
        <w:rPr>
          <w:rStyle w:val="apple-style-span"/>
          <w:color w:val="000000"/>
        </w:rPr>
        <w:instrText xml:space="preserve"> ADDIN EN.CITE.DATA </w:instrText>
      </w:r>
      <w:r w:rsidR="00553BF2">
        <w:rPr>
          <w:rStyle w:val="apple-style-span"/>
          <w:color w:val="000000"/>
        </w:rPr>
      </w:r>
      <w:r w:rsidR="00553BF2">
        <w:rPr>
          <w:rStyle w:val="apple-style-span"/>
          <w:color w:val="000000"/>
        </w:rPr>
        <w:fldChar w:fldCharType="end"/>
      </w:r>
      <w:r w:rsidR="00D670F7">
        <w:rPr>
          <w:rStyle w:val="apple-style-span"/>
          <w:color w:val="000000"/>
        </w:rPr>
      </w:r>
      <w:r w:rsidR="00D670F7">
        <w:rPr>
          <w:rStyle w:val="apple-style-span"/>
          <w:color w:val="000000"/>
        </w:rPr>
        <w:fldChar w:fldCharType="separate"/>
      </w:r>
      <w:r w:rsidR="00D670F7">
        <w:rPr>
          <w:rStyle w:val="apple-style-span"/>
          <w:noProof/>
          <w:color w:val="000000"/>
        </w:rPr>
        <w:t>(Valdez et al., 2004; Dauwerse et al., 2011)</w:t>
      </w:r>
      <w:r w:rsidR="00D670F7">
        <w:rPr>
          <w:rStyle w:val="apple-style-span"/>
          <w:color w:val="000000"/>
        </w:rPr>
        <w:fldChar w:fldCharType="end"/>
      </w:r>
      <w:r w:rsidR="007F4790" w:rsidRPr="005C3C94">
        <w:rPr>
          <w:rStyle w:val="apple-style-span"/>
          <w:color w:val="000000"/>
        </w:rPr>
        <w:t xml:space="preserve">. This </w:t>
      </w:r>
      <w:r w:rsidR="00F13D36" w:rsidRPr="005C3C94">
        <w:rPr>
          <w:rStyle w:val="apple-style-span"/>
          <w:color w:val="000000"/>
        </w:rPr>
        <w:t>implicates each of these genes in ribosome biogenesis in the highly proliferative neuro-epithelial and neural crest cells</w:t>
      </w:r>
      <w:r w:rsidR="00A56B50" w:rsidRPr="005C3C94">
        <w:rPr>
          <w:rStyle w:val="apple-style-span"/>
          <w:color w:val="000000"/>
        </w:rPr>
        <w:t xml:space="preserve">. Similarly, Nager syndrome or Nager type of acrofacial dysostosis (AFD1, MIM 154400) encompasses malformations of the craniofacial skeleton and also the limbs </w:t>
      </w:r>
      <w:r w:rsidR="00D40840">
        <w:rPr>
          <w:rStyle w:val="apple-style-span"/>
          <w:color w:val="000000"/>
        </w:rPr>
        <w:fldChar w:fldCharType="begin"/>
      </w:r>
      <w:r w:rsidR="00553BF2">
        <w:rPr>
          <w:rStyle w:val="apple-style-span"/>
          <w:color w:val="000000"/>
        </w:rPr>
        <w:instrText xml:space="preserve"> ADDIN REFMGR.CITE &lt;Refman&gt;&lt;Cite&gt;&lt;Author&gt;Trainor&lt;/Author&gt;&lt;Year&gt;2013&lt;/Year&gt;&lt;RecNum&gt;124&lt;/RecNum&gt;&lt;IDText&gt;Facial dysostoses: Etiology, pathogenesis and management&lt;/IDText&gt;&lt;MDL Ref_Type="Journal"&gt;&lt;Ref_Type&gt;Journal&lt;/Ref_Type&gt;&lt;Ref_ID&gt;124&lt;/Ref_ID&gt;&lt;Title_Primary&gt;Facial dysostoses: Etiology, pathogenesis and management&lt;/Title_Primary&gt;&lt;Authors_Primary&gt;Trainor,P.A.&lt;/Authors_Primary&gt;&lt;Authors_Primary&gt;Andrews,B.T.&lt;/Authors_Primary&gt;&lt;Date_Primary&gt;2013/11&lt;/Date_Primary&gt;&lt;Keywords&gt;abnormalities&lt;/Keywords&gt;&lt;Keywords&gt;congenital&lt;/Keywords&gt;&lt;Keywords&gt;Craniofacial Abnormalities&lt;/Keywords&gt;&lt;Keywords&gt;etiology&lt;/Keywords&gt;&lt;Keywords&gt;Infant&lt;/Keywords&gt;&lt;Keywords&gt;mortality&lt;/Keywords&gt;&lt;Keywords&gt;Syndrome&lt;/Keywords&gt;&lt;Reprint&gt;Not in File&lt;/Reprint&gt;&lt;Start_Page&gt;283&lt;/Start_Page&gt;&lt;End_Page&gt;294&lt;/End_Page&gt;&lt;Periodical&gt;Am.J.Med.Genet.C.Semin.Med.Genet.&lt;/Periodical&gt;&lt;Volume&gt;163&lt;/Volume&gt;&lt;Issue&gt;4&lt;/Issue&gt;&lt;User_Def_5&gt;PMC3870197&lt;/User_Def_5&gt;&lt;Misc_3&gt;10.1002/ajmg.c.31375 [doi]&lt;/Misc_3&gt;&lt;Web_URL&gt;PM:24123981&lt;/Web_URL&gt;&lt;ZZ_JournalStdAbbrev&gt;&lt;f name="System"&gt;Am.J.Med.Genet.C.Semin.Med.Genet.&lt;/f&gt;&lt;/ZZ_JournalStdAbbrev&gt;&lt;ZZ_WorkformID&gt;1&lt;/ZZ_WorkformID&gt;&lt;/MDL&gt;&lt;/Cite&gt;&lt;/Refman&gt;</w:instrText>
      </w:r>
      <w:r w:rsidR="00D40840">
        <w:rPr>
          <w:rStyle w:val="apple-style-span"/>
          <w:color w:val="000000"/>
        </w:rPr>
        <w:fldChar w:fldCharType="separate"/>
      </w:r>
      <w:r w:rsidR="00D40840">
        <w:rPr>
          <w:rStyle w:val="apple-style-span"/>
          <w:noProof/>
          <w:color w:val="000000"/>
        </w:rPr>
        <w:t>(Trainor and Andrews, 2013)</w:t>
      </w:r>
      <w:r w:rsidR="00D40840">
        <w:rPr>
          <w:rStyle w:val="apple-style-span"/>
          <w:color w:val="000000"/>
        </w:rPr>
        <w:fldChar w:fldCharType="end"/>
      </w:r>
      <w:r w:rsidR="00A56B50" w:rsidRPr="005C3C94">
        <w:rPr>
          <w:rStyle w:val="apple-style-span"/>
          <w:color w:val="000000"/>
        </w:rPr>
        <w:t xml:space="preserve">. </w:t>
      </w:r>
      <w:r w:rsidR="00CA09CC" w:rsidRPr="005C3C94">
        <w:rPr>
          <w:rStyle w:val="apple-style-span"/>
          <w:color w:val="000000"/>
        </w:rPr>
        <w:t xml:space="preserve">In about 50% of cases, </w:t>
      </w:r>
      <w:r w:rsidR="00A56B50" w:rsidRPr="005C3C94">
        <w:rPr>
          <w:rStyle w:val="apple-style-span"/>
          <w:color w:val="000000"/>
        </w:rPr>
        <w:t>AFD1 is caused by haploinsufficiency of SF3B4</w:t>
      </w:r>
      <w:r w:rsidR="00EA11AD" w:rsidRPr="005C3C94">
        <w:rPr>
          <w:rStyle w:val="apple-style-span"/>
          <w:color w:val="000000"/>
        </w:rPr>
        <w:t xml:space="preserve"> </w:t>
      </w:r>
      <w:r w:rsidR="00F05CE4">
        <w:rPr>
          <w:rStyle w:val="apple-style-span"/>
          <w:color w:val="000000"/>
        </w:rPr>
        <w:fldChar w:fldCharType="begin">
          <w:fldData xml:space="preserve">PFJlZm1hbj48Q2l0ZT48QXV0aG9yPkN6ZXNjaGlrPC9BdXRob3I+PFllYXI+MjAxMzwvWWVhcj48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</w:fldData>
        </w:fldChar>
      </w:r>
      <w:r w:rsidR="00553BF2">
        <w:rPr>
          <w:rStyle w:val="apple-style-span"/>
          <w:color w:val="000000"/>
        </w:rPr>
        <w:instrText xml:space="preserve"> ADDIN REFMGR.CITE </w:instrText>
      </w:r>
      <w:r w:rsidR="00553BF2">
        <w:rPr>
          <w:rStyle w:val="apple-style-span"/>
          <w:color w:val="000000"/>
        </w:rPr>
        <w:fldChar w:fldCharType="begin">
          <w:fldData xml:space="preserve">PFJlZm1hbj48Q2l0ZT48QXV0aG9yPkN6ZXNjaGlrPC9BdXRob3I+PFllYXI+MjAxMzwvWWVhcj48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</w:fldData>
        </w:fldChar>
      </w:r>
      <w:r w:rsidR="00553BF2">
        <w:rPr>
          <w:rStyle w:val="apple-style-span"/>
          <w:color w:val="000000"/>
        </w:rPr>
        <w:instrText xml:space="preserve"> ADDIN EN.CITE.DATA </w:instrText>
      </w:r>
      <w:r w:rsidR="00553BF2">
        <w:rPr>
          <w:rStyle w:val="apple-style-span"/>
          <w:color w:val="000000"/>
        </w:rPr>
      </w:r>
      <w:r w:rsidR="00553BF2">
        <w:rPr>
          <w:rStyle w:val="apple-style-span"/>
          <w:color w:val="000000"/>
        </w:rPr>
        <w:fldChar w:fldCharType="end"/>
      </w:r>
      <w:r w:rsidR="00F05CE4">
        <w:rPr>
          <w:rStyle w:val="apple-style-span"/>
          <w:color w:val="000000"/>
        </w:rPr>
      </w:r>
      <w:r w:rsidR="00F05CE4">
        <w:rPr>
          <w:rStyle w:val="apple-style-span"/>
          <w:color w:val="000000"/>
        </w:rPr>
        <w:fldChar w:fldCharType="separate"/>
      </w:r>
      <w:r w:rsidR="00F05CE4">
        <w:rPr>
          <w:rStyle w:val="apple-style-span"/>
          <w:noProof/>
          <w:color w:val="000000"/>
        </w:rPr>
        <w:t>(Czeschik et al., 2013)</w:t>
      </w:r>
      <w:r w:rsidR="00F05CE4">
        <w:rPr>
          <w:rStyle w:val="apple-style-span"/>
          <w:color w:val="000000"/>
        </w:rPr>
        <w:fldChar w:fldCharType="end"/>
      </w:r>
      <w:r w:rsidR="00CA09CC" w:rsidRPr="005C3C94">
        <w:rPr>
          <w:rStyle w:val="apple-style-span"/>
          <w:color w:val="000000"/>
        </w:rPr>
        <w:t xml:space="preserve">, which binds to pre-mRNA and U2 snRNPS as part of the U2SNP pre-spliceosomal complex </w:t>
      </w:r>
      <w:r w:rsidR="009710D6" w:rsidRPr="005C3C94">
        <w:rPr>
          <w:rStyle w:val="apple-style-span"/>
          <w:color w:val="000000"/>
        </w:rPr>
        <w:t xml:space="preserve">involved in RNA splicing </w:t>
      </w:r>
      <w:r w:rsidR="004466D0">
        <w:rPr>
          <w:rStyle w:val="apple-style-span"/>
          <w:color w:val="000000"/>
        </w:rPr>
        <w:fldChar w:fldCharType="begin">
          <w:fldData xml:space="preserve">PFJlZm1hbj48Q2l0ZT48QXV0aG9yPkJlcm5pZXI8L0F1dGhvcj48WWVhcj4yMDEyPC9ZZWFyPjxS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</w:fldData>
        </w:fldChar>
      </w:r>
      <w:r w:rsidR="00553BF2">
        <w:rPr>
          <w:rStyle w:val="apple-style-span"/>
          <w:color w:val="000000"/>
        </w:rPr>
        <w:instrText xml:space="preserve"> ADDIN REFMGR.CITE </w:instrText>
      </w:r>
      <w:r w:rsidR="00553BF2">
        <w:rPr>
          <w:rStyle w:val="apple-style-span"/>
          <w:color w:val="000000"/>
        </w:rPr>
        <w:fldChar w:fldCharType="begin">
          <w:fldData xml:space="preserve">PFJlZm1hbj48Q2l0ZT48QXV0aG9yPkJlcm5pZXI8L0F1dGhvcj48WWVhcj4yMDEyPC9ZZWFyPjxS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</w:fldData>
        </w:fldChar>
      </w:r>
      <w:r w:rsidR="00553BF2">
        <w:rPr>
          <w:rStyle w:val="apple-style-span"/>
          <w:color w:val="000000"/>
        </w:rPr>
        <w:instrText xml:space="preserve"> ADDIN EN.CITE.DATA </w:instrText>
      </w:r>
      <w:r w:rsidR="00553BF2">
        <w:rPr>
          <w:rStyle w:val="apple-style-span"/>
          <w:color w:val="000000"/>
        </w:rPr>
      </w:r>
      <w:r w:rsidR="00553BF2">
        <w:rPr>
          <w:rStyle w:val="apple-style-span"/>
          <w:color w:val="000000"/>
        </w:rPr>
        <w:fldChar w:fldCharType="end"/>
      </w:r>
      <w:r w:rsidR="004466D0">
        <w:rPr>
          <w:rStyle w:val="apple-style-span"/>
          <w:color w:val="000000"/>
        </w:rPr>
      </w:r>
      <w:r w:rsidR="004466D0">
        <w:rPr>
          <w:rStyle w:val="apple-style-span"/>
          <w:color w:val="000000"/>
        </w:rPr>
        <w:fldChar w:fldCharType="separate"/>
      </w:r>
      <w:r w:rsidR="004466D0">
        <w:rPr>
          <w:rStyle w:val="apple-style-span"/>
          <w:noProof/>
          <w:color w:val="000000"/>
        </w:rPr>
        <w:t>(Bernier et al., 2012)</w:t>
      </w:r>
      <w:r w:rsidR="004466D0">
        <w:rPr>
          <w:rStyle w:val="apple-style-span"/>
          <w:color w:val="000000"/>
        </w:rPr>
        <w:fldChar w:fldCharType="end"/>
      </w:r>
      <w:r w:rsidR="00CA09CC" w:rsidRPr="005C3C94">
        <w:rPr>
          <w:rStyle w:val="apple-style-span"/>
          <w:color w:val="000000"/>
        </w:rPr>
        <w:t xml:space="preserve">. </w:t>
      </w:r>
      <w:r w:rsidR="00EA11AD" w:rsidRPr="005C3C94">
        <w:rPr>
          <w:rStyle w:val="apple-style-span"/>
          <w:color w:val="000000"/>
        </w:rPr>
        <w:t xml:space="preserve">Miller syndrome </w:t>
      </w:r>
      <w:r w:rsidR="006C0EA3" w:rsidRPr="005C3C94">
        <w:rPr>
          <w:rStyle w:val="apple-style-span"/>
          <w:color w:val="000000"/>
        </w:rPr>
        <w:t xml:space="preserve">or postaxial acrofacial dysostosis </w:t>
      </w:r>
      <w:r w:rsidR="00EA11AD" w:rsidRPr="005C3C94">
        <w:rPr>
          <w:rStyle w:val="apple-style-span"/>
          <w:color w:val="000000"/>
        </w:rPr>
        <w:t>(MIM 263750)</w:t>
      </w:r>
      <w:r w:rsidR="00FA705D" w:rsidRPr="005C3C94">
        <w:rPr>
          <w:rStyle w:val="apple-style-span"/>
          <w:color w:val="000000"/>
        </w:rPr>
        <w:t>, characterised by both craniofacial and limb anomalies, is another example of a clinically recognisable acrofacial dysostosis</w:t>
      </w:r>
      <w:r w:rsidR="00ED7074" w:rsidRPr="005C3C94">
        <w:rPr>
          <w:rStyle w:val="apple-style-span"/>
          <w:color w:val="000000"/>
        </w:rPr>
        <w:t xml:space="preserve"> in which recessive mutations in </w:t>
      </w:r>
      <w:r w:rsidR="00ED7074" w:rsidRPr="005C3C94">
        <w:rPr>
          <w:rStyle w:val="apple-style-span"/>
          <w:i/>
          <w:color w:val="000000"/>
        </w:rPr>
        <w:t>DHODH</w:t>
      </w:r>
      <w:r w:rsidR="00ED7074" w:rsidRPr="005C3C94">
        <w:rPr>
          <w:rStyle w:val="apple-style-span"/>
          <w:color w:val="000000"/>
        </w:rPr>
        <w:t xml:space="preserve"> result in reduced </w:t>
      </w:r>
      <w:r w:rsidR="00ED7074" w:rsidRPr="005C3C94">
        <w:rPr>
          <w:rStyle w:val="apple-style-span"/>
          <w:i/>
          <w:color w:val="000000"/>
        </w:rPr>
        <w:t>de novo</w:t>
      </w:r>
      <w:r w:rsidR="00ED7074" w:rsidRPr="005C3C94">
        <w:rPr>
          <w:rStyle w:val="apple-style-span"/>
          <w:color w:val="000000"/>
        </w:rPr>
        <w:t xml:space="preserve"> pyrimidine synthesis </w:t>
      </w:r>
      <w:r w:rsidR="004466D0">
        <w:rPr>
          <w:rStyle w:val="apple-style-span"/>
          <w:color w:val="000000"/>
        </w:rPr>
        <w:fldChar w:fldCharType="begin">
          <w:fldData xml:space="preserve">PFJlZm1hbj48Q2l0ZT48QXV0aG9yPlJhaW5nZXI8L0F1dGhvcj48WWVhcj4yMDEyPC9ZZWFyPjxS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</w:fldData>
        </w:fldChar>
      </w:r>
      <w:r w:rsidR="00553BF2">
        <w:rPr>
          <w:rStyle w:val="apple-style-span"/>
          <w:color w:val="000000"/>
        </w:rPr>
        <w:instrText xml:space="preserve"> ADDIN REFMGR.CITE </w:instrText>
      </w:r>
      <w:r w:rsidR="00553BF2">
        <w:rPr>
          <w:rStyle w:val="apple-style-span"/>
          <w:color w:val="000000"/>
        </w:rPr>
        <w:fldChar w:fldCharType="begin">
          <w:fldData xml:space="preserve">PFJlZm1hbj48Q2l0ZT48QXV0aG9yPlJhaW5nZXI8L0F1dGhvcj48WWVhcj4yMDEyPC9ZZWFyPjxS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</w:fldData>
        </w:fldChar>
      </w:r>
      <w:r w:rsidR="00553BF2">
        <w:rPr>
          <w:rStyle w:val="apple-style-span"/>
          <w:color w:val="000000"/>
        </w:rPr>
        <w:instrText xml:space="preserve"> ADDIN EN.CITE.DATA </w:instrText>
      </w:r>
      <w:r w:rsidR="00553BF2">
        <w:rPr>
          <w:rStyle w:val="apple-style-span"/>
          <w:color w:val="000000"/>
        </w:rPr>
      </w:r>
      <w:r w:rsidR="00553BF2">
        <w:rPr>
          <w:rStyle w:val="apple-style-span"/>
          <w:color w:val="000000"/>
        </w:rPr>
        <w:fldChar w:fldCharType="end"/>
      </w:r>
      <w:r w:rsidR="004466D0">
        <w:rPr>
          <w:rStyle w:val="apple-style-span"/>
          <w:color w:val="000000"/>
        </w:rPr>
      </w:r>
      <w:r w:rsidR="004466D0">
        <w:rPr>
          <w:rStyle w:val="apple-style-span"/>
          <w:color w:val="000000"/>
        </w:rPr>
        <w:fldChar w:fldCharType="separate"/>
      </w:r>
      <w:r w:rsidR="004466D0">
        <w:rPr>
          <w:rStyle w:val="apple-style-span"/>
          <w:noProof/>
          <w:color w:val="000000"/>
        </w:rPr>
        <w:t>(Rainger et al., 2012)</w:t>
      </w:r>
      <w:r w:rsidR="004466D0">
        <w:rPr>
          <w:rStyle w:val="apple-style-span"/>
          <w:color w:val="000000"/>
        </w:rPr>
        <w:fldChar w:fldCharType="end"/>
      </w:r>
      <w:r w:rsidR="00FA705D" w:rsidRPr="005C3C94">
        <w:rPr>
          <w:rStyle w:val="apple-style-span"/>
          <w:color w:val="000000"/>
        </w:rPr>
        <w:t>.</w:t>
      </w:r>
      <w:r w:rsidR="00ED7074" w:rsidRPr="005C3C94">
        <w:rPr>
          <w:rStyle w:val="apple-style-span"/>
          <w:color w:val="000000"/>
        </w:rPr>
        <w:t xml:space="preserve"> Interestin</w:t>
      </w:r>
      <w:r w:rsidR="009626DB" w:rsidRPr="005C3C94">
        <w:rPr>
          <w:rStyle w:val="apple-style-span"/>
          <w:color w:val="000000"/>
        </w:rPr>
        <w:t xml:space="preserve">gly, inhibition of DHODH in zebrafish embryos leads to complete abrogation of neural crest development similar to </w:t>
      </w:r>
      <w:r w:rsidR="00D263FA" w:rsidRPr="005C3C94">
        <w:rPr>
          <w:rStyle w:val="apple-style-span"/>
          <w:color w:val="000000"/>
        </w:rPr>
        <w:t xml:space="preserve">Treacle </w:t>
      </w:r>
      <w:r w:rsidR="004466D0">
        <w:rPr>
          <w:rStyle w:val="apple-style-span"/>
          <w:color w:val="000000"/>
        </w:rPr>
        <w:fldChar w:fldCharType="begin">
          <w:fldData xml:space="preserve">PFJlZm1hbj48Q2l0ZT48QXV0aG9yPldoaXRlPC9BdXRob3I+PFllYXI+MjAxMTwvWWVhcj48UmVj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</w:fldData>
        </w:fldChar>
      </w:r>
      <w:r w:rsidR="00553BF2">
        <w:rPr>
          <w:rStyle w:val="apple-style-span"/>
          <w:color w:val="000000"/>
        </w:rPr>
        <w:instrText xml:space="preserve"> ADDIN REFMGR.CITE </w:instrText>
      </w:r>
      <w:r w:rsidR="00553BF2">
        <w:rPr>
          <w:rStyle w:val="apple-style-span"/>
          <w:color w:val="000000"/>
        </w:rPr>
        <w:fldChar w:fldCharType="begin">
          <w:fldData xml:space="preserve">PFJlZm1hbj48Q2l0ZT48QXV0aG9yPldoaXRlPC9BdXRob3I+PFllYXI+MjAxMTwvWWVhcj48UmVj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</w:fldData>
        </w:fldChar>
      </w:r>
      <w:r w:rsidR="00553BF2">
        <w:rPr>
          <w:rStyle w:val="apple-style-span"/>
          <w:color w:val="000000"/>
        </w:rPr>
        <w:instrText xml:space="preserve"> ADDIN EN.CITE.DATA </w:instrText>
      </w:r>
      <w:r w:rsidR="00553BF2">
        <w:rPr>
          <w:rStyle w:val="apple-style-span"/>
          <w:color w:val="000000"/>
        </w:rPr>
      </w:r>
      <w:r w:rsidR="00553BF2">
        <w:rPr>
          <w:rStyle w:val="apple-style-span"/>
          <w:color w:val="000000"/>
        </w:rPr>
        <w:fldChar w:fldCharType="end"/>
      </w:r>
      <w:r w:rsidR="004466D0">
        <w:rPr>
          <w:rStyle w:val="apple-style-span"/>
          <w:color w:val="000000"/>
        </w:rPr>
      </w:r>
      <w:r w:rsidR="004466D0">
        <w:rPr>
          <w:rStyle w:val="apple-style-span"/>
          <w:color w:val="000000"/>
        </w:rPr>
        <w:fldChar w:fldCharType="separate"/>
      </w:r>
      <w:r w:rsidR="004466D0">
        <w:rPr>
          <w:rStyle w:val="apple-style-span"/>
          <w:noProof/>
          <w:color w:val="000000"/>
        </w:rPr>
        <w:t>(White et al., 2011)</w:t>
      </w:r>
      <w:r w:rsidR="004466D0">
        <w:rPr>
          <w:rStyle w:val="apple-style-span"/>
          <w:color w:val="000000"/>
        </w:rPr>
        <w:fldChar w:fldCharType="end"/>
      </w:r>
      <w:r w:rsidR="009626DB" w:rsidRPr="005C3C94">
        <w:rPr>
          <w:rStyle w:val="apple-style-span"/>
          <w:color w:val="000000"/>
        </w:rPr>
        <w:t xml:space="preserve">. </w:t>
      </w:r>
      <w:r w:rsidR="00CC6445" w:rsidRPr="005C3C94">
        <w:rPr>
          <w:rStyle w:val="apple-style-span"/>
          <w:color w:val="000000"/>
        </w:rPr>
        <w:t xml:space="preserve">Although we did not unravel any intragenic mutations of </w:t>
      </w:r>
      <w:r w:rsidR="00CC6445" w:rsidRPr="005C3C94">
        <w:rPr>
          <w:rStyle w:val="apple-style-span"/>
          <w:i/>
          <w:color w:val="000000"/>
        </w:rPr>
        <w:t>PHAX</w:t>
      </w:r>
      <w:r w:rsidR="00CC6445" w:rsidRPr="005C3C94">
        <w:rPr>
          <w:rStyle w:val="apple-style-span"/>
          <w:color w:val="000000"/>
        </w:rPr>
        <w:t xml:space="preserve"> in our patient cohort, </w:t>
      </w:r>
      <w:r w:rsidR="00A73209">
        <w:rPr>
          <w:rStyle w:val="apple-style-span"/>
          <w:color w:val="000000"/>
        </w:rPr>
        <w:t>we believe</w:t>
      </w:r>
      <w:r w:rsidR="00CC6445" w:rsidRPr="005C3C94">
        <w:rPr>
          <w:rStyle w:val="apple-style-span"/>
          <w:color w:val="000000"/>
        </w:rPr>
        <w:t xml:space="preserve"> that the craniofacial malformations observed in our cases are </w:t>
      </w:r>
      <w:r w:rsidR="009A05C2">
        <w:rPr>
          <w:rStyle w:val="apple-style-span"/>
          <w:color w:val="000000"/>
        </w:rPr>
        <w:t>plausibly</w:t>
      </w:r>
      <w:r w:rsidR="00A73209">
        <w:rPr>
          <w:rStyle w:val="apple-style-span"/>
          <w:color w:val="000000"/>
        </w:rPr>
        <w:t xml:space="preserve"> </w:t>
      </w:r>
      <w:r w:rsidR="00CC6445" w:rsidRPr="005C3C94">
        <w:rPr>
          <w:rStyle w:val="apple-style-span"/>
          <w:color w:val="000000"/>
        </w:rPr>
        <w:t xml:space="preserve">due to haploinsufficiency of </w:t>
      </w:r>
      <w:r w:rsidR="00CC6445" w:rsidRPr="005C3C94">
        <w:rPr>
          <w:rStyle w:val="apple-style-span"/>
          <w:i/>
          <w:color w:val="000000"/>
        </w:rPr>
        <w:t>PHAX</w:t>
      </w:r>
      <w:r w:rsidR="00CC6445" w:rsidRPr="005C3C94">
        <w:rPr>
          <w:rStyle w:val="apple-style-span"/>
          <w:color w:val="000000"/>
        </w:rPr>
        <w:t xml:space="preserve"> as a result of the genomic deletions encompassing it.</w:t>
      </w:r>
    </w:p>
    <w:p w14:paraId="61AADA8A" w14:textId="77777777" w:rsidR="003D03AE" w:rsidRDefault="003D03AE" w:rsidP="003D03AE">
      <w:pPr>
        <w:pStyle w:val="Heading2"/>
        <w:spacing w:line="480" w:lineRule="auto"/>
        <w:rPr>
          <w:rStyle w:val="apple-style-span"/>
          <w:rFonts w:ascii="Arial" w:hAnsi="Arial" w:cs="Arial"/>
          <w:color w:val="000000"/>
          <w:sz w:val="24"/>
          <w:szCs w:val="24"/>
        </w:rPr>
      </w:pPr>
    </w:p>
    <w:p w14:paraId="23E41CF7" w14:textId="24D05529" w:rsidR="00807D38" w:rsidRPr="005954A3" w:rsidRDefault="00807D38" w:rsidP="003D03AE">
      <w:pPr>
        <w:pStyle w:val="Heading2"/>
        <w:rPr>
          <w:rStyle w:val="apple-style-span"/>
          <w:rFonts w:asciiTheme="minorHAnsi" w:hAnsiTheme="minorHAnsi" w:cs="Arial"/>
          <w:sz w:val="32"/>
          <w:szCs w:val="32"/>
        </w:rPr>
      </w:pPr>
      <w:r w:rsidRPr="005954A3">
        <w:rPr>
          <w:rStyle w:val="apple-style-span"/>
          <w:rFonts w:asciiTheme="minorHAnsi" w:hAnsiTheme="minorHAnsi" w:cs="Arial"/>
          <w:sz w:val="32"/>
          <w:szCs w:val="32"/>
        </w:rPr>
        <w:t>A</w:t>
      </w:r>
      <w:r w:rsidR="005954A3">
        <w:rPr>
          <w:rStyle w:val="apple-style-span"/>
          <w:rFonts w:asciiTheme="minorHAnsi" w:hAnsiTheme="minorHAnsi" w:cs="Arial"/>
          <w:sz w:val="32"/>
          <w:szCs w:val="32"/>
        </w:rPr>
        <w:t>cknowledgments</w:t>
      </w:r>
      <w:r w:rsidRPr="005954A3">
        <w:rPr>
          <w:rStyle w:val="apple-style-span"/>
          <w:rFonts w:asciiTheme="minorHAnsi" w:hAnsiTheme="minorHAnsi" w:cs="Arial"/>
          <w:sz w:val="32"/>
          <w:szCs w:val="32"/>
        </w:rPr>
        <w:t xml:space="preserve"> </w:t>
      </w:r>
    </w:p>
    <w:p w14:paraId="31DE31AC" w14:textId="49BE8C95" w:rsidR="00D263FA" w:rsidRPr="005C3C94" w:rsidRDefault="00807D38" w:rsidP="003D03AE">
      <w:pPr>
        <w:spacing w:line="480" w:lineRule="auto"/>
        <w:rPr>
          <w:rStyle w:val="apple-style-span"/>
          <w:color w:val="000000"/>
        </w:rPr>
      </w:pPr>
      <w:r w:rsidRPr="00EA056F">
        <w:rPr>
          <w:rStyle w:val="apple-style-span"/>
          <w:color w:val="000000"/>
        </w:rPr>
        <w:t xml:space="preserve">We </w:t>
      </w:r>
      <w:r w:rsidR="000E2E7D" w:rsidRPr="00EA056F">
        <w:rPr>
          <w:rStyle w:val="apple-style-span"/>
          <w:color w:val="000000"/>
        </w:rPr>
        <w:t xml:space="preserve">thank </w:t>
      </w:r>
      <w:r w:rsidR="008F672B" w:rsidRPr="00EA056F">
        <w:rPr>
          <w:rStyle w:val="apple-style-span"/>
          <w:color w:val="000000"/>
        </w:rPr>
        <w:t xml:space="preserve">the patients and their families and carers. </w:t>
      </w:r>
      <w:r w:rsidR="0040392E">
        <w:rPr>
          <w:rStyle w:val="apple-style-span"/>
          <w:color w:val="000000"/>
        </w:rPr>
        <w:t xml:space="preserve">DRF, </w:t>
      </w:r>
      <w:r w:rsidR="00643A7E" w:rsidRPr="00EA056F">
        <w:rPr>
          <w:rStyle w:val="apple-style-span"/>
          <w:color w:val="000000"/>
        </w:rPr>
        <w:t>MA</w:t>
      </w:r>
      <w:r w:rsidR="0040392E">
        <w:rPr>
          <w:rStyle w:val="apple-style-span"/>
          <w:color w:val="000000"/>
        </w:rPr>
        <w:t xml:space="preserve"> and </w:t>
      </w:r>
      <w:r w:rsidR="00643A7E" w:rsidRPr="00EA056F">
        <w:rPr>
          <w:rStyle w:val="apple-style-span"/>
          <w:color w:val="000000"/>
        </w:rPr>
        <w:t>JKR are funded via programme grants to the MRC Human Genetics Unit.</w:t>
      </w:r>
      <w:r>
        <w:rPr>
          <w:rStyle w:val="apple-style-span"/>
          <w:color w:val="000000"/>
        </w:rPr>
        <w:t xml:space="preserve"> </w:t>
      </w:r>
      <w:r w:rsidR="00EA056F" w:rsidRPr="00137250">
        <w:t xml:space="preserve">This study makes use of data </w:t>
      </w:r>
      <w:r w:rsidR="00EA056F" w:rsidRPr="00137250">
        <w:lastRenderedPageBreak/>
        <w:t xml:space="preserve">generated by the DECIPHER Consortium. Funding for the </w:t>
      </w:r>
      <w:r w:rsidR="00093FE4">
        <w:t xml:space="preserve">DECIPHER </w:t>
      </w:r>
      <w:r w:rsidR="00EA056F" w:rsidRPr="00137250">
        <w:t>project was provided by the Wellcome Trust</w:t>
      </w:r>
      <w:r w:rsidR="00EA056F">
        <w:t>.</w:t>
      </w:r>
      <w:r w:rsidR="00B25C0D" w:rsidRPr="005C3C94">
        <w:rPr>
          <w:rStyle w:val="apple-style-span"/>
          <w:color w:val="000000"/>
        </w:rPr>
        <w:t xml:space="preserve">   </w:t>
      </w:r>
    </w:p>
    <w:p w14:paraId="2DE16D37" w14:textId="77777777" w:rsidR="00C71F39" w:rsidRDefault="00C71F39" w:rsidP="003D03AE">
      <w:pPr>
        <w:pStyle w:val="HTMLPreformatted"/>
        <w:spacing w:line="480" w:lineRule="auto"/>
        <w:rPr>
          <w:rFonts w:ascii="Arial" w:hAnsi="Arial" w:cs="Times New Roman"/>
          <w:b/>
        </w:rPr>
      </w:pPr>
    </w:p>
    <w:p w14:paraId="728ECF8C" w14:textId="6008FD7A" w:rsidR="003D03AE" w:rsidRPr="005954A3" w:rsidRDefault="003D03AE" w:rsidP="003D03AE">
      <w:pPr>
        <w:pStyle w:val="Heading2"/>
        <w:spacing w:line="480" w:lineRule="auto"/>
        <w:rPr>
          <w:rFonts w:asciiTheme="minorHAnsi" w:hAnsiTheme="minorHAnsi" w:cs="Arial"/>
          <w:sz w:val="32"/>
          <w:szCs w:val="32"/>
        </w:rPr>
      </w:pPr>
      <w:r w:rsidRPr="005954A3">
        <w:rPr>
          <w:rFonts w:asciiTheme="minorHAnsi" w:hAnsiTheme="minorHAnsi" w:cs="Arial"/>
          <w:sz w:val="32"/>
          <w:szCs w:val="32"/>
        </w:rPr>
        <w:t>S</w:t>
      </w:r>
      <w:r w:rsidR="005954A3">
        <w:rPr>
          <w:rFonts w:asciiTheme="minorHAnsi" w:hAnsiTheme="minorHAnsi" w:cs="Arial"/>
          <w:sz w:val="32"/>
          <w:szCs w:val="32"/>
        </w:rPr>
        <w:t>upplementary</w:t>
      </w:r>
      <w:r w:rsidRPr="005954A3">
        <w:rPr>
          <w:rFonts w:asciiTheme="minorHAnsi" w:hAnsiTheme="minorHAnsi" w:cs="Arial"/>
          <w:sz w:val="32"/>
          <w:szCs w:val="32"/>
        </w:rPr>
        <w:t xml:space="preserve"> M</w:t>
      </w:r>
      <w:r w:rsidR="005954A3">
        <w:rPr>
          <w:rFonts w:asciiTheme="minorHAnsi" w:hAnsiTheme="minorHAnsi" w:cs="Arial"/>
          <w:sz w:val="32"/>
          <w:szCs w:val="32"/>
        </w:rPr>
        <w:t>aterial</w:t>
      </w:r>
    </w:p>
    <w:p w14:paraId="6BBD31E1" w14:textId="74409A8D" w:rsidR="003D03AE" w:rsidRDefault="003D03AE" w:rsidP="003D03AE">
      <w:pPr>
        <w:spacing w:line="480" w:lineRule="auto"/>
      </w:pPr>
      <w:r>
        <w:t xml:space="preserve">Supplementary material contains </w:t>
      </w:r>
      <w:r w:rsidR="0018667B">
        <w:t>four</w:t>
      </w:r>
      <w:r>
        <w:t xml:space="preserve"> supplementary tables</w:t>
      </w:r>
      <w:r w:rsidR="00F3054A">
        <w:t xml:space="preserve"> and supplementary references</w:t>
      </w:r>
      <w:r>
        <w:t>.</w:t>
      </w:r>
    </w:p>
    <w:p w14:paraId="46A92FCF" w14:textId="77777777" w:rsidR="00CF18CE" w:rsidRDefault="00CF18CE" w:rsidP="00ED0D9F">
      <w:pPr>
        <w:pStyle w:val="HTMLPreformatted"/>
        <w:spacing w:line="480" w:lineRule="auto"/>
        <w:rPr>
          <w:rFonts w:ascii="Arial" w:hAnsi="Arial" w:cs="Times New Roman"/>
          <w:b/>
        </w:rPr>
      </w:pPr>
    </w:p>
    <w:p w14:paraId="62890DD7" w14:textId="0BAD5502" w:rsidR="009433C8" w:rsidRDefault="009433C8" w:rsidP="00ED0D9F">
      <w:pPr>
        <w:pStyle w:val="HTMLPreformatted"/>
        <w:spacing w:line="480" w:lineRule="auto"/>
        <w:rPr>
          <w:rStyle w:val="Heading2Char"/>
          <w:rFonts w:asciiTheme="minorHAnsi" w:hAnsiTheme="minorHAnsi" w:cs="Arial"/>
          <w:sz w:val="32"/>
          <w:szCs w:val="32"/>
        </w:rPr>
      </w:pPr>
      <w:r w:rsidRPr="005954A3">
        <w:rPr>
          <w:rStyle w:val="Heading2Char"/>
          <w:rFonts w:asciiTheme="minorHAnsi" w:hAnsiTheme="minorHAnsi" w:cs="Arial"/>
          <w:caps/>
          <w:sz w:val="32"/>
          <w:szCs w:val="32"/>
        </w:rPr>
        <w:t>R</w:t>
      </w:r>
      <w:r w:rsidR="005954A3">
        <w:rPr>
          <w:rStyle w:val="Heading2Char"/>
          <w:rFonts w:asciiTheme="minorHAnsi" w:hAnsiTheme="minorHAnsi" w:cs="Arial"/>
          <w:sz w:val="32"/>
          <w:szCs w:val="32"/>
        </w:rPr>
        <w:t>eferences</w:t>
      </w:r>
    </w:p>
    <w:p w14:paraId="65AC5896" w14:textId="72C95B58" w:rsidR="001A0B35" w:rsidRPr="001A0B35" w:rsidRDefault="001A0B35" w:rsidP="001A0B35">
      <w:pPr>
        <w:rPr>
          <w:rStyle w:val="Heading2Char"/>
          <w:b w:val="0"/>
          <w:sz w:val="24"/>
          <w:szCs w:val="24"/>
        </w:rPr>
      </w:pPr>
      <w:r w:rsidRPr="001A0B35">
        <w:rPr>
          <w:rStyle w:val="Heading2Char"/>
          <w:b w:val="0"/>
          <w:sz w:val="24"/>
          <w:szCs w:val="24"/>
        </w:rPr>
        <w:t>Currently at the end of manuscript</w:t>
      </w:r>
      <w:r>
        <w:rPr>
          <w:rStyle w:val="Heading2Char"/>
          <w:b w:val="0"/>
          <w:sz w:val="24"/>
          <w:szCs w:val="24"/>
        </w:rPr>
        <w:t>.</w:t>
      </w:r>
    </w:p>
    <w:p w14:paraId="183063A4" w14:textId="4017094B" w:rsidR="00F87857" w:rsidRDefault="00F87857" w:rsidP="003D03AE">
      <w:pPr>
        <w:spacing w:line="480" w:lineRule="auto"/>
        <w:rPr>
          <w:rFonts w:ascii="Arial" w:hAnsi="Arial"/>
        </w:rPr>
      </w:pPr>
    </w:p>
    <w:p w14:paraId="1823A3A0" w14:textId="77777777" w:rsidR="00F87857" w:rsidRDefault="00F87857" w:rsidP="003D03AE">
      <w:pPr>
        <w:spacing w:line="480" w:lineRule="auto"/>
        <w:rPr>
          <w:rFonts w:ascii="Arial" w:hAnsi="Arial"/>
        </w:rPr>
      </w:pPr>
    </w:p>
    <w:p w14:paraId="2A48F7B6" w14:textId="77777777" w:rsidR="00F87857" w:rsidRDefault="00F87857" w:rsidP="003D03AE">
      <w:pPr>
        <w:spacing w:line="480" w:lineRule="auto"/>
        <w:rPr>
          <w:rFonts w:ascii="Arial" w:hAnsi="Arial"/>
        </w:rPr>
      </w:pPr>
    </w:p>
    <w:p w14:paraId="4C53B8A3" w14:textId="77777777" w:rsidR="00F87857" w:rsidRDefault="00F87857" w:rsidP="003D03AE">
      <w:pPr>
        <w:spacing w:line="480" w:lineRule="auto"/>
        <w:rPr>
          <w:rFonts w:ascii="Arial" w:hAnsi="Arial"/>
        </w:rPr>
      </w:pPr>
    </w:p>
    <w:p w14:paraId="64476D84" w14:textId="77777777" w:rsidR="00F87857" w:rsidRDefault="00F87857" w:rsidP="003D03AE">
      <w:pPr>
        <w:spacing w:line="480" w:lineRule="auto"/>
        <w:rPr>
          <w:b/>
        </w:rPr>
        <w:sectPr w:rsidR="00F87857" w:rsidSect="00C97126">
          <w:footerReference w:type="even" r:id="rId9"/>
          <w:footerReference w:type="default" r:id="rId10"/>
          <w:pgSz w:w="11906" w:h="16838"/>
          <w:pgMar w:top="1440" w:right="1797" w:bottom="1440" w:left="1797" w:header="709" w:footer="709" w:gutter="0"/>
          <w:cols w:space="708"/>
          <w:titlePg/>
          <w:docGrid w:linePitch="360"/>
        </w:sectPr>
      </w:pPr>
    </w:p>
    <w:p w14:paraId="60910CCC" w14:textId="4A952C53" w:rsidR="0018728D" w:rsidRDefault="0018728D" w:rsidP="003D03AE">
      <w:pPr>
        <w:spacing w:line="480" w:lineRule="auto"/>
      </w:pPr>
      <w:r w:rsidRPr="0018728D">
        <w:rPr>
          <w:b/>
        </w:rPr>
        <w:lastRenderedPageBreak/>
        <w:t>Table 1.</w:t>
      </w:r>
      <w:r w:rsidRPr="0018728D">
        <w:t xml:space="preserve"> The clinical</w:t>
      </w:r>
      <w:r w:rsidRPr="004B76BE">
        <w:t xml:space="preserve"> features of the 6 individuals carrying a 5q22-23 deletion</w:t>
      </w:r>
      <w:r w:rsidR="003C73F2">
        <w:t>.</w:t>
      </w:r>
    </w:p>
    <w:tbl>
      <w:tblPr>
        <w:tblStyle w:val="TableGrid"/>
        <w:tblW w:w="0" w:type="auto"/>
        <w:tblLook w:val="04A0" w:firstRow="1" w:lastRow="0" w:firstColumn="1" w:lastColumn="0" w:noHBand="0" w:noVBand="1"/>
      </w:tblPr>
      <w:tblGrid>
        <w:gridCol w:w="3125"/>
        <w:gridCol w:w="1986"/>
        <w:gridCol w:w="1986"/>
        <w:gridCol w:w="1986"/>
        <w:gridCol w:w="1484"/>
        <w:gridCol w:w="1621"/>
        <w:gridCol w:w="1986"/>
      </w:tblGrid>
      <w:tr w:rsidR="00F87857" w14:paraId="0E7BC9FD" w14:textId="77777777" w:rsidTr="00E835C7">
        <w:tc>
          <w:tcPr>
            <w:tcW w:w="3125" w:type="dxa"/>
            <w:vAlign w:val="center"/>
          </w:tcPr>
          <w:p w14:paraId="435A9519" w14:textId="3B431629" w:rsidR="00F87857" w:rsidRPr="00E835C7" w:rsidRDefault="00F87857" w:rsidP="00E835C7">
            <w:pPr>
              <w:tabs>
                <w:tab w:val="left" w:pos="924"/>
              </w:tabs>
              <w:rPr>
                <w:sz w:val="20"/>
                <w:szCs w:val="20"/>
              </w:rPr>
            </w:pPr>
            <w:r w:rsidRPr="00E835C7">
              <w:rPr>
                <w:bCs/>
                <w:sz w:val="20"/>
                <w:szCs w:val="20"/>
              </w:rPr>
              <w:t>FamID</w:t>
            </w:r>
          </w:p>
        </w:tc>
        <w:tc>
          <w:tcPr>
            <w:tcW w:w="1986" w:type="dxa"/>
            <w:vAlign w:val="center"/>
          </w:tcPr>
          <w:p w14:paraId="0516B6EE" w14:textId="17B6056E" w:rsidR="00F87857" w:rsidRPr="00E835C7" w:rsidRDefault="00F87857" w:rsidP="00E835C7">
            <w:pPr>
              <w:rPr>
                <w:sz w:val="20"/>
                <w:szCs w:val="20"/>
              </w:rPr>
            </w:pPr>
            <w:r w:rsidRPr="00E835C7">
              <w:rPr>
                <w:bCs/>
                <w:sz w:val="20"/>
                <w:szCs w:val="20"/>
              </w:rPr>
              <w:t>1</w:t>
            </w:r>
          </w:p>
        </w:tc>
        <w:tc>
          <w:tcPr>
            <w:tcW w:w="1986" w:type="dxa"/>
            <w:vAlign w:val="center"/>
          </w:tcPr>
          <w:p w14:paraId="53746994" w14:textId="3CFAFAF8" w:rsidR="00F87857" w:rsidRPr="00E835C7" w:rsidRDefault="00F87857" w:rsidP="00E835C7">
            <w:pPr>
              <w:rPr>
                <w:sz w:val="20"/>
                <w:szCs w:val="20"/>
              </w:rPr>
            </w:pPr>
            <w:r w:rsidRPr="00E835C7">
              <w:rPr>
                <w:bCs/>
                <w:sz w:val="20"/>
                <w:szCs w:val="20"/>
              </w:rPr>
              <w:t>2</w:t>
            </w:r>
          </w:p>
        </w:tc>
        <w:tc>
          <w:tcPr>
            <w:tcW w:w="1986" w:type="dxa"/>
            <w:vAlign w:val="center"/>
          </w:tcPr>
          <w:p w14:paraId="3403378C" w14:textId="037AC3CE" w:rsidR="00F87857" w:rsidRPr="00E835C7" w:rsidRDefault="00F87857" w:rsidP="00E835C7">
            <w:pPr>
              <w:rPr>
                <w:sz w:val="20"/>
                <w:szCs w:val="20"/>
              </w:rPr>
            </w:pPr>
            <w:r w:rsidRPr="00E835C7">
              <w:rPr>
                <w:bCs/>
                <w:sz w:val="20"/>
                <w:szCs w:val="20"/>
              </w:rPr>
              <w:t>3</w:t>
            </w:r>
          </w:p>
        </w:tc>
        <w:tc>
          <w:tcPr>
            <w:tcW w:w="3105" w:type="dxa"/>
            <w:gridSpan w:val="2"/>
            <w:vAlign w:val="center"/>
          </w:tcPr>
          <w:p w14:paraId="370E659C" w14:textId="17B662CC" w:rsidR="00F87857" w:rsidRPr="00E835C7" w:rsidRDefault="00F87857" w:rsidP="00E835C7">
            <w:pPr>
              <w:rPr>
                <w:sz w:val="20"/>
                <w:szCs w:val="20"/>
              </w:rPr>
            </w:pPr>
            <w:r w:rsidRPr="00E835C7">
              <w:rPr>
                <w:bCs/>
                <w:sz w:val="20"/>
                <w:szCs w:val="20"/>
              </w:rPr>
              <w:t>4</w:t>
            </w:r>
          </w:p>
        </w:tc>
        <w:tc>
          <w:tcPr>
            <w:tcW w:w="1986" w:type="dxa"/>
            <w:vAlign w:val="center"/>
          </w:tcPr>
          <w:p w14:paraId="3E5CF04F" w14:textId="4AF8DEFC" w:rsidR="00F87857" w:rsidRPr="00E835C7" w:rsidRDefault="00F87857" w:rsidP="00E835C7">
            <w:pPr>
              <w:rPr>
                <w:sz w:val="20"/>
                <w:szCs w:val="20"/>
              </w:rPr>
            </w:pPr>
            <w:r w:rsidRPr="00E835C7">
              <w:rPr>
                <w:bCs/>
                <w:sz w:val="20"/>
                <w:szCs w:val="20"/>
              </w:rPr>
              <w:t>5</w:t>
            </w:r>
          </w:p>
        </w:tc>
      </w:tr>
      <w:tr w:rsidR="00F87857" w14:paraId="30273A11" w14:textId="77777777" w:rsidTr="00E835C7">
        <w:tc>
          <w:tcPr>
            <w:tcW w:w="3125" w:type="dxa"/>
            <w:vAlign w:val="center"/>
          </w:tcPr>
          <w:p w14:paraId="3E00A6BB" w14:textId="6453EFD6" w:rsidR="00F87857" w:rsidRPr="00E835C7" w:rsidRDefault="00F87857" w:rsidP="00E835C7">
            <w:pPr>
              <w:rPr>
                <w:sz w:val="20"/>
                <w:szCs w:val="20"/>
              </w:rPr>
            </w:pPr>
            <w:r w:rsidRPr="00E835C7">
              <w:rPr>
                <w:bCs/>
                <w:sz w:val="20"/>
                <w:szCs w:val="20"/>
              </w:rPr>
              <w:t>CaseID</w:t>
            </w:r>
          </w:p>
        </w:tc>
        <w:tc>
          <w:tcPr>
            <w:tcW w:w="1986" w:type="dxa"/>
            <w:vAlign w:val="center"/>
          </w:tcPr>
          <w:p w14:paraId="3A093A23" w14:textId="0324C807" w:rsidR="00F87857" w:rsidRPr="00E835C7" w:rsidRDefault="00F87857" w:rsidP="00E835C7">
            <w:pPr>
              <w:rPr>
                <w:sz w:val="20"/>
                <w:szCs w:val="20"/>
              </w:rPr>
            </w:pPr>
            <w:r w:rsidRPr="00E835C7">
              <w:rPr>
                <w:bCs/>
                <w:sz w:val="20"/>
                <w:szCs w:val="20"/>
              </w:rPr>
              <w:t>1</w:t>
            </w:r>
          </w:p>
        </w:tc>
        <w:tc>
          <w:tcPr>
            <w:tcW w:w="1986" w:type="dxa"/>
            <w:vAlign w:val="center"/>
          </w:tcPr>
          <w:p w14:paraId="0F082144" w14:textId="351A5B82" w:rsidR="00F87857" w:rsidRPr="00E835C7" w:rsidRDefault="00F87857" w:rsidP="00E835C7">
            <w:pPr>
              <w:rPr>
                <w:sz w:val="20"/>
                <w:szCs w:val="20"/>
              </w:rPr>
            </w:pPr>
            <w:r w:rsidRPr="00E835C7">
              <w:rPr>
                <w:bCs/>
                <w:sz w:val="20"/>
                <w:szCs w:val="20"/>
              </w:rPr>
              <w:t>2</w:t>
            </w:r>
          </w:p>
        </w:tc>
        <w:tc>
          <w:tcPr>
            <w:tcW w:w="1986" w:type="dxa"/>
            <w:vAlign w:val="center"/>
          </w:tcPr>
          <w:p w14:paraId="45F0EB4B" w14:textId="4F354F16" w:rsidR="00F87857" w:rsidRPr="00E835C7" w:rsidRDefault="00F87857" w:rsidP="00E835C7">
            <w:pPr>
              <w:rPr>
                <w:sz w:val="20"/>
                <w:szCs w:val="20"/>
              </w:rPr>
            </w:pPr>
            <w:r w:rsidRPr="00E835C7">
              <w:rPr>
                <w:bCs/>
                <w:sz w:val="20"/>
                <w:szCs w:val="20"/>
              </w:rPr>
              <w:t>3</w:t>
            </w:r>
          </w:p>
        </w:tc>
        <w:tc>
          <w:tcPr>
            <w:tcW w:w="1484" w:type="dxa"/>
            <w:vAlign w:val="center"/>
          </w:tcPr>
          <w:p w14:paraId="6F3D9486" w14:textId="4B27ED10" w:rsidR="00F87857" w:rsidRPr="00E835C7" w:rsidRDefault="00F87857" w:rsidP="00E835C7">
            <w:pPr>
              <w:rPr>
                <w:sz w:val="20"/>
                <w:szCs w:val="20"/>
              </w:rPr>
            </w:pPr>
            <w:r w:rsidRPr="00E835C7">
              <w:rPr>
                <w:bCs/>
                <w:sz w:val="20"/>
                <w:szCs w:val="20"/>
              </w:rPr>
              <w:t>4</w:t>
            </w:r>
          </w:p>
        </w:tc>
        <w:tc>
          <w:tcPr>
            <w:tcW w:w="1621" w:type="dxa"/>
            <w:vAlign w:val="center"/>
          </w:tcPr>
          <w:p w14:paraId="24A8273C" w14:textId="55BE5222" w:rsidR="00F87857" w:rsidRPr="00E835C7" w:rsidRDefault="00F87857" w:rsidP="00E835C7">
            <w:pPr>
              <w:rPr>
                <w:sz w:val="20"/>
                <w:szCs w:val="20"/>
              </w:rPr>
            </w:pPr>
            <w:r w:rsidRPr="00E835C7">
              <w:rPr>
                <w:bCs/>
                <w:sz w:val="20"/>
                <w:szCs w:val="20"/>
              </w:rPr>
              <w:t>5</w:t>
            </w:r>
          </w:p>
        </w:tc>
        <w:tc>
          <w:tcPr>
            <w:tcW w:w="1986" w:type="dxa"/>
            <w:vAlign w:val="center"/>
          </w:tcPr>
          <w:p w14:paraId="61F5DCDF" w14:textId="0161BB98" w:rsidR="00F87857" w:rsidRPr="00E835C7" w:rsidRDefault="00F87857" w:rsidP="00E835C7">
            <w:pPr>
              <w:rPr>
                <w:sz w:val="20"/>
                <w:szCs w:val="20"/>
              </w:rPr>
            </w:pPr>
            <w:r w:rsidRPr="00E835C7">
              <w:rPr>
                <w:bCs/>
                <w:sz w:val="20"/>
                <w:szCs w:val="20"/>
              </w:rPr>
              <w:t>6</w:t>
            </w:r>
          </w:p>
        </w:tc>
      </w:tr>
      <w:tr w:rsidR="00F87857" w14:paraId="5E54D6BB" w14:textId="77777777" w:rsidTr="00E835C7">
        <w:tc>
          <w:tcPr>
            <w:tcW w:w="3125" w:type="dxa"/>
            <w:vAlign w:val="center"/>
          </w:tcPr>
          <w:p w14:paraId="6BEB7CF5" w14:textId="2750AD1B" w:rsidR="00F87857" w:rsidRPr="00E835C7" w:rsidRDefault="00F87857" w:rsidP="00E835C7">
            <w:pPr>
              <w:rPr>
                <w:sz w:val="20"/>
                <w:szCs w:val="20"/>
              </w:rPr>
            </w:pPr>
            <w:r w:rsidRPr="00E835C7">
              <w:rPr>
                <w:sz w:val="20"/>
                <w:szCs w:val="20"/>
              </w:rPr>
              <w:t>Deletion  Coordinates (hg19)</w:t>
            </w:r>
          </w:p>
        </w:tc>
        <w:tc>
          <w:tcPr>
            <w:tcW w:w="1986" w:type="dxa"/>
            <w:vAlign w:val="center"/>
          </w:tcPr>
          <w:p w14:paraId="4425BA97" w14:textId="5D0DBF65" w:rsidR="00F87857" w:rsidRPr="00E835C7" w:rsidRDefault="00F87857" w:rsidP="00E835C7">
            <w:pPr>
              <w:rPr>
                <w:sz w:val="20"/>
                <w:szCs w:val="20"/>
              </w:rPr>
            </w:pPr>
            <w:r w:rsidRPr="00E835C7">
              <w:rPr>
                <w:sz w:val="20"/>
                <w:szCs w:val="20"/>
              </w:rPr>
              <w:t xml:space="preserve">chr5:114413274-129422143 </w:t>
            </w:r>
          </w:p>
        </w:tc>
        <w:tc>
          <w:tcPr>
            <w:tcW w:w="1986" w:type="dxa"/>
            <w:vAlign w:val="center"/>
          </w:tcPr>
          <w:p w14:paraId="767408CC" w14:textId="737476AE" w:rsidR="00F87857" w:rsidRPr="00E835C7" w:rsidRDefault="00F87857" w:rsidP="00E835C7">
            <w:pPr>
              <w:rPr>
                <w:sz w:val="20"/>
                <w:szCs w:val="20"/>
              </w:rPr>
            </w:pPr>
            <w:r w:rsidRPr="00E835C7">
              <w:rPr>
                <w:sz w:val="20"/>
                <w:szCs w:val="20"/>
              </w:rPr>
              <w:t xml:space="preserve">chr5:124622096-135437935 </w:t>
            </w:r>
          </w:p>
        </w:tc>
        <w:tc>
          <w:tcPr>
            <w:tcW w:w="1986" w:type="dxa"/>
            <w:vAlign w:val="center"/>
          </w:tcPr>
          <w:p w14:paraId="5C82610F" w14:textId="55F9EE1E" w:rsidR="00F87857" w:rsidRPr="00E835C7" w:rsidRDefault="00F87857" w:rsidP="00E835C7">
            <w:pPr>
              <w:rPr>
                <w:sz w:val="20"/>
                <w:szCs w:val="20"/>
              </w:rPr>
            </w:pPr>
            <w:r w:rsidRPr="00E835C7">
              <w:rPr>
                <w:sz w:val="20"/>
                <w:szCs w:val="20"/>
              </w:rPr>
              <w:t xml:space="preserve">chr5:118953363-131550089 </w:t>
            </w:r>
          </w:p>
        </w:tc>
        <w:tc>
          <w:tcPr>
            <w:tcW w:w="3105" w:type="dxa"/>
            <w:gridSpan w:val="2"/>
            <w:vAlign w:val="center"/>
          </w:tcPr>
          <w:p w14:paraId="73924088" w14:textId="7030C6F1" w:rsidR="00F87857" w:rsidRPr="00E835C7" w:rsidRDefault="00F87857" w:rsidP="00E835C7">
            <w:pPr>
              <w:rPr>
                <w:sz w:val="20"/>
                <w:szCs w:val="20"/>
              </w:rPr>
            </w:pPr>
            <w:r w:rsidRPr="00E835C7">
              <w:rPr>
                <w:sz w:val="20"/>
                <w:szCs w:val="20"/>
              </w:rPr>
              <w:t xml:space="preserve">chr5:125794639-127873679 </w:t>
            </w:r>
          </w:p>
        </w:tc>
        <w:tc>
          <w:tcPr>
            <w:tcW w:w="1986" w:type="dxa"/>
            <w:vAlign w:val="center"/>
          </w:tcPr>
          <w:p w14:paraId="4CC28AD4" w14:textId="1A4D07C9" w:rsidR="00F87857" w:rsidRPr="00E835C7" w:rsidRDefault="00F87857" w:rsidP="00E835C7">
            <w:pPr>
              <w:rPr>
                <w:sz w:val="20"/>
                <w:szCs w:val="20"/>
              </w:rPr>
            </w:pPr>
            <w:r w:rsidRPr="00E835C7">
              <w:rPr>
                <w:sz w:val="20"/>
                <w:szCs w:val="20"/>
              </w:rPr>
              <w:t xml:space="preserve">chr5:124363282-134604995 </w:t>
            </w:r>
          </w:p>
        </w:tc>
      </w:tr>
      <w:tr w:rsidR="00F87857" w14:paraId="6E310D65" w14:textId="77777777" w:rsidTr="00E835C7">
        <w:tc>
          <w:tcPr>
            <w:tcW w:w="3125" w:type="dxa"/>
            <w:vAlign w:val="center"/>
          </w:tcPr>
          <w:p w14:paraId="77BEBD77" w14:textId="1219E7B0" w:rsidR="00F87857" w:rsidRPr="00E835C7" w:rsidRDefault="00F87857" w:rsidP="00E835C7">
            <w:pPr>
              <w:rPr>
                <w:sz w:val="20"/>
                <w:szCs w:val="20"/>
              </w:rPr>
            </w:pPr>
            <w:r w:rsidRPr="00E835C7">
              <w:rPr>
                <w:sz w:val="20"/>
                <w:szCs w:val="20"/>
              </w:rPr>
              <w:t>Array Platform</w:t>
            </w:r>
          </w:p>
        </w:tc>
        <w:tc>
          <w:tcPr>
            <w:tcW w:w="1986" w:type="dxa"/>
            <w:vAlign w:val="center"/>
          </w:tcPr>
          <w:p w14:paraId="6B776FE5" w14:textId="06D9FF64" w:rsidR="00F87857" w:rsidRPr="00E835C7" w:rsidRDefault="00F87857" w:rsidP="00E835C7">
            <w:pPr>
              <w:rPr>
                <w:sz w:val="20"/>
                <w:szCs w:val="20"/>
              </w:rPr>
            </w:pPr>
            <w:r w:rsidRPr="00E835C7">
              <w:rPr>
                <w:sz w:val="20"/>
                <w:szCs w:val="20"/>
              </w:rPr>
              <w:t>CytoChip</w:t>
            </w:r>
          </w:p>
        </w:tc>
        <w:tc>
          <w:tcPr>
            <w:tcW w:w="1986" w:type="dxa"/>
            <w:vAlign w:val="center"/>
          </w:tcPr>
          <w:p w14:paraId="600C9329" w14:textId="7427587F" w:rsidR="00F87857" w:rsidRPr="00E835C7" w:rsidRDefault="00F87857" w:rsidP="00E835C7">
            <w:pPr>
              <w:rPr>
                <w:sz w:val="20"/>
                <w:szCs w:val="20"/>
              </w:rPr>
            </w:pPr>
            <w:r w:rsidRPr="00E835C7">
              <w:rPr>
                <w:sz w:val="20"/>
                <w:szCs w:val="20"/>
              </w:rPr>
              <w:t>CytoChip &amp; Nimblegen 135K</w:t>
            </w:r>
          </w:p>
        </w:tc>
        <w:tc>
          <w:tcPr>
            <w:tcW w:w="1986" w:type="dxa"/>
            <w:vAlign w:val="center"/>
          </w:tcPr>
          <w:p w14:paraId="5D76662F" w14:textId="247AF0AE" w:rsidR="00F87857" w:rsidRPr="00E835C7" w:rsidRDefault="00F87857" w:rsidP="00E835C7">
            <w:pPr>
              <w:rPr>
                <w:sz w:val="20"/>
                <w:szCs w:val="20"/>
              </w:rPr>
            </w:pPr>
            <w:r w:rsidRPr="00E835C7">
              <w:rPr>
                <w:sz w:val="20"/>
                <w:szCs w:val="20"/>
              </w:rPr>
              <w:t>Custom 1Mb BAC array</w:t>
            </w:r>
          </w:p>
        </w:tc>
        <w:tc>
          <w:tcPr>
            <w:tcW w:w="1484" w:type="dxa"/>
            <w:vAlign w:val="center"/>
          </w:tcPr>
          <w:p w14:paraId="223AEE32" w14:textId="334373FD" w:rsidR="00F87857" w:rsidRPr="0040392E" w:rsidRDefault="00F87857" w:rsidP="00E835C7">
            <w:pPr>
              <w:rPr>
                <w:sz w:val="20"/>
                <w:szCs w:val="20"/>
                <w:highlight w:val="yellow"/>
              </w:rPr>
            </w:pPr>
            <w:r w:rsidRPr="0040392E">
              <w:rPr>
                <w:sz w:val="20"/>
                <w:szCs w:val="20"/>
                <w:highlight w:val="yellow"/>
              </w:rPr>
              <w:t> </w:t>
            </w:r>
            <w:r w:rsidR="0040392E">
              <w:rPr>
                <w:sz w:val="20"/>
                <w:szCs w:val="20"/>
                <w:highlight w:val="yellow"/>
              </w:rPr>
              <w:t>PLEASE FILL</w:t>
            </w:r>
          </w:p>
        </w:tc>
        <w:tc>
          <w:tcPr>
            <w:tcW w:w="1621" w:type="dxa"/>
            <w:vAlign w:val="center"/>
          </w:tcPr>
          <w:p w14:paraId="49D0B4D4" w14:textId="18176B04" w:rsidR="00F87857" w:rsidRPr="0040392E" w:rsidRDefault="0040392E" w:rsidP="00E835C7">
            <w:pPr>
              <w:rPr>
                <w:sz w:val="20"/>
                <w:szCs w:val="20"/>
                <w:highlight w:val="yellow"/>
              </w:rPr>
            </w:pPr>
            <w:r>
              <w:rPr>
                <w:sz w:val="20"/>
                <w:szCs w:val="20"/>
                <w:highlight w:val="yellow"/>
              </w:rPr>
              <w:t>PLEASE FILL</w:t>
            </w:r>
          </w:p>
        </w:tc>
        <w:tc>
          <w:tcPr>
            <w:tcW w:w="1986" w:type="dxa"/>
            <w:vAlign w:val="center"/>
          </w:tcPr>
          <w:p w14:paraId="66B5F97D" w14:textId="69404EA7" w:rsidR="00F87857" w:rsidRPr="0040392E" w:rsidRDefault="0040392E" w:rsidP="00E835C7">
            <w:pPr>
              <w:rPr>
                <w:sz w:val="20"/>
                <w:szCs w:val="20"/>
                <w:highlight w:val="yellow"/>
              </w:rPr>
            </w:pPr>
            <w:r>
              <w:rPr>
                <w:sz w:val="20"/>
                <w:szCs w:val="20"/>
                <w:highlight w:val="yellow"/>
              </w:rPr>
              <w:t>PLEASE FILL</w:t>
            </w:r>
          </w:p>
        </w:tc>
      </w:tr>
      <w:tr w:rsidR="0040392E" w14:paraId="336C2D17" w14:textId="77777777" w:rsidTr="00E835C7">
        <w:tc>
          <w:tcPr>
            <w:tcW w:w="3125" w:type="dxa"/>
            <w:vAlign w:val="center"/>
          </w:tcPr>
          <w:p w14:paraId="6ADBC57D" w14:textId="52C1D0FA" w:rsidR="0040392E" w:rsidRPr="00E835C7" w:rsidRDefault="0040392E" w:rsidP="00E835C7">
            <w:pPr>
              <w:rPr>
                <w:sz w:val="20"/>
                <w:szCs w:val="20"/>
              </w:rPr>
            </w:pPr>
            <w:r w:rsidRPr="00E835C7">
              <w:rPr>
                <w:sz w:val="20"/>
                <w:szCs w:val="20"/>
              </w:rPr>
              <w:t>Confirmation</w:t>
            </w:r>
          </w:p>
        </w:tc>
        <w:tc>
          <w:tcPr>
            <w:tcW w:w="1986" w:type="dxa"/>
            <w:vAlign w:val="center"/>
          </w:tcPr>
          <w:p w14:paraId="0C343889" w14:textId="707AE41A" w:rsidR="0040392E" w:rsidRPr="00E835C7" w:rsidRDefault="0040392E" w:rsidP="00E835C7">
            <w:pPr>
              <w:rPr>
                <w:sz w:val="20"/>
                <w:szCs w:val="20"/>
              </w:rPr>
            </w:pPr>
            <w:r w:rsidRPr="00E835C7">
              <w:rPr>
                <w:sz w:val="20"/>
                <w:szCs w:val="20"/>
              </w:rPr>
              <w:t>FISH</w:t>
            </w:r>
          </w:p>
        </w:tc>
        <w:tc>
          <w:tcPr>
            <w:tcW w:w="1986" w:type="dxa"/>
            <w:vAlign w:val="center"/>
          </w:tcPr>
          <w:p w14:paraId="4A699771" w14:textId="358DBF1E" w:rsidR="0040392E" w:rsidRPr="00E835C7" w:rsidRDefault="0040392E" w:rsidP="00E835C7">
            <w:pPr>
              <w:rPr>
                <w:sz w:val="20"/>
                <w:szCs w:val="20"/>
              </w:rPr>
            </w:pPr>
            <w:r w:rsidRPr="00E835C7">
              <w:rPr>
                <w:sz w:val="20"/>
                <w:szCs w:val="20"/>
              </w:rPr>
              <w:t>FISH</w:t>
            </w:r>
          </w:p>
        </w:tc>
        <w:tc>
          <w:tcPr>
            <w:tcW w:w="1986" w:type="dxa"/>
            <w:vAlign w:val="center"/>
          </w:tcPr>
          <w:p w14:paraId="4FE3A251" w14:textId="33394D06" w:rsidR="0040392E" w:rsidRPr="00E835C7" w:rsidRDefault="0040392E" w:rsidP="00E835C7">
            <w:pPr>
              <w:rPr>
                <w:sz w:val="20"/>
                <w:szCs w:val="20"/>
              </w:rPr>
            </w:pPr>
            <w:r w:rsidRPr="0040392E">
              <w:rPr>
                <w:sz w:val="20"/>
                <w:szCs w:val="20"/>
                <w:highlight w:val="yellow"/>
              </w:rPr>
              <w:t> </w:t>
            </w:r>
            <w:r>
              <w:rPr>
                <w:sz w:val="20"/>
                <w:szCs w:val="20"/>
                <w:highlight w:val="yellow"/>
              </w:rPr>
              <w:t>PLEASE FILL</w:t>
            </w:r>
          </w:p>
        </w:tc>
        <w:tc>
          <w:tcPr>
            <w:tcW w:w="1484" w:type="dxa"/>
            <w:vAlign w:val="center"/>
          </w:tcPr>
          <w:p w14:paraId="6AD6D637" w14:textId="7B54E5F6" w:rsidR="0040392E" w:rsidRPr="00E835C7" w:rsidRDefault="0040392E" w:rsidP="00E835C7">
            <w:pPr>
              <w:rPr>
                <w:sz w:val="20"/>
                <w:szCs w:val="20"/>
              </w:rPr>
            </w:pPr>
            <w:r w:rsidRPr="0040392E">
              <w:rPr>
                <w:sz w:val="20"/>
                <w:szCs w:val="20"/>
                <w:highlight w:val="yellow"/>
              </w:rPr>
              <w:t> </w:t>
            </w:r>
            <w:r>
              <w:rPr>
                <w:sz w:val="20"/>
                <w:szCs w:val="20"/>
                <w:highlight w:val="yellow"/>
              </w:rPr>
              <w:t>PLEASE FILL</w:t>
            </w:r>
          </w:p>
        </w:tc>
        <w:tc>
          <w:tcPr>
            <w:tcW w:w="1621" w:type="dxa"/>
            <w:vAlign w:val="center"/>
          </w:tcPr>
          <w:p w14:paraId="4EE4DF2F" w14:textId="3035EA36" w:rsidR="0040392E" w:rsidRPr="00E835C7" w:rsidRDefault="0040392E" w:rsidP="00E835C7">
            <w:pPr>
              <w:rPr>
                <w:sz w:val="20"/>
                <w:szCs w:val="20"/>
              </w:rPr>
            </w:pPr>
            <w:r w:rsidRPr="0040392E">
              <w:rPr>
                <w:sz w:val="20"/>
                <w:szCs w:val="20"/>
                <w:highlight w:val="yellow"/>
              </w:rPr>
              <w:t> </w:t>
            </w:r>
            <w:r>
              <w:rPr>
                <w:sz w:val="20"/>
                <w:szCs w:val="20"/>
                <w:highlight w:val="yellow"/>
              </w:rPr>
              <w:t>PLEASE FILL</w:t>
            </w:r>
          </w:p>
        </w:tc>
        <w:tc>
          <w:tcPr>
            <w:tcW w:w="1986" w:type="dxa"/>
            <w:vAlign w:val="center"/>
          </w:tcPr>
          <w:p w14:paraId="3D52FACC" w14:textId="21F6EDF2" w:rsidR="0040392E" w:rsidRPr="00E835C7" w:rsidRDefault="0040392E" w:rsidP="00E835C7">
            <w:pPr>
              <w:rPr>
                <w:sz w:val="20"/>
                <w:szCs w:val="20"/>
              </w:rPr>
            </w:pPr>
            <w:r w:rsidRPr="0040392E">
              <w:rPr>
                <w:sz w:val="20"/>
                <w:szCs w:val="20"/>
                <w:highlight w:val="yellow"/>
              </w:rPr>
              <w:t> </w:t>
            </w:r>
            <w:r>
              <w:rPr>
                <w:sz w:val="20"/>
                <w:szCs w:val="20"/>
                <w:highlight w:val="yellow"/>
              </w:rPr>
              <w:t>PLEASE FILL</w:t>
            </w:r>
          </w:p>
        </w:tc>
      </w:tr>
      <w:tr w:rsidR="0040392E" w14:paraId="2637C9BD" w14:textId="77777777" w:rsidTr="00E835C7">
        <w:tc>
          <w:tcPr>
            <w:tcW w:w="3125" w:type="dxa"/>
            <w:vAlign w:val="center"/>
          </w:tcPr>
          <w:p w14:paraId="580AA20C" w14:textId="739DF9AB" w:rsidR="0040392E" w:rsidRPr="00E835C7" w:rsidRDefault="0040392E" w:rsidP="00E835C7">
            <w:pPr>
              <w:rPr>
                <w:sz w:val="20"/>
                <w:szCs w:val="20"/>
              </w:rPr>
            </w:pPr>
            <w:r w:rsidRPr="00E835C7">
              <w:rPr>
                <w:sz w:val="20"/>
                <w:szCs w:val="20"/>
              </w:rPr>
              <w:t>DECIPHER ID</w:t>
            </w:r>
          </w:p>
        </w:tc>
        <w:tc>
          <w:tcPr>
            <w:tcW w:w="1986" w:type="dxa"/>
            <w:vAlign w:val="center"/>
          </w:tcPr>
          <w:p w14:paraId="2AF78645" w14:textId="0E8005F7" w:rsidR="0040392E" w:rsidRPr="00E835C7" w:rsidRDefault="00954D1D" w:rsidP="00E835C7">
            <w:pPr>
              <w:rPr>
                <w:sz w:val="20"/>
                <w:szCs w:val="20"/>
              </w:rPr>
            </w:pPr>
            <w:hyperlink r:id="rId11" w:history="1">
              <w:r w:rsidR="0040392E" w:rsidRPr="00E835C7">
                <w:rPr>
                  <w:rStyle w:val="Hyperlink"/>
                  <w:color w:val="auto"/>
                  <w:sz w:val="20"/>
                  <w:szCs w:val="20"/>
                </w:rPr>
                <w:t>1051</w:t>
              </w:r>
            </w:hyperlink>
          </w:p>
        </w:tc>
        <w:tc>
          <w:tcPr>
            <w:tcW w:w="1986" w:type="dxa"/>
            <w:vAlign w:val="center"/>
          </w:tcPr>
          <w:p w14:paraId="74E6CBB9" w14:textId="60719D56" w:rsidR="0040392E" w:rsidRPr="00E835C7" w:rsidRDefault="00954D1D" w:rsidP="00E835C7">
            <w:pPr>
              <w:rPr>
                <w:sz w:val="20"/>
                <w:szCs w:val="20"/>
              </w:rPr>
            </w:pPr>
            <w:hyperlink r:id="rId12" w:history="1">
              <w:r w:rsidR="0040392E" w:rsidRPr="00E835C7">
                <w:rPr>
                  <w:rStyle w:val="Hyperlink"/>
                  <w:color w:val="auto"/>
                  <w:sz w:val="20"/>
                  <w:szCs w:val="20"/>
                </w:rPr>
                <w:t>2224</w:t>
              </w:r>
            </w:hyperlink>
          </w:p>
        </w:tc>
        <w:tc>
          <w:tcPr>
            <w:tcW w:w="1986" w:type="dxa"/>
            <w:vAlign w:val="center"/>
          </w:tcPr>
          <w:p w14:paraId="55225D0F" w14:textId="01ADC676" w:rsidR="0040392E" w:rsidRPr="00E835C7" w:rsidRDefault="00954D1D" w:rsidP="00E835C7">
            <w:pPr>
              <w:rPr>
                <w:sz w:val="20"/>
                <w:szCs w:val="20"/>
              </w:rPr>
            </w:pPr>
            <w:hyperlink r:id="rId13" w:history="1">
              <w:r w:rsidR="0040392E" w:rsidRPr="00E835C7">
                <w:rPr>
                  <w:rStyle w:val="Hyperlink"/>
                  <w:color w:val="auto"/>
                  <w:sz w:val="20"/>
                  <w:szCs w:val="20"/>
                </w:rPr>
                <w:t>785</w:t>
              </w:r>
            </w:hyperlink>
          </w:p>
        </w:tc>
        <w:tc>
          <w:tcPr>
            <w:tcW w:w="3105" w:type="dxa"/>
            <w:gridSpan w:val="2"/>
            <w:vAlign w:val="center"/>
          </w:tcPr>
          <w:p w14:paraId="49BCA239" w14:textId="02A344A8" w:rsidR="0040392E" w:rsidRPr="00E835C7" w:rsidRDefault="00954D1D" w:rsidP="00E835C7">
            <w:pPr>
              <w:rPr>
                <w:sz w:val="20"/>
                <w:szCs w:val="20"/>
              </w:rPr>
            </w:pPr>
            <w:hyperlink r:id="rId14" w:history="1">
              <w:r w:rsidR="0040392E" w:rsidRPr="00E835C7">
                <w:rPr>
                  <w:rStyle w:val="Hyperlink"/>
                  <w:color w:val="auto"/>
                  <w:sz w:val="20"/>
                  <w:szCs w:val="20"/>
                </w:rPr>
                <w:t>2199</w:t>
              </w:r>
            </w:hyperlink>
          </w:p>
        </w:tc>
        <w:tc>
          <w:tcPr>
            <w:tcW w:w="1986" w:type="dxa"/>
            <w:vAlign w:val="center"/>
          </w:tcPr>
          <w:p w14:paraId="64A843A4" w14:textId="4C8DA5D1" w:rsidR="0040392E" w:rsidRPr="00E835C7" w:rsidRDefault="00954D1D" w:rsidP="00E835C7">
            <w:pPr>
              <w:rPr>
                <w:sz w:val="20"/>
                <w:szCs w:val="20"/>
              </w:rPr>
            </w:pPr>
            <w:hyperlink r:id="rId15" w:history="1">
              <w:r w:rsidR="0040392E" w:rsidRPr="00E835C7">
                <w:rPr>
                  <w:rStyle w:val="Hyperlink"/>
                  <w:color w:val="auto"/>
                  <w:sz w:val="20"/>
                  <w:szCs w:val="20"/>
                </w:rPr>
                <w:t>254582</w:t>
              </w:r>
            </w:hyperlink>
          </w:p>
        </w:tc>
      </w:tr>
      <w:tr w:rsidR="0040392E" w14:paraId="04CE4F5E" w14:textId="77777777" w:rsidTr="00E835C7">
        <w:tc>
          <w:tcPr>
            <w:tcW w:w="3125" w:type="dxa"/>
            <w:vAlign w:val="center"/>
          </w:tcPr>
          <w:p w14:paraId="4543255C" w14:textId="63EE48E7" w:rsidR="0040392E" w:rsidRPr="00E835C7" w:rsidRDefault="0040392E" w:rsidP="00E835C7">
            <w:pPr>
              <w:rPr>
                <w:sz w:val="20"/>
                <w:szCs w:val="20"/>
              </w:rPr>
            </w:pPr>
            <w:r w:rsidRPr="00E835C7">
              <w:rPr>
                <w:sz w:val="20"/>
                <w:szCs w:val="20"/>
              </w:rPr>
              <w:t>DECIPHER ID</w:t>
            </w:r>
          </w:p>
        </w:tc>
        <w:tc>
          <w:tcPr>
            <w:tcW w:w="1986" w:type="dxa"/>
            <w:vAlign w:val="center"/>
          </w:tcPr>
          <w:p w14:paraId="3BFD2220" w14:textId="476FA5FA" w:rsidR="0040392E" w:rsidRPr="00E835C7" w:rsidRDefault="00954D1D" w:rsidP="00E835C7">
            <w:pPr>
              <w:rPr>
                <w:sz w:val="20"/>
                <w:szCs w:val="20"/>
              </w:rPr>
            </w:pPr>
            <w:hyperlink r:id="rId16" w:history="1">
              <w:r w:rsidR="0040392E" w:rsidRPr="00E835C7">
                <w:rPr>
                  <w:rStyle w:val="Hyperlink"/>
                  <w:color w:val="auto"/>
                  <w:sz w:val="20"/>
                  <w:szCs w:val="20"/>
                </w:rPr>
                <w:t>248164</w:t>
              </w:r>
            </w:hyperlink>
          </w:p>
        </w:tc>
        <w:tc>
          <w:tcPr>
            <w:tcW w:w="1986" w:type="dxa"/>
            <w:vAlign w:val="center"/>
          </w:tcPr>
          <w:p w14:paraId="7912E815" w14:textId="213F3C6B" w:rsidR="0040392E" w:rsidRPr="00E835C7" w:rsidRDefault="00954D1D" w:rsidP="00E835C7">
            <w:pPr>
              <w:rPr>
                <w:sz w:val="20"/>
                <w:szCs w:val="20"/>
              </w:rPr>
            </w:pPr>
            <w:hyperlink r:id="rId17" w:history="1">
              <w:r w:rsidR="0040392E" w:rsidRPr="00E835C7">
                <w:rPr>
                  <w:rStyle w:val="Hyperlink"/>
                  <w:color w:val="auto"/>
                  <w:sz w:val="20"/>
                  <w:szCs w:val="20"/>
                </w:rPr>
                <w:t>260667</w:t>
              </w:r>
            </w:hyperlink>
          </w:p>
        </w:tc>
        <w:tc>
          <w:tcPr>
            <w:tcW w:w="1986" w:type="dxa"/>
            <w:vAlign w:val="center"/>
          </w:tcPr>
          <w:p w14:paraId="655E7240" w14:textId="77777777" w:rsidR="0040392E" w:rsidRPr="00E835C7" w:rsidRDefault="0040392E" w:rsidP="00E835C7">
            <w:pPr>
              <w:rPr>
                <w:sz w:val="20"/>
                <w:szCs w:val="20"/>
              </w:rPr>
            </w:pPr>
          </w:p>
        </w:tc>
        <w:tc>
          <w:tcPr>
            <w:tcW w:w="1484" w:type="dxa"/>
            <w:vAlign w:val="center"/>
          </w:tcPr>
          <w:p w14:paraId="7351EE6B" w14:textId="59C22893" w:rsidR="0040392E" w:rsidRPr="00E835C7" w:rsidRDefault="0040392E" w:rsidP="00E835C7">
            <w:pPr>
              <w:rPr>
                <w:sz w:val="20"/>
                <w:szCs w:val="20"/>
              </w:rPr>
            </w:pPr>
          </w:p>
        </w:tc>
        <w:tc>
          <w:tcPr>
            <w:tcW w:w="1621" w:type="dxa"/>
            <w:vAlign w:val="center"/>
          </w:tcPr>
          <w:p w14:paraId="293471AA" w14:textId="089B8485" w:rsidR="0040392E" w:rsidRPr="00E835C7" w:rsidRDefault="0040392E" w:rsidP="00E835C7">
            <w:pPr>
              <w:rPr>
                <w:sz w:val="20"/>
                <w:szCs w:val="20"/>
              </w:rPr>
            </w:pPr>
          </w:p>
        </w:tc>
        <w:tc>
          <w:tcPr>
            <w:tcW w:w="1986" w:type="dxa"/>
            <w:vAlign w:val="center"/>
          </w:tcPr>
          <w:p w14:paraId="5BF944B9" w14:textId="5137921F" w:rsidR="0040392E" w:rsidRPr="00E835C7" w:rsidRDefault="0040392E" w:rsidP="00E835C7">
            <w:pPr>
              <w:rPr>
                <w:sz w:val="20"/>
                <w:szCs w:val="20"/>
              </w:rPr>
            </w:pPr>
          </w:p>
        </w:tc>
      </w:tr>
      <w:tr w:rsidR="0040392E" w14:paraId="6F12B973" w14:textId="77777777" w:rsidTr="00E835C7">
        <w:tc>
          <w:tcPr>
            <w:tcW w:w="3125" w:type="dxa"/>
            <w:vAlign w:val="center"/>
          </w:tcPr>
          <w:p w14:paraId="3DCC0DE7" w14:textId="3D82A3C4" w:rsidR="0040392E" w:rsidRPr="00E835C7" w:rsidRDefault="0040392E" w:rsidP="00E835C7">
            <w:pPr>
              <w:rPr>
                <w:sz w:val="20"/>
                <w:szCs w:val="20"/>
              </w:rPr>
            </w:pPr>
            <w:r w:rsidRPr="00E835C7">
              <w:rPr>
                <w:sz w:val="20"/>
                <w:szCs w:val="20"/>
              </w:rPr>
              <w:t>Number of Genes Deleted</w:t>
            </w:r>
          </w:p>
        </w:tc>
        <w:tc>
          <w:tcPr>
            <w:tcW w:w="1986" w:type="dxa"/>
            <w:vAlign w:val="center"/>
          </w:tcPr>
          <w:p w14:paraId="583E2837" w14:textId="57D1774F" w:rsidR="0040392E" w:rsidRPr="00E835C7" w:rsidRDefault="0040392E" w:rsidP="00E835C7">
            <w:pPr>
              <w:rPr>
                <w:sz w:val="20"/>
                <w:szCs w:val="20"/>
              </w:rPr>
            </w:pPr>
            <w:r w:rsidRPr="00E835C7">
              <w:rPr>
                <w:sz w:val="20"/>
                <w:szCs w:val="20"/>
              </w:rPr>
              <w:t>45</w:t>
            </w:r>
          </w:p>
        </w:tc>
        <w:tc>
          <w:tcPr>
            <w:tcW w:w="1986" w:type="dxa"/>
            <w:vAlign w:val="center"/>
          </w:tcPr>
          <w:p w14:paraId="6399A2E4" w14:textId="19DAFB20" w:rsidR="0040392E" w:rsidRPr="00E835C7" w:rsidRDefault="0040392E" w:rsidP="00E835C7">
            <w:pPr>
              <w:rPr>
                <w:sz w:val="20"/>
                <w:szCs w:val="20"/>
              </w:rPr>
            </w:pPr>
            <w:r w:rsidRPr="00E835C7">
              <w:rPr>
                <w:sz w:val="20"/>
                <w:szCs w:val="20"/>
              </w:rPr>
              <w:t>73</w:t>
            </w:r>
          </w:p>
        </w:tc>
        <w:tc>
          <w:tcPr>
            <w:tcW w:w="1986" w:type="dxa"/>
            <w:vAlign w:val="center"/>
          </w:tcPr>
          <w:p w14:paraId="180AE7A9" w14:textId="00E0C3E9" w:rsidR="0040392E" w:rsidRPr="00E835C7" w:rsidRDefault="0040392E" w:rsidP="00E835C7">
            <w:pPr>
              <w:rPr>
                <w:sz w:val="20"/>
                <w:szCs w:val="20"/>
              </w:rPr>
            </w:pPr>
            <w:r w:rsidRPr="00E835C7">
              <w:rPr>
                <w:sz w:val="20"/>
                <w:szCs w:val="20"/>
              </w:rPr>
              <w:t>38</w:t>
            </w:r>
          </w:p>
        </w:tc>
        <w:tc>
          <w:tcPr>
            <w:tcW w:w="3105" w:type="dxa"/>
            <w:gridSpan w:val="2"/>
            <w:vAlign w:val="center"/>
          </w:tcPr>
          <w:p w14:paraId="66584303" w14:textId="49C8677C" w:rsidR="0040392E" w:rsidRPr="00E835C7" w:rsidRDefault="0040392E" w:rsidP="00E835C7">
            <w:pPr>
              <w:rPr>
                <w:sz w:val="20"/>
                <w:szCs w:val="20"/>
              </w:rPr>
            </w:pPr>
            <w:r w:rsidRPr="00E835C7">
              <w:rPr>
                <w:sz w:val="20"/>
                <w:szCs w:val="20"/>
              </w:rPr>
              <w:t>11</w:t>
            </w:r>
          </w:p>
        </w:tc>
        <w:tc>
          <w:tcPr>
            <w:tcW w:w="1986" w:type="dxa"/>
            <w:vAlign w:val="center"/>
          </w:tcPr>
          <w:p w14:paraId="630FC558" w14:textId="2836CF79" w:rsidR="0040392E" w:rsidRPr="00E835C7" w:rsidRDefault="0040392E" w:rsidP="00E835C7">
            <w:pPr>
              <w:rPr>
                <w:sz w:val="20"/>
                <w:szCs w:val="20"/>
              </w:rPr>
            </w:pPr>
            <w:r w:rsidRPr="00E835C7">
              <w:rPr>
                <w:sz w:val="20"/>
                <w:szCs w:val="20"/>
              </w:rPr>
              <w:t>63</w:t>
            </w:r>
          </w:p>
        </w:tc>
      </w:tr>
      <w:tr w:rsidR="0040392E" w14:paraId="289E4437" w14:textId="77777777" w:rsidTr="00E835C7">
        <w:tc>
          <w:tcPr>
            <w:tcW w:w="3125" w:type="dxa"/>
            <w:vAlign w:val="center"/>
          </w:tcPr>
          <w:p w14:paraId="3C6173FA" w14:textId="641806B7" w:rsidR="0040392E" w:rsidRPr="00E835C7" w:rsidRDefault="0040392E" w:rsidP="00E835C7">
            <w:pPr>
              <w:rPr>
                <w:sz w:val="20"/>
                <w:szCs w:val="20"/>
              </w:rPr>
            </w:pPr>
            <w:r>
              <w:rPr>
                <w:sz w:val="20"/>
                <w:szCs w:val="20"/>
              </w:rPr>
              <w:t>P</w:t>
            </w:r>
            <w:r w:rsidRPr="00E835C7">
              <w:rPr>
                <w:sz w:val="20"/>
                <w:szCs w:val="20"/>
              </w:rPr>
              <w:t>aternal/ maternal genotype</w:t>
            </w:r>
          </w:p>
        </w:tc>
        <w:tc>
          <w:tcPr>
            <w:tcW w:w="1986" w:type="dxa"/>
            <w:vAlign w:val="center"/>
          </w:tcPr>
          <w:p w14:paraId="01AB19C3" w14:textId="07068507" w:rsidR="0040392E" w:rsidRPr="00E835C7" w:rsidRDefault="0040392E" w:rsidP="00E835C7">
            <w:pPr>
              <w:rPr>
                <w:sz w:val="20"/>
                <w:szCs w:val="20"/>
              </w:rPr>
            </w:pPr>
            <w:r>
              <w:rPr>
                <w:sz w:val="20"/>
                <w:szCs w:val="20"/>
              </w:rPr>
              <w:t>Normal</w:t>
            </w:r>
          </w:p>
        </w:tc>
        <w:tc>
          <w:tcPr>
            <w:tcW w:w="1986" w:type="dxa"/>
            <w:vAlign w:val="center"/>
          </w:tcPr>
          <w:p w14:paraId="1C07FC73" w14:textId="3F30EDFD" w:rsidR="0040392E" w:rsidRPr="00E835C7" w:rsidRDefault="0040392E" w:rsidP="00E835C7">
            <w:pPr>
              <w:rPr>
                <w:sz w:val="20"/>
                <w:szCs w:val="20"/>
              </w:rPr>
            </w:pPr>
            <w:r>
              <w:rPr>
                <w:sz w:val="20"/>
                <w:szCs w:val="20"/>
              </w:rPr>
              <w:t>Normal</w:t>
            </w:r>
          </w:p>
        </w:tc>
        <w:tc>
          <w:tcPr>
            <w:tcW w:w="1986" w:type="dxa"/>
            <w:vAlign w:val="center"/>
          </w:tcPr>
          <w:p w14:paraId="796C7A81" w14:textId="14007EE8" w:rsidR="0040392E" w:rsidRPr="00E835C7" w:rsidRDefault="0040392E" w:rsidP="00E835C7">
            <w:pPr>
              <w:rPr>
                <w:sz w:val="20"/>
                <w:szCs w:val="20"/>
              </w:rPr>
            </w:pPr>
            <w:r>
              <w:rPr>
                <w:sz w:val="20"/>
                <w:szCs w:val="20"/>
              </w:rPr>
              <w:t>Normal</w:t>
            </w:r>
          </w:p>
        </w:tc>
        <w:tc>
          <w:tcPr>
            <w:tcW w:w="1484" w:type="dxa"/>
            <w:vAlign w:val="center"/>
          </w:tcPr>
          <w:p w14:paraId="51A49695" w14:textId="1ACE4787" w:rsidR="0040392E" w:rsidRPr="00E835C7" w:rsidRDefault="0040392E" w:rsidP="00E835C7">
            <w:pPr>
              <w:rPr>
                <w:sz w:val="20"/>
                <w:szCs w:val="20"/>
              </w:rPr>
            </w:pPr>
            <w:r>
              <w:rPr>
                <w:sz w:val="20"/>
                <w:szCs w:val="20"/>
              </w:rPr>
              <w:t>H</w:t>
            </w:r>
            <w:r w:rsidRPr="00E835C7">
              <w:rPr>
                <w:sz w:val="20"/>
                <w:szCs w:val="20"/>
              </w:rPr>
              <w:t>et (affected, case 5)</w:t>
            </w:r>
          </w:p>
        </w:tc>
        <w:tc>
          <w:tcPr>
            <w:tcW w:w="1621" w:type="dxa"/>
            <w:vAlign w:val="center"/>
          </w:tcPr>
          <w:p w14:paraId="3231A560" w14:textId="231423B9" w:rsidR="0040392E" w:rsidRPr="00E835C7" w:rsidRDefault="0040392E" w:rsidP="00E835C7">
            <w:pPr>
              <w:rPr>
                <w:sz w:val="20"/>
                <w:szCs w:val="20"/>
              </w:rPr>
            </w:pPr>
            <w:r>
              <w:rPr>
                <w:sz w:val="20"/>
                <w:szCs w:val="20"/>
              </w:rPr>
              <w:t>Het?</w:t>
            </w:r>
          </w:p>
        </w:tc>
        <w:tc>
          <w:tcPr>
            <w:tcW w:w="1986" w:type="dxa"/>
            <w:vAlign w:val="center"/>
          </w:tcPr>
          <w:p w14:paraId="35A22626" w14:textId="078BF67C" w:rsidR="0040392E" w:rsidRPr="00E835C7" w:rsidRDefault="0040392E" w:rsidP="00E835C7">
            <w:pPr>
              <w:rPr>
                <w:sz w:val="20"/>
                <w:szCs w:val="20"/>
              </w:rPr>
            </w:pPr>
            <w:r>
              <w:rPr>
                <w:sz w:val="20"/>
                <w:szCs w:val="20"/>
              </w:rPr>
              <w:t>Normal</w:t>
            </w:r>
          </w:p>
        </w:tc>
      </w:tr>
      <w:tr w:rsidR="0040392E" w14:paraId="02D8A305" w14:textId="77777777" w:rsidTr="00E835C7">
        <w:tc>
          <w:tcPr>
            <w:tcW w:w="3125" w:type="dxa"/>
            <w:vAlign w:val="center"/>
          </w:tcPr>
          <w:p w14:paraId="5AABC599" w14:textId="41CDAF6D" w:rsidR="0040392E" w:rsidRPr="00E835C7" w:rsidRDefault="0040392E" w:rsidP="00E835C7">
            <w:pPr>
              <w:rPr>
                <w:sz w:val="20"/>
                <w:szCs w:val="20"/>
              </w:rPr>
            </w:pPr>
            <w:r>
              <w:rPr>
                <w:sz w:val="20"/>
                <w:szCs w:val="20"/>
              </w:rPr>
              <w:t>S</w:t>
            </w:r>
            <w:r w:rsidRPr="00E835C7">
              <w:rPr>
                <w:sz w:val="20"/>
                <w:szCs w:val="20"/>
              </w:rPr>
              <w:t>ex</w:t>
            </w:r>
          </w:p>
        </w:tc>
        <w:tc>
          <w:tcPr>
            <w:tcW w:w="1986" w:type="dxa"/>
            <w:vAlign w:val="center"/>
          </w:tcPr>
          <w:p w14:paraId="0AC873B3" w14:textId="339E688F" w:rsidR="0040392E" w:rsidRPr="00E835C7" w:rsidRDefault="0040392E" w:rsidP="00E835C7">
            <w:pPr>
              <w:rPr>
                <w:sz w:val="20"/>
                <w:szCs w:val="20"/>
              </w:rPr>
            </w:pPr>
            <w:r w:rsidRPr="00E835C7">
              <w:rPr>
                <w:sz w:val="20"/>
                <w:szCs w:val="20"/>
              </w:rPr>
              <w:t>male</w:t>
            </w:r>
          </w:p>
        </w:tc>
        <w:tc>
          <w:tcPr>
            <w:tcW w:w="1986" w:type="dxa"/>
            <w:vAlign w:val="center"/>
          </w:tcPr>
          <w:p w14:paraId="470B49D5" w14:textId="5F1E08BE" w:rsidR="0040392E" w:rsidRPr="00E835C7" w:rsidRDefault="0040392E" w:rsidP="00E835C7">
            <w:pPr>
              <w:rPr>
                <w:sz w:val="20"/>
                <w:szCs w:val="20"/>
              </w:rPr>
            </w:pPr>
            <w:r w:rsidRPr="00E835C7">
              <w:rPr>
                <w:sz w:val="20"/>
                <w:szCs w:val="20"/>
              </w:rPr>
              <w:t>male</w:t>
            </w:r>
          </w:p>
        </w:tc>
        <w:tc>
          <w:tcPr>
            <w:tcW w:w="1986" w:type="dxa"/>
            <w:vAlign w:val="center"/>
          </w:tcPr>
          <w:p w14:paraId="171C45E0" w14:textId="1E425637" w:rsidR="0040392E" w:rsidRPr="00E835C7" w:rsidRDefault="0040392E" w:rsidP="00E835C7">
            <w:pPr>
              <w:rPr>
                <w:sz w:val="20"/>
                <w:szCs w:val="20"/>
              </w:rPr>
            </w:pPr>
            <w:r w:rsidRPr="00E835C7">
              <w:rPr>
                <w:sz w:val="20"/>
                <w:szCs w:val="20"/>
              </w:rPr>
              <w:t>female</w:t>
            </w:r>
          </w:p>
        </w:tc>
        <w:tc>
          <w:tcPr>
            <w:tcW w:w="1484" w:type="dxa"/>
            <w:vAlign w:val="center"/>
          </w:tcPr>
          <w:p w14:paraId="32B15F85" w14:textId="71F232C0" w:rsidR="0040392E" w:rsidRPr="00E835C7" w:rsidRDefault="0040392E" w:rsidP="00E835C7">
            <w:pPr>
              <w:rPr>
                <w:sz w:val="20"/>
                <w:szCs w:val="20"/>
              </w:rPr>
            </w:pPr>
            <w:r w:rsidRPr="00E835C7">
              <w:rPr>
                <w:sz w:val="20"/>
                <w:szCs w:val="20"/>
              </w:rPr>
              <w:t>male</w:t>
            </w:r>
          </w:p>
        </w:tc>
        <w:tc>
          <w:tcPr>
            <w:tcW w:w="1621" w:type="dxa"/>
            <w:vAlign w:val="center"/>
          </w:tcPr>
          <w:p w14:paraId="59AA2D2F" w14:textId="7391E77C" w:rsidR="0040392E" w:rsidRPr="00E835C7" w:rsidRDefault="0040392E" w:rsidP="00E835C7">
            <w:pPr>
              <w:rPr>
                <w:sz w:val="20"/>
                <w:szCs w:val="20"/>
              </w:rPr>
            </w:pPr>
            <w:r w:rsidRPr="00E835C7">
              <w:rPr>
                <w:sz w:val="20"/>
                <w:szCs w:val="20"/>
              </w:rPr>
              <w:t>female</w:t>
            </w:r>
          </w:p>
        </w:tc>
        <w:tc>
          <w:tcPr>
            <w:tcW w:w="1986" w:type="dxa"/>
            <w:vAlign w:val="center"/>
          </w:tcPr>
          <w:p w14:paraId="709442EE" w14:textId="3F6A63ED" w:rsidR="0040392E" w:rsidRPr="00E835C7" w:rsidRDefault="0040392E" w:rsidP="00E835C7">
            <w:pPr>
              <w:rPr>
                <w:sz w:val="20"/>
                <w:szCs w:val="20"/>
              </w:rPr>
            </w:pPr>
            <w:r w:rsidRPr="00E835C7">
              <w:rPr>
                <w:sz w:val="20"/>
                <w:szCs w:val="20"/>
              </w:rPr>
              <w:t>male</w:t>
            </w:r>
          </w:p>
        </w:tc>
      </w:tr>
      <w:tr w:rsidR="0040392E" w14:paraId="4F9CA714" w14:textId="77777777" w:rsidTr="00E835C7">
        <w:tc>
          <w:tcPr>
            <w:tcW w:w="3125" w:type="dxa"/>
            <w:vAlign w:val="center"/>
          </w:tcPr>
          <w:p w14:paraId="4BF2A259" w14:textId="5D7A6A58" w:rsidR="0040392E" w:rsidRPr="00E835C7" w:rsidRDefault="0040392E" w:rsidP="00E835C7">
            <w:pPr>
              <w:rPr>
                <w:sz w:val="20"/>
                <w:szCs w:val="20"/>
              </w:rPr>
            </w:pPr>
            <w:r>
              <w:rPr>
                <w:sz w:val="20"/>
                <w:szCs w:val="20"/>
              </w:rPr>
              <w:t>G</w:t>
            </w:r>
            <w:r w:rsidRPr="00E835C7">
              <w:rPr>
                <w:sz w:val="20"/>
                <w:szCs w:val="20"/>
              </w:rPr>
              <w:t>estational age (weeks+days)</w:t>
            </w:r>
          </w:p>
        </w:tc>
        <w:tc>
          <w:tcPr>
            <w:tcW w:w="1986" w:type="dxa"/>
            <w:vAlign w:val="center"/>
          </w:tcPr>
          <w:p w14:paraId="364B1EA1" w14:textId="5CED0453" w:rsidR="0040392E" w:rsidRPr="00E835C7" w:rsidRDefault="0040392E" w:rsidP="00E835C7">
            <w:pPr>
              <w:rPr>
                <w:sz w:val="20"/>
                <w:szCs w:val="20"/>
              </w:rPr>
            </w:pPr>
            <w:r w:rsidRPr="00E835C7">
              <w:rPr>
                <w:sz w:val="20"/>
                <w:szCs w:val="20"/>
              </w:rPr>
              <w:t>37</w:t>
            </w:r>
          </w:p>
        </w:tc>
        <w:tc>
          <w:tcPr>
            <w:tcW w:w="1986" w:type="dxa"/>
            <w:vAlign w:val="center"/>
          </w:tcPr>
          <w:p w14:paraId="7AE2DF5A" w14:textId="0BCBBA19" w:rsidR="0040392E" w:rsidRPr="00E835C7" w:rsidRDefault="0040392E" w:rsidP="00E835C7">
            <w:pPr>
              <w:rPr>
                <w:sz w:val="20"/>
                <w:szCs w:val="20"/>
              </w:rPr>
            </w:pPr>
            <w:r w:rsidRPr="00E835C7">
              <w:rPr>
                <w:sz w:val="20"/>
                <w:szCs w:val="20"/>
              </w:rPr>
              <w:t>40</w:t>
            </w:r>
          </w:p>
        </w:tc>
        <w:tc>
          <w:tcPr>
            <w:tcW w:w="1986" w:type="dxa"/>
            <w:vAlign w:val="center"/>
          </w:tcPr>
          <w:p w14:paraId="6C9F69DE" w14:textId="21AF11AC" w:rsidR="0040392E" w:rsidRPr="00E835C7" w:rsidRDefault="0040392E" w:rsidP="00E835C7">
            <w:pPr>
              <w:rPr>
                <w:sz w:val="20"/>
                <w:szCs w:val="20"/>
              </w:rPr>
            </w:pPr>
            <w:r w:rsidRPr="00E835C7">
              <w:rPr>
                <w:sz w:val="20"/>
                <w:szCs w:val="20"/>
              </w:rPr>
              <w:t>40</w:t>
            </w:r>
          </w:p>
        </w:tc>
        <w:tc>
          <w:tcPr>
            <w:tcW w:w="1484" w:type="dxa"/>
            <w:vAlign w:val="center"/>
          </w:tcPr>
          <w:p w14:paraId="3AAD5253" w14:textId="5445BCFD" w:rsidR="0040392E" w:rsidRPr="00E835C7" w:rsidRDefault="0040392E" w:rsidP="00E835C7">
            <w:pPr>
              <w:rPr>
                <w:sz w:val="20"/>
                <w:szCs w:val="20"/>
              </w:rPr>
            </w:pPr>
            <w:r w:rsidRPr="00E835C7">
              <w:rPr>
                <w:sz w:val="20"/>
                <w:szCs w:val="20"/>
              </w:rPr>
              <w:t>30 +4</w:t>
            </w:r>
          </w:p>
        </w:tc>
        <w:tc>
          <w:tcPr>
            <w:tcW w:w="1621" w:type="dxa"/>
            <w:vAlign w:val="center"/>
          </w:tcPr>
          <w:p w14:paraId="263C0A8D" w14:textId="12701705" w:rsidR="0040392E" w:rsidRPr="00E835C7" w:rsidRDefault="0040392E" w:rsidP="00E835C7">
            <w:pPr>
              <w:rPr>
                <w:sz w:val="20"/>
                <w:szCs w:val="20"/>
              </w:rPr>
            </w:pPr>
            <w:r w:rsidRPr="00E835C7">
              <w:rPr>
                <w:sz w:val="20"/>
                <w:szCs w:val="20"/>
              </w:rPr>
              <w:t>Unknown</w:t>
            </w:r>
          </w:p>
        </w:tc>
        <w:tc>
          <w:tcPr>
            <w:tcW w:w="1986" w:type="dxa"/>
            <w:vAlign w:val="center"/>
          </w:tcPr>
          <w:p w14:paraId="686D993D" w14:textId="712FDDE0" w:rsidR="0040392E" w:rsidRPr="00E835C7" w:rsidRDefault="0040392E" w:rsidP="00E835C7">
            <w:pPr>
              <w:rPr>
                <w:sz w:val="20"/>
                <w:szCs w:val="20"/>
              </w:rPr>
            </w:pPr>
            <w:r w:rsidRPr="00E835C7">
              <w:rPr>
                <w:sz w:val="20"/>
                <w:szCs w:val="20"/>
              </w:rPr>
              <w:t>39</w:t>
            </w:r>
          </w:p>
        </w:tc>
      </w:tr>
      <w:tr w:rsidR="0040392E" w14:paraId="37CBC93E" w14:textId="77777777" w:rsidTr="00E835C7">
        <w:tc>
          <w:tcPr>
            <w:tcW w:w="3125" w:type="dxa"/>
            <w:vAlign w:val="center"/>
          </w:tcPr>
          <w:p w14:paraId="47C29603" w14:textId="2DC64552" w:rsidR="0040392E" w:rsidRPr="00E835C7" w:rsidRDefault="0040392E" w:rsidP="00E835C7">
            <w:pPr>
              <w:rPr>
                <w:sz w:val="20"/>
                <w:szCs w:val="20"/>
              </w:rPr>
            </w:pPr>
            <w:r>
              <w:rPr>
                <w:sz w:val="20"/>
                <w:szCs w:val="20"/>
              </w:rPr>
              <w:t>B</w:t>
            </w:r>
            <w:r w:rsidRPr="00E835C7">
              <w:rPr>
                <w:sz w:val="20"/>
                <w:szCs w:val="20"/>
              </w:rPr>
              <w:t>irth weight (g) [Z score]</w:t>
            </w:r>
          </w:p>
        </w:tc>
        <w:tc>
          <w:tcPr>
            <w:tcW w:w="1986" w:type="dxa"/>
            <w:vAlign w:val="center"/>
          </w:tcPr>
          <w:p w14:paraId="0F01D293" w14:textId="79D5EE04" w:rsidR="0040392E" w:rsidRPr="00E835C7" w:rsidRDefault="0040392E" w:rsidP="00E835C7">
            <w:pPr>
              <w:rPr>
                <w:sz w:val="20"/>
                <w:szCs w:val="20"/>
              </w:rPr>
            </w:pPr>
            <w:r w:rsidRPr="00E835C7">
              <w:rPr>
                <w:sz w:val="20"/>
                <w:szCs w:val="20"/>
              </w:rPr>
              <w:t>-1.31 (2400g)</w:t>
            </w:r>
          </w:p>
        </w:tc>
        <w:tc>
          <w:tcPr>
            <w:tcW w:w="1986" w:type="dxa"/>
            <w:vAlign w:val="center"/>
          </w:tcPr>
          <w:p w14:paraId="53F810F1" w14:textId="070CE3D1" w:rsidR="0040392E" w:rsidRPr="00E835C7" w:rsidRDefault="0040392E" w:rsidP="00E835C7">
            <w:pPr>
              <w:rPr>
                <w:sz w:val="20"/>
                <w:szCs w:val="20"/>
              </w:rPr>
            </w:pPr>
            <w:r w:rsidRPr="00E835C7">
              <w:rPr>
                <w:sz w:val="20"/>
                <w:szCs w:val="20"/>
              </w:rPr>
              <w:t>-0.48 (3300</w:t>
            </w:r>
            <w:r w:rsidR="004470DE">
              <w:rPr>
                <w:sz w:val="20"/>
                <w:szCs w:val="20"/>
              </w:rPr>
              <w:t>g</w:t>
            </w:r>
            <w:r w:rsidRPr="00E835C7">
              <w:rPr>
                <w:sz w:val="20"/>
                <w:szCs w:val="20"/>
              </w:rPr>
              <w:t>)</w:t>
            </w:r>
          </w:p>
        </w:tc>
        <w:tc>
          <w:tcPr>
            <w:tcW w:w="1986" w:type="dxa"/>
            <w:vAlign w:val="center"/>
          </w:tcPr>
          <w:p w14:paraId="6EAEC896" w14:textId="1DEAE3AF" w:rsidR="0040392E" w:rsidRPr="00E835C7" w:rsidRDefault="0040392E" w:rsidP="00E835C7">
            <w:pPr>
              <w:rPr>
                <w:sz w:val="20"/>
                <w:szCs w:val="20"/>
              </w:rPr>
            </w:pPr>
            <w:r w:rsidRPr="00E835C7">
              <w:rPr>
                <w:sz w:val="20"/>
                <w:szCs w:val="20"/>
              </w:rPr>
              <w:t>0.23 (3470g)</w:t>
            </w:r>
          </w:p>
        </w:tc>
        <w:tc>
          <w:tcPr>
            <w:tcW w:w="1484" w:type="dxa"/>
            <w:vAlign w:val="center"/>
          </w:tcPr>
          <w:p w14:paraId="425216EE" w14:textId="572D60FA" w:rsidR="0040392E" w:rsidRPr="00E835C7" w:rsidRDefault="0040392E" w:rsidP="00E835C7">
            <w:pPr>
              <w:rPr>
                <w:sz w:val="20"/>
                <w:szCs w:val="20"/>
              </w:rPr>
            </w:pPr>
            <w:r w:rsidRPr="00E835C7">
              <w:rPr>
                <w:sz w:val="20"/>
                <w:szCs w:val="20"/>
              </w:rPr>
              <w:t>0.51 (1600g)</w:t>
            </w:r>
          </w:p>
        </w:tc>
        <w:tc>
          <w:tcPr>
            <w:tcW w:w="1621" w:type="dxa"/>
            <w:vAlign w:val="center"/>
          </w:tcPr>
          <w:p w14:paraId="62468CA3" w14:textId="02EE3DB3" w:rsidR="0040392E" w:rsidRPr="00E835C7" w:rsidRDefault="0040392E" w:rsidP="00E835C7">
            <w:pPr>
              <w:rPr>
                <w:sz w:val="20"/>
                <w:szCs w:val="20"/>
              </w:rPr>
            </w:pPr>
            <w:r w:rsidRPr="00E835C7">
              <w:rPr>
                <w:sz w:val="20"/>
                <w:szCs w:val="20"/>
              </w:rPr>
              <w:t>Unknown</w:t>
            </w:r>
          </w:p>
        </w:tc>
        <w:tc>
          <w:tcPr>
            <w:tcW w:w="1986" w:type="dxa"/>
            <w:vAlign w:val="center"/>
          </w:tcPr>
          <w:p w14:paraId="478E43CC" w14:textId="08C1BE91" w:rsidR="0040392E" w:rsidRPr="00E835C7" w:rsidRDefault="0040392E" w:rsidP="00E835C7">
            <w:pPr>
              <w:rPr>
                <w:sz w:val="20"/>
                <w:szCs w:val="20"/>
              </w:rPr>
            </w:pPr>
            <w:r w:rsidRPr="00E835C7">
              <w:rPr>
                <w:sz w:val="20"/>
                <w:szCs w:val="20"/>
              </w:rPr>
              <w:t>-1.86 (2555g)</w:t>
            </w:r>
          </w:p>
        </w:tc>
      </w:tr>
      <w:tr w:rsidR="0040392E" w14:paraId="23A3CE45" w14:textId="77777777" w:rsidTr="00E835C7">
        <w:tc>
          <w:tcPr>
            <w:tcW w:w="3125" w:type="dxa"/>
            <w:vAlign w:val="center"/>
          </w:tcPr>
          <w:p w14:paraId="1FF42B17" w14:textId="76B4C898" w:rsidR="0040392E" w:rsidRPr="00E835C7" w:rsidRDefault="0040392E" w:rsidP="00E835C7">
            <w:pPr>
              <w:rPr>
                <w:sz w:val="20"/>
                <w:szCs w:val="20"/>
              </w:rPr>
            </w:pPr>
            <w:r>
              <w:rPr>
                <w:sz w:val="20"/>
                <w:szCs w:val="20"/>
              </w:rPr>
              <w:t>B</w:t>
            </w:r>
            <w:r w:rsidRPr="00E835C7">
              <w:rPr>
                <w:sz w:val="20"/>
                <w:szCs w:val="20"/>
              </w:rPr>
              <w:t>irth ocipitofrontal circumference (cm) [Z score]</w:t>
            </w:r>
          </w:p>
        </w:tc>
        <w:tc>
          <w:tcPr>
            <w:tcW w:w="1986" w:type="dxa"/>
            <w:vAlign w:val="center"/>
          </w:tcPr>
          <w:p w14:paraId="7525C37B" w14:textId="4001D12D" w:rsidR="0040392E" w:rsidRPr="00E835C7" w:rsidRDefault="0040392E" w:rsidP="00E835C7">
            <w:pPr>
              <w:rPr>
                <w:sz w:val="20"/>
                <w:szCs w:val="20"/>
              </w:rPr>
            </w:pPr>
            <w:r w:rsidRPr="00E835C7">
              <w:rPr>
                <w:sz w:val="20"/>
                <w:szCs w:val="20"/>
              </w:rPr>
              <w:t>-1.73 (33cm)</w:t>
            </w:r>
          </w:p>
        </w:tc>
        <w:tc>
          <w:tcPr>
            <w:tcW w:w="1986" w:type="dxa"/>
            <w:vAlign w:val="center"/>
          </w:tcPr>
          <w:p w14:paraId="44C93361" w14:textId="6045C6C3" w:rsidR="0040392E" w:rsidRPr="00E835C7" w:rsidRDefault="004470DE" w:rsidP="00E835C7">
            <w:pPr>
              <w:rPr>
                <w:sz w:val="20"/>
                <w:szCs w:val="20"/>
              </w:rPr>
            </w:pPr>
            <w:r w:rsidRPr="00555E96">
              <w:rPr>
                <w:sz w:val="20"/>
                <w:szCs w:val="20"/>
              </w:rPr>
              <w:t>Unknown</w:t>
            </w:r>
          </w:p>
        </w:tc>
        <w:tc>
          <w:tcPr>
            <w:tcW w:w="1986" w:type="dxa"/>
            <w:vAlign w:val="center"/>
          </w:tcPr>
          <w:p w14:paraId="75C4E714" w14:textId="6E4AD90B" w:rsidR="0040392E" w:rsidRPr="00E835C7" w:rsidRDefault="004470DE" w:rsidP="00E835C7">
            <w:pPr>
              <w:rPr>
                <w:sz w:val="20"/>
                <w:szCs w:val="20"/>
              </w:rPr>
            </w:pPr>
            <w:r>
              <w:rPr>
                <w:sz w:val="20"/>
                <w:szCs w:val="20"/>
              </w:rPr>
              <w:t>1.99 (</w:t>
            </w:r>
            <w:r w:rsidR="0040392E" w:rsidRPr="00E835C7">
              <w:rPr>
                <w:sz w:val="20"/>
                <w:szCs w:val="20"/>
              </w:rPr>
              <w:t>37</w:t>
            </w:r>
            <w:r>
              <w:rPr>
                <w:sz w:val="20"/>
                <w:szCs w:val="20"/>
              </w:rPr>
              <w:t>cm)</w:t>
            </w:r>
          </w:p>
        </w:tc>
        <w:tc>
          <w:tcPr>
            <w:tcW w:w="1484" w:type="dxa"/>
            <w:vAlign w:val="center"/>
          </w:tcPr>
          <w:p w14:paraId="1DE1D81D" w14:textId="487561CC" w:rsidR="0040392E" w:rsidRPr="00E835C7" w:rsidRDefault="0040392E" w:rsidP="00E835C7">
            <w:pPr>
              <w:rPr>
                <w:sz w:val="20"/>
                <w:szCs w:val="20"/>
              </w:rPr>
            </w:pPr>
            <w:r w:rsidRPr="00E835C7">
              <w:rPr>
                <w:sz w:val="20"/>
                <w:szCs w:val="20"/>
              </w:rPr>
              <w:t>29.5</w:t>
            </w:r>
            <w:r w:rsidR="004470DE">
              <w:rPr>
                <w:sz w:val="20"/>
                <w:szCs w:val="20"/>
              </w:rPr>
              <w:t>cm</w:t>
            </w:r>
          </w:p>
        </w:tc>
        <w:tc>
          <w:tcPr>
            <w:tcW w:w="1621" w:type="dxa"/>
            <w:vAlign w:val="center"/>
          </w:tcPr>
          <w:p w14:paraId="7C2C8EF2" w14:textId="227CD37D" w:rsidR="0040392E" w:rsidRPr="00E835C7" w:rsidRDefault="0040392E" w:rsidP="00E835C7">
            <w:pPr>
              <w:rPr>
                <w:sz w:val="20"/>
                <w:szCs w:val="20"/>
              </w:rPr>
            </w:pPr>
            <w:r w:rsidRPr="00E835C7">
              <w:rPr>
                <w:sz w:val="20"/>
                <w:szCs w:val="20"/>
              </w:rPr>
              <w:t>Unknown</w:t>
            </w:r>
          </w:p>
        </w:tc>
        <w:tc>
          <w:tcPr>
            <w:tcW w:w="1986" w:type="dxa"/>
            <w:vAlign w:val="center"/>
          </w:tcPr>
          <w:p w14:paraId="5474E5E1" w14:textId="5A35B10A" w:rsidR="0040392E" w:rsidRPr="00E835C7" w:rsidRDefault="004470DE" w:rsidP="00E835C7">
            <w:pPr>
              <w:rPr>
                <w:sz w:val="20"/>
                <w:szCs w:val="20"/>
              </w:rPr>
            </w:pPr>
            <w:r>
              <w:rPr>
                <w:sz w:val="20"/>
                <w:szCs w:val="20"/>
              </w:rPr>
              <w:t xml:space="preserve">-0.95 </w:t>
            </w:r>
            <w:r w:rsidR="0040392E" w:rsidRPr="00E835C7">
              <w:rPr>
                <w:sz w:val="20"/>
                <w:szCs w:val="20"/>
              </w:rPr>
              <w:t>(34cm)</w:t>
            </w:r>
          </w:p>
        </w:tc>
      </w:tr>
      <w:tr w:rsidR="0040392E" w14:paraId="6E450BF6" w14:textId="77777777" w:rsidTr="00E835C7">
        <w:tc>
          <w:tcPr>
            <w:tcW w:w="3125" w:type="dxa"/>
            <w:vAlign w:val="center"/>
          </w:tcPr>
          <w:p w14:paraId="5E2CE543" w14:textId="2992DBBE" w:rsidR="0040392E" w:rsidRPr="00E835C7" w:rsidRDefault="0040392E" w:rsidP="00E835C7">
            <w:pPr>
              <w:rPr>
                <w:sz w:val="20"/>
                <w:szCs w:val="20"/>
              </w:rPr>
            </w:pPr>
            <w:r>
              <w:rPr>
                <w:sz w:val="20"/>
                <w:szCs w:val="20"/>
              </w:rPr>
              <w:t>H</w:t>
            </w:r>
            <w:r w:rsidRPr="00E835C7">
              <w:rPr>
                <w:sz w:val="20"/>
                <w:szCs w:val="20"/>
              </w:rPr>
              <w:t xml:space="preserve">eight (cm) [Z score] </w:t>
            </w:r>
          </w:p>
        </w:tc>
        <w:tc>
          <w:tcPr>
            <w:tcW w:w="1986" w:type="dxa"/>
            <w:vAlign w:val="center"/>
          </w:tcPr>
          <w:p w14:paraId="7B641E04" w14:textId="343B5C5D" w:rsidR="0040392E" w:rsidRPr="00E835C7" w:rsidRDefault="0040392E" w:rsidP="00E835C7">
            <w:pPr>
              <w:rPr>
                <w:sz w:val="20"/>
                <w:szCs w:val="20"/>
              </w:rPr>
            </w:pPr>
            <w:r w:rsidRPr="00E835C7">
              <w:rPr>
                <w:bCs/>
                <w:sz w:val="20"/>
                <w:szCs w:val="20"/>
              </w:rPr>
              <w:t>-2.76 (158.3cm)</w:t>
            </w:r>
          </w:p>
        </w:tc>
        <w:tc>
          <w:tcPr>
            <w:tcW w:w="1986" w:type="dxa"/>
            <w:vAlign w:val="center"/>
          </w:tcPr>
          <w:p w14:paraId="4AE0881F" w14:textId="64532B35" w:rsidR="0040392E" w:rsidRPr="00E835C7" w:rsidRDefault="0040392E" w:rsidP="00E835C7">
            <w:pPr>
              <w:rPr>
                <w:sz w:val="20"/>
                <w:szCs w:val="20"/>
              </w:rPr>
            </w:pPr>
            <w:r w:rsidRPr="00E835C7">
              <w:rPr>
                <w:bCs/>
                <w:sz w:val="20"/>
                <w:szCs w:val="20"/>
              </w:rPr>
              <w:t>-2.23 (106cm)</w:t>
            </w:r>
          </w:p>
        </w:tc>
        <w:tc>
          <w:tcPr>
            <w:tcW w:w="1986" w:type="dxa"/>
            <w:vAlign w:val="center"/>
          </w:tcPr>
          <w:p w14:paraId="22D2F317" w14:textId="65AD7EC5" w:rsidR="0040392E" w:rsidRPr="00E835C7" w:rsidRDefault="0040392E" w:rsidP="00E835C7">
            <w:pPr>
              <w:rPr>
                <w:sz w:val="20"/>
                <w:szCs w:val="20"/>
              </w:rPr>
            </w:pPr>
            <w:r w:rsidRPr="00E835C7">
              <w:rPr>
                <w:bCs/>
                <w:sz w:val="20"/>
                <w:szCs w:val="20"/>
              </w:rPr>
              <w:t>-2.28 (119.5cm)</w:t>
            </w:r>
          </w:p>
        </w:tc>
        <w:tc>
          <w:tcPr>
            <w:tcW w:w="1484" w:type="dxa"/>
            <w:vAlign w:val="center"/>
          </w:tcPr>
          <w:p w14:paraId="11C48D6E" w14:textId="4BE548B2" w:rsidR="0040392E" w:rsidRPr="00E835C7" w:rsidRDefault="0040392E" w:rsidP="00E835C7">
            <w:pPr>
              <w:rPr>
                <w:sz w:val="20"/>
                <w:szCs w:val="20"/>
              </w:rPr>
            </w:pPr>
            <w:r w:rsidRPr="00E835C7">
              <w:rPr>
                <w:sz w:val="20"/>
                <w:szCs w:val="20"/>
              </w:rPr>
              <w:t>-1.28 (103.8cm)</w:t>
            </w:r>
          </w:p>
        </w:tc>
        <w:tc>
          <w:tcPr>
            <w:tcW w:w="1621" w:type="dxa"/>
            <w:vAlign w:val="center"/>
          </w:tcPr>
          <w:p w14:paraId="3C7260CB" w14:textId="3622BB8B" w:rsidR="0040392E" w:rsidRPr="00E835C7" w:rsidRDefault="0040392E" w:rsidP="00E835C7">
            <w:pPr>
              <w:rPr>
                <w:sz w:val="20"/>
                <w:szCs w:val="20"/>
              </w:rPr>
            </w:pPr>
            <w:r w:rsidRPr="00E835C7">
              <w:rPr>
                <w:sz w:val="20"/>
                <w:szCs w:val="20"/>
              </w:rPr>
              <w:t>0.51 (167.5cm)</w:t>
            </w:r>
          </w:p>
        </w:tc>
        <w:tc>
          <w:tcPr>
            <w:tcW w:w="1986" w:type="dxa"/>
            <w:vAlign w:val="center"/>
          </w:tcPr>
          <w:p w14:paraId="0AF82F8E" w14:textId="6D818608" w:rsidR="0040392E" w:rsidRPr="00E835C7" w:rsidRDefault="0040392E" w:rsidP="00E835C7">
            <w:pPr>
              <w:rPr>
                <w:sz w:val="20"/>
                <w:szCs w:val="20"/>
              </w:rPr>
            </w:pPr>
            <w:r w:rsidRPr="00E835C7">
              <w:rPr>
                <w:sz w:val="20"/>
                <w:szCs w:val="20"/>
              </w:rPr>
              <w:t>-1.05 (141.2cm)</w:t>
            </w:r>
          </w:p>
        </w:tc>
      </w:tr>
      <w:tr w:rsidR="0040392E" w14:paraId="264FB43E" w14:textId="77777777" w:rsidTr="00E835C7">
        <w:tc>
          <w:tcPr>
            <w:tcW w:w="3125" w:type="dxa"/>
            <w:vAlign w:val="center"/>
          </w:tcPr>
          <w:p w14:paraId="69E8D11A" w14:textId="0E236670" w:rsidR="0040392E" w:rsidRPr="00E835C7" w:rsidRDefault="0040392E" w:rsidP="00E835C7">
            <w:pPr>
              <w:rPr>
                <w:sz w:val="20"/>
                <w:szCs w:val="20"/>
              </w:rPr>
            </w:pPr>
            <w:r>
              <w:rPr>
                <w:sz w:val="20"/>
                <w:szCs w:val="20"/>
              </w:rPr>
              <w:t>W</w:t>
            </w:r>
            <w:r w:rsidRPr="00E835C7">
              <w:rPr>
                <w:sz w:val="20"/>
                <w:szCs w:val="20"/>
              </w:rPr>
              <w:t>eight (kg) [Z score]</w:t>
            </w:r>
          </w:p>
        </w:tc>
        <w:tc>
          <w:tcPr>
            <w:tcW w:w="1986" w:type="dxa"/>
            <w:vAlign w:val="center"/>
          </w:tcPr>
          <w:p w14:paraId="23AAD280" w14:textId="1B60EF7A" w:rsidR="0040392E" w:rsidRPr="00E835C7" w:rsidRDefault="0040392E" w:rsidP="00E835C7">
            <w:pPr>
              <w:rPr>
                <w:sz w:val="20"/>
                <w:szCs w:val="20"/>
              </w:rPr>
            </w:pPr>
            <w:r w:rsidRPr="00E835C7">
              <w:rPr>
                <w:sz w:val="20"/>
                <w:szCs w:val="20"/>
              </w:rPr>
              <w:t>-1.72 (57 kg)</w:t>
            </w:r>
          </w:p>
        </w:tc>
        <w:tc>
          <w:tcPr>
            <w:tcW w:w="1986" w:type="dxa"/>
            <w:vAlign w:val="center"/>
          </w:tcPr>
          <w:p w14:paraId="6B5A3C3C" w14:textId="70CFEF16" w:rsidR="0040392E" w:rsidRPr="00E835C7" w:rsidRDefault="0040392E" w:rsidP="00E835C7">
            <w:pPr>
              <w:rPr>
                <w:sz w:val="20"/>
                <w:szCs w:val="20"/>
              </w:rPr>
            </w:pPr>
            <w:r w:rsidRPr="00E835C7">
              <w:rPr>
                <w:bCs/>
                <w:sz w:val="20"/>
                <w:szCs w:val="20"/>
              </w:rPr>
              <w:t>-2.65 (16.5 kg)</w:t>
            </w:r>
          </w:p>
        </w:tc>
        <w:tc>
          <w:tcPr>
            <w:tcW w:w="1986" w:type="dxa"/>
            <w:vAlign w:val="center"/>
          </w:tcPr>
          <w:p w14:paraId="7FC5AB6D" w14:textId="7414220A" w:rsidR="0040392E" w:rsidRPr="00E835C7" w:rsidRDefault="0040392E" w:rsidP="00E835C7">
            <w:pPr>
              <w:rPr>
                <w:sz w:val="20"/>
                <w:szCs w:val="20"/>
              </w:rPr>
            </w:pPr>
            <w:r w:rsidRPr="00E835C7">
              <w:rPr>
                <w:sz w:val="20"/>
                <w:szCs w:val="20"/>
              </w:rPr>
              <w:t>-1.76 (22kg)</w:t>
            </w:r>
          </w:p>
        </w:tc>
        <w:tc>
          <w:tcPr>
            <w:tcW w:w="1484" w:type="dxa"/>
            <w:vAlign w:val="center"/>
          </w:tcPr>
          <w:p w14:paraId="5D4E6883" w14:textId="436ACDFF" w:rsidR="0040392E" w:rsidRPr="00E835C7" w:rsidRDefault="0040392E" w:rsidP="00E835C7">
            <w:pPr>
              <w:rPr>
                <w:sz w:val="20"/>
                <w:szCs w:val="20"/>
              </w:rPr>
            </w:pPr>
            <w:r w:rsidRPr="00E835C7">
              <w:rPr>
                <w:bCs/>
                <w:sz w:val="20"/>
                <w:szCs w:val="20"/>
              </w:rPr>
              <w:t>-2.36 (14.3kg)</w:t>
            </w:r>
          </w:p>
        </w:tc>
        <w:tc>
          <w:tcPr>
            <w:tcW w:w="1621" w:type="dxa"/>
            <w:vAlign w:val="center"/>
          </w:tcPr>
          <w:p w14:paraId="240C436E" w14:textId="0DB23640" w:rsidR="0040392E" w:rsidRPr="00E835C7" w:rsidRDefault="004470DE" w:rsidP="00E835C7">
            <w:pPr>
              <w:rPr>
                <w:sz w:val="20"/>
                <w:szCs w:val="20"/>
              </w:rPr>
            </w:pPr>
            <w:r w:rsidRPr="00555E96">
              <w:rPr>
                <w:sz w:val="20"/>
                <w:szCs w:val="20"/>
              </w:rPr>
              <w:t>Unknown</w:t>
            </w:r>
          </w:p>
        </w:tc>
        <w:tc>
          <w:tcPr>
            <w:tcW w:w="1986" w:type="dxa"/>
            <w:vAlign w:val="center"/>
          </w:tcPr>
          <w:p w14:paraId="0583A4A3" w14:textId="4CC4190B" w:rsidR="0040392E" w:rsidRPr="00E835C7" w:rsidRDefault="0040392E" w:rsidP="00E835C7">
            <w:pPr>
              <w:rPr>
                <w:sz w:val="20"/>
                <w:szCs w:val="20"/>
              </w:rPr>
            </w:pPr>
            <w:r w:rsidRPr="00E835C7">
              <w:rPr>
                <w:sz w:val="20"/>
                <w:szCs w:val="20"/>
              </w:rPr>
              <w:t>-0.71 (34.1kg)</w:t>
            </w:r>
          </w:p>
        </w:tc>
      </w:tr>
      <w:tr w:rsidR="0040392E" w14:paraId="3CC3EAE4" w14:textId="77777777" w:rsidTr="00E835C7">
        <w:tc>
          <w:tcPr>
            <w:tcW w:w="3125" w:type="dxa"/>
            <w:vAlign w:val="center"/>
          </w:tcPr>
          <w:p w14:paraId="5D11A639" w14:textId="2C27ABFA" w:rsidR="0040392E" w:rsidRPr="00E835C7" w:rsidRDefault="0040392E" w:rsidP="00E835C7">
            <w:pPr>
              <w:rPr>
                <w:sz w:val="20"/>
                <w:szCs w:val="20"/>
              </w:rPr>
            </w:pPr>
            <w:r>
              <w:rPr>
                <w:sz w:val="20"/>
                <w:szCs w:val="20"/>
              </w:rPr>
              <w:t>A</w:t>
            </w:r>
            <w:r w:rsidRPr="00E835C7">
              <w:rPr>
                <w:sz w:val="20"/>
                <w:szCs w:val="20"/>
              </w:rPr>
              <w:t xml:space="preserve">ge at growth measurement (years) </w:t>
            </w:r>
          </w:p>
        </w:tc>
        <w:tc>
          <w:tcPr>
            <w:tcW w:w="1986" w:type="dxa"/>
            <w:vAlign w:val="center"/>
          </w:tcPr>
          <w:p w14:paraId="0922CB47" w14:textId="49FCA44F" w:rsidR="0040392E" w:rsidRPr="00E835C7" w:rsidRDefault="0040392E" w:rsidP="00E835C7">
            <w:pPr>
              <w:rPr>
                <w:sz w:val="20"/>
                <w:szCs w:val="20"/>
              </w:rPr>
            </w:pPr>
            <w:r w:rsidRPr="00E835C7">
              <w:rPr>
                <w:sz w:val="20"/>
                <w:szCs w:val="20"/>
              </w:rPr>
              <w:t>20.7</w:t>
            </w:r>
          </w:p>
        </w:tc>
        <w:tc>
          <w:tcPr>
            <w:tcW w:w="1986" w:type="dxa"/>
            <w:vAlign w:val="center"/>
          </w:tcPr>
          <w:p w14:paraId="16DD0BDB" w14:textId="7C385445" w:rsidR="0040392E" w:rsidRPr="00E835C7" w:rsidRDefault="0040392E" w:rsidP="00E835C7">
            <w:pPr>
              <w:rPr>
                <w:sz w:val="20"/>
                <w:szCs w:val="20"/>
              </w:rPr>
            </w:pPr>
            <w:r w:rsidRPr="00E835C7">
              <w:rPr>
                <w:sz w:val="20"/>
                <w:szCs w:val="20"/>
              </w:rPr>
              <w:t>6.2</w:t>
            </w:r>
          </w:p>
        </w:tc>
        <w:tc>
          <w:tcPr>
            <w:tcW w:w="1986" w:type="dxa"/>
            <w:vAlign w:val="center"/>
          </w:tcPr>
          <w:p w14:paraId="391C98B7" w14:textId="1805D8A6" w:rsidR="0040392E" w:rsidRPr="00E835C7" w:rsidRDefault="0040392E" w:rsidP="00E835C7">
            <w:pPr>
              <w:rPr>
                <w:sz w:val="20"/>
                <w:szCs w:val="20"/>
              </w:rPr>
            </w:pPr>
            <w:r w:rsidRPr="00E835C7">
              <w:rPr>
                <w:sz w:val="20"/>
                <w:szCs w:val="20"/>
              </w:rPr>
              <w:t>9</w:t>
            </w:r>
          </w:p>
        </w:tc>
        <w:tc>
          <w:tcPr>
            <w:tcW w:w="1484" w:type="dxa"/>
            <w:vAlign w:val="center"/>
          </w:tcPr>
          <w:p w14:paraId="191B7B40" w14:textId="33551C44" w:rsidR="0040392E" w:rsidRPr="00E835C7" w:rsidRDefault="0040392E" w:rsidP="00E835C7">
            <w:pPr>
              <w:rPr>
                <w:sz w:val="20"/>
                <w:szCs w:val="20"/>
              </w:rPr>
            </w:pPr>
            <w:r w:rsidRPr="00E835C7">
              <w:rPr>
                <w:sz w:val="20"/>
                <w:szCs w:val="20"/>
              </w:rPr>
              <w:t>5</w:t>
            </w:r>
          </w:p>
        </w:tc>
        <w:tc>
          <w:tcPr>
            <w:tcW w:w="1621" w:type="dxa"/>
            <w:vAlign w:val="center"/>
          </w:tcPr>
          <w:p w14:paraId="4E5406C3" w14:textId="632A2CE0" w:rsidR="0040392E" w:rsidRPr="00E835C7" w:rsidRDefault="0040392E" w:rsidP="00E835C7">
            <w:pPr>
              <w:rPr>
                <w:sz w:val="20"/>
                <w:szCs w:val="20"/>
              </w:rPr>
            </w:pPr>
            <w:r w:rsidRPr="00E835C7">
              <w:rPr>
                <w:sz w:val="20"/>
                <w:szCs w:val="20"/>
              </w:rPr>
              <w:t>39</w:t>
            </w:r>
          </w:p>
        </w:tc>
        <w:tc>
          <w:tcPr>
            <w:tcW w:w="1986" w:type="dxa"/>
            <w:vAlign w:val="center"/>
          </w:tcPr>
          <w:p w14:paraId="08944FBE" w14:textId="640874D9" w:rsidR="0040392E" w:rsidRPr="00E835C7" w:rsidRDefault="0040392E" w:rsidP="00E835C7">
            <w:pPr>
              <w:rPr>
                <w:sz w:val="20"/>
                <w:szCs w:val="20"/>
              </w:rPr>
            </w:pPr>
            <w:r w:rsidRPr="00E835C7">
              <w:rPr>
                <w:sz w:val="20"/>
                <w:szCs w:val="20"/>
              </w:rPr>
              <w:t>12.1</w:t>
            </w:r>
          </w:p>
        </w:tc>
      </w:tr>
      <w:tr w:rsidR="0040392E" w14:paraId="1476C532" w14:textId="77777777" w:rsidTr="00E835C7">
        <w:tc>
          <w:tcPr>
            <w:tcW w:w="3125" w:type="dxa"/>
            <w:vAlign w:val="center"/>
          </w:tcPr>
          <w:p w14:paraId="4316EF84" w14:textId="4FDF553D" w:rsidR="0040392E" w:rsidRPr="00E835C7" w:rsidRDefault="0040392E" w:rsidP="00E835C7">
            <w:pPr>
              <w:rPr>
                <w:sz w:val="20"/>
                <w:szCs w:val="20"/>
              </w:rPr>
            </w:pPr>
            <w:r>
              <w:rPr>
                <w:sz w:val="20"/>
                <w:szCs w:val="20"/>
              </w:rPr>
              <w:t>O</w:t>
            </w:r>
            <w:r w:rsidRPr="00E835C7">
              <w:rPr>
                <w:sz w:val="20"/>
                <w:szCs w:val="20"/>
              </w:rPr>
              <w:t xml:space="preserve">cipitofrontal </w:t>
            </w:r>
            <w:r>
              <w:rPr>
                <w:sz w:val="20"/>
                <w:szCs w:val="20"/>
              </w:rPr>
              <w:t xml:space="preserve">(head) </w:t>
            </w:r>
            <w:r w:rsidRPr="00E835C7">
              <w:rPr>
                <w:sz w:val="20"/>
                <w:szCs w:val="20"/>
              </w:rPr>
              <w:t>circumference (cm) at age (yrs) [Z score]</w:t>
            </w:r>
          </w:p>
        </w:tc>
        <w:tc>
          <w:tcPr>
            <w:tcW w:w="1986" w:type="dxa"/>
            <w:vAlign w:val="center"/>
          </w:tcPr>
          <w:p w14:paraId="61EF67C1" w14:textId="0FB97A29" w:rsidR="0040392E" w:rsidRPr="00E835C7" w:rsidRDefault="0040392E" w:rsidP="00E835C7">
            <w:pPr>
              <w:rPr>
                <w:sz w:val="20"/>
                <w:szCs w:val="20"/>
              </w:rPr>
            </w:pPr>
            <w:r w:rsidRPr="00E835C7">
              <w:rPr>
                <w:sz w:val="20"/>
                <w:szCs w:val="20"/>
              </w:rPr>
              <w:t>-0.2 (56.6)</w:t>
            </w:r>
          </w:p>
        </w:tc>
        <w:tc>
          <w:tcPr>
            <w:tcW w:w="1986" w:type="dxa"/>
            <w:vAlign w:val="center"/>
          </w:tcPr>
          <w:p w14:paraId="386C37EC" w14:textId="59903C94" w:rsidR="0040392E" w:rsidRPr="00E835C7" w:rsidRDefault="0040392E" w:rsidP="00E835C7">
            <w:pPr>
              <w:rPr>
                <w:sz w:val="20"/>
                <w:szCs w:val="20"/>
              </w:rPr>
            </w:pPr>
            <w:r w:rsidRPr="00E835C7">
              <w:rPr>
                <w:sz w:val="20"/>
                <w:szCs w:val="20"/>
              </w:rPr>
              <w:t>-0.67 (52.2cm)</w:t>
            </w:r>
          </w:p>
        </w:tc>
        <w:tc>
          <w:tcPr>
            <w:tcW w:w="1986" w:type="dxa"/>
            <w:vAlign w:val="center"/>
          </w:tcPr>
          <w:p w14:paraId="2AAA2649" w14:textId="0D70D0C3" w:rsidR="0040392E" w:rsidRPr="00E835C7" w:rsidRDefault="0040392E" w:rsidP="00E835C7">
            <w:pPr>
              <w:rPr>
                <w:sz w:val="20"/>
                <w:szCs w:val="20"/>
              </w:rPr>
            </w:pPr>
            <w:r w:rsidRPr="00E835C7">
              <w:rPr>
                <w:bCs/>
                <w:sz w:val="20"/>
                <w:szCs w:val="20"/>
              </w:rPr>
              <w:t>-2.33 (50.5cm)</w:t>
            </w:r>
          </w:p>
        </w:tc>
        <w:tc>
          <w:tcPr>
            <w:tcW w:w="1484" w:type="dxa"/>
            <w:vAlign w:val="center"/>
          </w:tcPr>
          <w:p w14:paraId="5C8B9848" w14:textId="3C0577E5" w:rsidR="0040392E" w:rsidRPr="00E835C7" w:rsidRDefault="0040392E" w:rsidP="00E835C7">
            <w:pPr>
              <w:rPr>
                <w:sz w:val="20"/>
                <w:szCs w:val="20"/>
              </w:rPr>
            </w:pPr>
            <w:r w:rsidRPr="00E835C7">
              <w:rPr>
                <w:sz w:val="20"/>
                <w:szCs w:val="20"/>
              </w:rPr>
              <w:t>-1.16 (51cm)</w:t>
            </w:r>
          </w:p>
        </w:tc>
        <w:tc>
          <w:tcPr>
            <w:tcW w:w="1621" w:type="dxa"/>
            <w:vAlign w:val="center"/>
          </w:tcPr>
          <w:p w14:paraId="725DF338" w14:textId="38D568BB" w:rsidR="0040392E" w:rsidRPr="00E835C7" w:rsidRDefault="0040392E" w:rsidP="00E835C7">
            <w:pPr>
              <w:rPr>
                <w:sz w:val="20"/>
                <w:szCs w:val="20"/>
              </w:rPr>
            </w:pPr>
            <w:r w:rsidRPr="00E835C7">
              <w:rPr>
                <w:sz w:val="20"/>
                <w:szCs w:val="20"/>
              </w:rPr>
              <w:t>0.01 (55.5cm)</w:t>
            </w:r>
          </w:p>
        </w:tc>
        <w:tc>
          <w:tcPr>
            <w:tcW w:w="1986" w:type="dxa"/>
            <w:vAlign w:val="center"/>
          </w:tcPr>
          <w:p w14:paraId="1948AF38" w14:textId="6E1F8DEB" w:rsidR="0040392E" w:rsidRPr="00E835C7" w:rsidRDefault="0040392E" w:rsidP="00E835C7">
            <w:pPr>
              <w:rPr>
                <w:sz w:val="20"/>
                <w:szCs w:val="20"/>
              </w:rPr>
            </w:pPr>
            <w:r w:rsidRPr="00E835C7">
              <w:rPr>
                <w:bCs/>
                <w:sz w:val="20"/>
                <w:szCs w:val="20"/>
              </w:rPr>
              <w:t>-3.28 (49.8cm)</w:t>
            </w:r>
          </w:p>
        </w:tc>
      </w:tr>
      <w:tr w:rsidR="0040392E" w14:paraId="3D8E3B34" w14:textId="77777777" w:rsidTr="00E835C7">
        <w:tc>
          <w:tcPr>
            <w:tcW w:w="3125" w:type="dxa"/>
            <w:vAlign w:val="center"/>
          </w:tcPr>
          <w:p w14:paraId="2B77DE71" w14:textId="2DAC8E64" w:rsidR="0040392E" w:rsidRPr="00E835C7" w:rsidRDefault="0040392E" w:rsidP="00E835C7">
            <w:pPr>
              <w:rPr>
                <w:sz w:val="20"/>
                <w:szCs w:val="20"/>
              </w:rPr>
            </w:pPr>
            <w:r>
              <w:rPr>
                <w:sz w:val="20"/>
                <w:szCs w:val="20"/>
              </w:rPr>
              <w:t>A</w:t>
            </w:r>
            <w:r w:rsidRPr="00E835C7">
              <w:rPr>
                <w:sz w:val="20"/>
                <w:szCs w:val="20"/>
              </w:rPr>
              <w:t>ge at last assessment (years)</w:t>
            </w:r>
          </w:p>
        </w:tc>
        <w:tc>
          <w:tcPr>
            <w:tcW w:w="1986" w:type="dxa"/>
            <w:vAlign w:val="center"/>
          </w:tcPr>
          <w:p w14:paraId="309D4F45" w14:textId="1961C122" w:rsidR="0040392E" w:rsidRPr="00E835C7" w:rsidRDefault="0040392E" w:rsidP="00E835C7">
            <w:pPr>
              <w:rPr>
                <w:sz w:val="20"/>
                <w:szCs w:val="20"/>
              </w:rPr>
            </w:pPr>
            <w:r w:rsidRPr="00E835C7">
              <w:rPr>
                <w:sz w:val="20"/>
                <w:szCs w:val="20"/>
              </w:rPr>
              <w:t>20.7</w:t>
            </w:r>
          </w:p>
        </w:tc>
        <w:tc>
          <w:tcPr>
            <w:tcW w:w="1986" w:type="dxa"/>
            <w:vAlign w:val="center"/>
          </w:tcPr>
          <w:p w14:paraId="1DF6E914" w14:textId="563AFC62" w:rsidR="0040392E" w:rsidRPr="00E835C7" w:rsidRDefault="0040392E" w:rsidP="00E835C7">
            <w:pPr>
              <w:rPr>
                <w:sz w:val="20"/>
                <w:szCs w:val="20"/>
              </w:rPr>
            </w:pPr>
            <w:r w:rsidRPr="00E835C7">
              <w:rPr>
                <w:sz w:val="20"/>
                <w:szCs w:val="20"/>
              </w:rPr>
              <w:t>6.2</w:t>
            </w:r>
          </w:p>
        </w:tc>
        <w:tc>
          <w:tcPr>
            <w:tcW w:w="1986" w:type="dxa"/>
            <w:vAlign w:val="center"/>
          </w:tcPr>
          <w:p w14:paraId="24586408" w14:textId="2FF11CEF" w:rsidR="0040392E" w:rsidRPr="00E835C7" w:rsidRDefault="0040392E" w:rsidP="00E835C7">
            <w:pPr>
              <w:rPr>
                <w:sz w:val="20"/>
                <w:szCs w:val="20"/>
              </w:rPr>
            </w:pPr>
            <w:r w:rsidRPr="00E835C7">
              <w:rPr>
                <w:sz w:val="20"/>
                <w:szCs w:val="20"/>
              </w:rPr>
              <w:t>9</w:t>
            </w:r>
          </w:p>
        </w:tc>
        <w:tc>
          <w:tcPr>
            <w:tcW w:w="1484" w:type="dxa"/>
            <w:vAlign w:val="center"/>
          </w:tcPr>
          <w:p w14:paraId="6E02507C" w14:textId="4FEFD4CA" w:rsidR="0040392E" w:rsidRPr="00E835C7" w:rsidRDefault="0040392E" w:rsidP="00E835C7">
            <w:pPr>
              <w:rPr>
                <w:sz w:val="20"/>
                <w:szCs w:val="20"/>
              </w:rPr>
            </w:pPr>
            <w:r w:rsidRPr="00E835C7">
              <w:rPr>
                <w:sz w:val="20"/>
                <w:szCs w:val="20"/>
              </w:rPr>
              <w:t>5</w:t>
            </w:r>
          </w:p>
        </w:tc>
        <w:tc>
          <w:tcPr>
            <w:tcW w:w="1621" w:type="dxa"/>
            <w:vAlign w:val="center"/>
          </w:tcPr>
          <w:p w14:paraId="69D68D1F" w14:textId="3EC32CAA" w:rsidR="0040392E" w:rsidRPr="00E835C7" w:rsidRDefault="0040392E" w:rsidP="00E835C7">
            <w:pPr>
              <w:rPr>
                <w:sz w:val="20"/>
                <w:szCs w:val="20"/>
              </w:rPr>
            </w:pPr>
            <w:r w:rsidRPr="00E835C7">
              <w:rPr>
                <w:sz w:val="20"/>
                <w:szCs w:val="20"/>
              </w:rPr>
              <w:t>39</w:t>
            </w:r>
          </w:p>
        </w:tc>
        <w:tc>
          <w:tcPr>
            <w:tcW w:w="1986" w:type="dxa"/>
            <w:vAlign w:val="center"/>
          </w:tcPr>
          <w:p w14:paraId="66F0C3A3" w14:textId="60954315" w:rsidR="0040392E" w:rsidRPr="00E835C7" w:rsidRDefault="0040392E" w:rsidP="00E835C7">
            <w:pPr>
              <w:rPr>
                <w:sz w:val="20"/>
                <w:szCs w:val="20"/>
              </w:rPr>
            </w:pPr>
            <w:r w:rsidRPr="00E835C7">
              <w:rPr>
                <w:sz w:val="20"/>
                <w:szCs w:val="20"/>
              </w:rPr>
              <w:t>12.1</w:t>
            </w:r>
          </w:p>
        </w:tc>
      </w:tr>
      <w:tr w:rsidR="0040392E" w14:paraId="763FA704" w14:textId="77777777" w:rsidTr="00E835C7">
        <w:tc>
          <w:tcPr>
            <w:tcW w:w="3125" w:type="dxa"/>
            <w:vAlign w:val="center"/>
          </w:tcPr>
          <w:p w14:paraId="1481FE74" w14:textId="0EEA3633" w:rsidR="0040392E" w:rsidRPr="00E835C7" w:rsidRDefault="0040392E" w:rsidP="00E835C7">
            <w:pPr>
              <w:rPr>
                <w:sz w:val="20"/>
                <w:szCs w:val="20"/>
              </w:rPr>
            </w:pPr>
            <w:r w:rsidRPr="00E835C7">
              <w:rPr>
                <w:bCs/>
                <w:sz w:val="20"/>
                <w:szCs w:val="20"/>
              </w:rPr>
              <w:t>CRANIOFACIAL PHENOTYPE</w:t>
            </w:r>
          </w:p>
        </w:tc>
        <w:tc>
          <w:tcPr>
            <w:tcW w:w="1986" w:type="dxa"/>
            <w:vAlign w:val="center"/>
          </w:tcPr>
          <w:p w14:paraId="5A0B6355" w14:textId="4A2E03F0" w:rsidR="0040392E" w:rsidRPr="00E835C7" w:rsidRDefault="0040392E" w:rsidP="00E835C7">
            <w:pPr>
              <w:rPr>
                <w:sz w:val="20"/>
                <w:szCs w:val="20"/>
              </w:rPr>
            </w:pPr>
            <w:r w:rsidRPr="00E835C7">
              <w:rPr>
                <w:sz w:val="20"/>
                <w:szCs w:val="20"/>
              </w:rPr>
              <w:t> </w:t>
            </w:r>
          </w:p>
        </w:tc>
        <w:tc>
          <w:tcPr>
            <w:tcW w:w="1986" w:type="dxa"/>
            <w:vAlign w:val="center"/>
          </w:tcPr>
          <w:p w14:paraId="01EEA0C1" w14:textId="6259FDFB" w:rsidR="0040392E" w:rsidRPr="00E835C7" w:rsidRDefault="0040392E" w:rsidP="00E835C7">
            <w:pPr>
              <w:rPr>
                <w:sz w:val="20"/>
                <w:szCs w:val="20"/>
              </w:rPr>
            </w:pPr>
            <w:r w:rsidRPr="00E835C7">
              <w:rPr>
                <w:sz w:val="20"/>
                <w:szCs w:val="20"/>
              </w:rPr>
              <w:t> </w:t>
            </w:r>
          </w:p>
        </w:tc>
        <w:tc>
          <w:tcPr>
            <w:tcW w:w="1986" w:type="dxa"/>
            <w:vAlign w:val="center"/>
          </w:tcPr>
          <w:p w14:paraId="3A99BCAB" w14:textId="31716053" w:rsidR="0040392E" w:rsidRPr="00E835C7" w:rsidRDefault="0040392E" w:rsidP="00E835C7">
            <w:pPr>
              <w:rPr>
                <w:sz w:val="20"/>
                <w:szCs w:val="20"/>
              </w:rPr>
            </w:pPr>
            <w:r w:rsidRPr="00E835C7">
              <w:rPr>
                <w:sz w:val="20"/>
                <w:szCs w:val="20"/>
              </w:rPr>
              <w:t> </w:t>
            </w:r>
          </w:p>
        </w:tc>
        <w:tc>
          <w:tcPr>
            <w:tcW w:w="1484" w:type="dxa"/>
            <w:vAlign w:val="center"/>
          </w:tcPr>
          <w:p w14:paraId="36E7BA93" w14:textId="65891755" w:rsidR="0040392E" w:rsidRPr="00E835C7" w:rsidRDefault="0040392E" w:rsidP="00E835C7">
            <w:pPr>
              <w:rPr>
                <w:sz w:val="20"/>
                <w:szCs w:val="20"/>
              </w:rPr>
            </w:pPr>
            <w:r w:rsidRPr="00E835C7">
              <w:rPr>
                <w:sz w:val="20"/>
                <w:szCs w:val="20"/>
              </w:rPr>
              <w:t> </w:t>
            </w:r>
          </w:p>
        </w:tc>
        <w:tc>
          <w:tcPr>
            <w:tcW w:w="1621" w:type="dxa"/>
            <w:vAlign w:val="center"/>
          </w:tcPr>
          <w:p w14:paraId="72ED6AB2" w14:textId="57510725" w:rsidR="0040392E" w:rsidRPr="00E835C7" w:rsidRDefault="0040392E" w:rsidP="00E835C7">
            <w:pPr>
              <w:rPr>
                <w:sz w:val="20"/>
                <w:szCs w:val="20"/>
              </w:rPr>
            </w:pPr>
            <w:r w:rsidRPr="00E835C7">
              <w:rPr>
                <w:sz w:val="20"/>
                <w:szCs w:val="20"/>
              </w:rPr>
              <w:t> </w:t>
            </w:r>
          </w:p>
        </w:tc>
        <w:tc>
          <w:tcPr>
            <w:tcW w:w="1986" w:type="dxa"/>
            <w:vAlign w:val="center"/>
          </w:tcPr>
          <w:p w14:paraId="192331F1" w14:textId="5A8C0C87" w:rsidR="0040392E" w:rsidRPr="00E835C7" w:rsidRDefault="0040392E" w:rsidP="00E835C7">
            <w:pPr>
              <w:rPr>
                <w:sz w:val="20"/>
                <w:szCs w:val="20"/>
              </w:rPr>
            </w:pPr>
            <w:r w:rsidRPr="00E835C7">
              <w:rPr>
                <w:sz w:val="20"/>
                <w:szCs w:val="20"/>
              </w:rPr>
              <w:t> </w:t>
            </w:r>
          </w:p>
        </w:tc>
      </w:tr>
      <w:tr w:rsidR="0040392E" w14:paraId="21400CDA" w14:textId="77777777" w:rsidTr="00E835C7">
        <w:tc>
          <w:tcPr>
            <w:tcW w:w="3125" w:type="dxa"/>
            <w:vAlign w:val="center"/>
          </w:tcPr>
          <w:p w14:paraId="02F734B3" w14:textId="49C97B12" w:rsidR="0040392E" w:rsidRPr="00E835C7" w:rsidRDefault="0040392E" w:rsidP="00E835C7">
            <w:pPr>
              <w:rPr>
                <w:sz w:val="20"/>
                <w:szCs w:val="20"/>
              </w:rPr>
            </w:pPr>
            <w:r w:rsidRPr="00E835C7">
              <w:rPr>
                <w:iCs/>
                <w:sz w:val="20"/>
                <w:szCs w:val="20"/>
              </w:rPr>
              <w:t>Cleft palate</w:t>
            </w:r>
          </w:p>
        </w:tc>
        <w:tc>
          <w:tcPr>
            <w:tcW w:w="1986" w:type="dxa"/>
            <w:vAlign w:val="center"/>
          </w:tcPr>
          <w:p w14:paraId="60AD6E3F" w14:textId="51834E2F" w:rsidR="0040392E" w:rsidRPr="00E835C7" w:rsidRDefault="0040392E" w:rsidP="00E835C7">
            <w:pPr>
              <w:rPr>
                <w:sz w:val="20"/>
                <w:szCs w:val="20"/>
              </w:rPr>
            </w:pPr>
            <w:r w:rsidRPr="00E835C7">
              <w:rPr>
                <w:sz w:val="20"/>
                <w:szCs w:val="20"/>
              </w:rPr>
              <w:t>Y</w:t>
            </w:r>
          </w:p>
        </w:tc>
        <w:tc>
          <w:tcPr>
            <w:tcW w:w="1986" w:type="dxa"/>
            <w:vAlign w:val="center"/>
          </w:tcPr>
          <w:p w14:paraId="786B6211" w14:textId="355B4973" w:rsidR="0040392E" w:rsidRPr="00E835C7" w:rsidRDefault="0040392E" w:rsidP="00E835C7">
            <w:pPr>
              <w:rPr>
                <w:sz w:val="20"/>
                <w:szCs w:val="20"/>
              </w:rPr>
            </w:pPr>
            <w:r w:rsidRPr="00E835C7">
              <w:rPr>
                <w:sz w:val="20"/>
                <w:szCs w:val="20"/>
              </w:rPr>
              <w:t>Y</w:t>
            </w:r>
          </w:p>
        </w:tc>
        <w:tc>
          <w:tcPr>
            <w:tcW w:w="1986" w:type="dxa"/>
            <w:vAlign w:val="center"/>
          </w:tcPr>
          <w:p w14:paraId="4A9E2EB2" w14:textId="0A1D9B98" w:rsidR="0040392E" w:rsidRPr="00E835C7" w:rsidRDefault="0040392E" w:rsidP="00E835C7">
            <w:pPr>
              <w:rPr>
                <w:sz w:val="20"/>
                <w:szCs w:val="20"/>
              </w:rPr>
            </w:pPr>
            <w:r w:rsidRPr="00E835C7">
              <w:rPr>
                <w:sz w:val="20"/>
                <w:szCs w:val="20"/>
              </w:rPr>
              <w:t>Y</w:t>
            </w:r>
          </w:p>
        </w:tc>
        <w:tc>
          <w:tcPr>
            <w:tcW w:w="1484" w:type="dxa"/>
            <w:vAlign w:val="center"/>
          </w:tcPr>
          <w:p w14:paraId="31723A8E" w14:textId="2CE6CF64" w:rsidR="0040392E" w:rsidRPr="00E835C7" w:rsidRDefault="0040392E" w:rsidP="00E835C7">
            <w:pPr>
              <w:rPr>
                <w:sz w:val="20"/>
                <w:szCs w:val="20"/>
              </w:rPr>
            </w:pPr>
            <w:r w:rsidRPr="00E835C7">
              <w:rPr>
                <w:sz w:val="20"/>
                <w:szCs w:val="20"/>
              </w:rPr>
              <w:t>Y</w:t>
            </w:r>
          </w:p>
        </w:tc>
        <w:tc>
          <w:tcPr>
            <w:tcW w:w="1621" w:type="dxa"/>
            <w:vAlign w:val="center"/>
          </w:tcPr>
          <w:p w14:paraId="063D35E7" w14:textId="2DAEF982" w:rsidR="0040392E" w:rsidRPr="00E835C7" w:rsidRDefault="0040392E" w:rsidP="00E835C7">
            <w:pPr>
              <w:rPr>
                <w:sz w:val="20"/>
                <w:szCs w:val="20"/>
              </w:rPr>
            </w:pPr>
            <w:r w:rsidRPr="00E835C7">
              <w:rPr>
                <w:sz w:val="20"/>
                <w:szCs w:val="20"/>
              </w:rPr>
              <w:t xml:space="preserve">high narrow palate </w:t>
            </w:r>
          </w:p>
        </w:tc>
        <w:tc>
          <w:tcPr>
            <w:tcW w:w="1986" w:type="dxa"/>
            <w:vAlign w:val="center"/>
          </w:tcPr>
          <w:p w14:paraId="75498A00" w14:textId="2CA6C353" w:rsidR="0040392E" w:rsidRPr="00E835C7" w:rsidRDefault="0040392E" w:rsidP="00E835C7">
            <w:pPr>
              <w:rPr>
                <w:sz w:val="20"/>
                <w:szCs w:val="20"/>
              </w:rPr>
            </w:pPr>
            <w:r w:rsidRPr="00E835C7">
              <w:rPr>
                <w:sz w:val="20"/>
                <w:szCs w:val="20"/>
              </w:rPr>
              <w:t>N</w:t>
            </w:r>
          </w:p>
        </w:tc>
      </w:tr>
      <w:tr w:rsidR="0040392E" w14:paraId="732ABCA2" w14:textId="77777777" w:rsidTr="00E835C7">
        <w:tc>
          <w:tcPr>
            <w:tcW w:w="3125" w:type="dxa"/>
            <w:vAlign w:val="center"/>
          </w:tcPr>
          <w:p w14:paraId="3139BB6C" w14:textId="14A00B7D" w:rsidR="0040392E" w:rsidRPr="00E835C7" w:rsidRDefault="0040392E" w:rsidP="00E835C7">
            <w:pPr>
              <w:rPr>
                <w:sz w:val="20"/>
                <w:szCs w:val="20"/>
              </w:rPr>
            </w:pPr>
            <w:r w:rsidRPr="00E835C7">
              <w:rPr>
                <w:iCs/>
                <w:sz w:val="20"/>
                <w:szCs w:val="20"/>
              </w:rPr>
              <w:t>Micrognathia</w:t>
            </w:r>
          </w:p>
        </w:tc>
        <w:tc>
          <w:tcPr>
            <w:tcW w:w="1986" w:type="dxa"/>
            <w:vAlign w:val="center"/>
          </w:tcPr>
          <w:p w14:paraId="0ED7E8DE" w14:textId="5AE5870F" w:rsidR="0040392E" w:rsidRPr="00E835C7" w:rsidRDefault="0040392E" w:rsidP="00E835C7">
            <w:pPr>
              <w:rPr>
                <w:sz w:val="20"/>
                <w:szCs w:val="20"/>
              </w:rPr>
            </w:pPr>
            <w:r w:rsidRPr="00E835C7">
              <w:rPr>
                <w:sz w:val="20"/>
                <w:szCs w:val="20"/>
              </w:rPr>
              <w:t>Y</w:t>
            </w:r>
          </w:p>
        </w:tc>
        <w:tc>
          <w:tcPr>
            <w:tcW w:w="1986" w:type="dxa"/>
            <w:vAlign w:val="center"/>
          </w:tcPr>
          <w:p w14:paraId="0C0D3CD5" w14:textId="327B43AF" w:rsidR="0040392E" w:rsidRPr="00E835C7" w:rsidRDefault="0040392E" w:rsidP="00E835C7">
            <w:pPr>
              <w:rPr>
                <w:sz w:val="20"/>
                <w:szCs w:val="20"/>
              </w:rPr>
            </w:pPr>
            <w:r w:rsidRPr="00E835C7">
              <w:rPr>
                <w:sz w:val="20"/>
                <w:szCs w:val="20"/>
              </w:rPr>
              <w:t>Y</w:t>
            </w:r>
          </w:p>
        </w:tc>
        <w:tc>
          <w:tcPr>
            <w:tcW w:w="1986" w:type="dxa"/>
            <w:vAlign w:val="center"/>
          </w:tcPr>
          <w:p w14:paraId="72E362FC" w14:textId="3DE0665E" w:rsidR="0040392E" w:rsidRPr="00E835C7" w:rsidRDefault="0040392E" w:rsidP="00E835C7">
            <w:pPr>
              <w:rPr>
                <w:sz w:val="20"/>
                <w:szCs w:val="20"/>
              </w:rPr>
            </w:pPr>
            <w:r w:rsidRPr="00E835C7">
              <w:rPr>
                <w:sz w:val="20"/>
                <w:szCs w:val="20"/>
              </w:rPr>
              <w:t>N</w:t>
            </w:r>
          </w:p>
        </w:tc>
        <w:tc>
          <w:tcPr>
            <w:tcW w:w="1484" w:type="dxa"/>
            <w:vAlign w:val="center"/>
          </w:tcPr>
          <w:p w14:paraId="185952D0" w14:textId="64C3FD29" w:rsidR="0040392E" w:rsidRPr="00E835C7" w:rsidRDefault="0040392E" w:rsidP="00E835C7">
            <w:pPr>
              <w:rPr>
                <w:sz w:val="20"/>
                <w:szCs w:val="20"/>
              </w:rPr>
            </w:pPr>
            <w:r w:rsidRPr="00E835C7">
              <w:rPr>
                <w:sz w:val="20"/>
                <w:szCs w:val="20"/>
              </w:rPr>
              <w:t>N</w:t>
            </w:r>
          </w:p>
        </w:tc>
        <w:tc>
          <w:tcPr>
            <w:tcW w:w="1621" w:type="dxa"/>
            <w:vAlign w:val="center"/>
          </w:tcPr>
          <w:p w14:paraId="35CAB361" w14:textId="4DD40601" w:rsidR="0040392E" w:rsidRPr="00E835C7" w:rsidRDefault="0040392E" w:rsidP="00E835C7">
            <w:pPr>
              <w:rPr>
                <w:sz w:val="20"/>
                <w:szCs w:val="20"/>
              </w:rPr>
            </w:pPr>
            <w:r w:rsidRPr="00E835C7">
              <w:rPr>
                <w:sz w:val="20"/>
                <w:szCs w:val="20"/>
              </w:rPr>
              <w:t>N</w:t>
            </w:r>
          </w:p>
        </w:tc>
        <w:tc>
          <w:tcPr>
            <w:tcW w:w="1986" w:type="dxa"/>
            <w:vAlign w:val="center"/>
          </w:tcPr>
          <w:p w14:paraId="3C506475" w14:textId="59F734B8" w:rsidR="0040392E" w:rsidRPr="00E835C7" w:rsidRDefault="0040392E" w:rsidP="00E835C7">
            <w:pPr>
              <w:rPr>
                <w:sz w:val="20"/>
                <w:szCs w:val="20"/>
              </w:rPr>
            </w:pPr>
            <w:r w:rsidRPr="00E835C7">
              <w:rPr>
                <w:sz w:val="20"/>
                <w:szCs w:val="20"/>
              </w:rPr>
              <w:t>Y</w:t>
            </w:r>
          </w:p>
        </w:tc>
      </w:tr>
      <w:tr w:rsidR="0040392E" w14:paraId="742168FC" w14:textId="77777777" w:rsidTr="00E835C7">
        <w:tc>
          <w:tcPr>
            <w:tcW w:w="3125" w:type="dxa"/>
            <w:vAlign w:val="center"/>
          </w:tcPr>
          <w:p w14:paraId="499394C7" w14:textId="7BAE674F" w:rsidR="0040392E" w:rsidRPr="00E835C7" w:rsidRDefault="0040392E" w:rsidP="00E835C7">
            <w:pPr>
              <w:rPr>
                <w:sz w:val="20"/>
                <w:szCs w:val="20"/>
              </w:rPr>
            </w:pPr>
            <w:r w:rsidRPr="00E835C7">
              <w:rPr>
                <w:iCs/>
                <w:sz w:val="20"/>
                <w:szCs w:val="20"/>
              </w:rPr>
              <w:t>Glosoptosis</w:t>
            </w:r>
          </w:p>
        </w:tc>
        <w:tc>
          <w:tcPr>
            <w:tcW w:w="1986" w:type="dxa"/>
            <w:vAlign w:val="center"/>
          </w:tcPr>
          <w:p w14:paraId="3DBF6EC9" w14:textId="6CBE3430" w:rsidR="0040392E" w:rsidRPr="00E835C7" w:rsidRDefault="0040392E" w:rsidP="00E835C7">
            <w:pPr>
              <w:rPr>
                <w:sz w:val="20"/>
                <w:szCs w:val="20"/>
              </w:rPr>
            </w:pPr>
            <w:r w:rsidRPr="00E835C7">
              <w:rPr>
                <w:sz w:val="20"/>
                <w:szCs w:val="20"/>
              </w:rPr>
              <w:t>Y</w:t>
            </w:r>
          </w:p>
        </w:tc>
        <w:tc>
          <w:tcPr>
            <w:tcW w:w="1986" w:type="dxa"/>
            <w:vAlign w:val="center"/>
          </w:tcPr>
          <w:p w14:paraId="7409DC59" w14:textId="57E50441" w:rsidR="0040392E" w:rsidRPr="00E835C7" w:rsidRDefault="0040392E" w:rsidP="00E835C7">
            <w:pPr>
              <w:rPr>
                <w:sz w:val="20"/>
                <w:szCs w:val="20"/>
              </w:rPr>
            </w:pPr>
            <w:r w:rsidRPr="00E835C7">
              <w:rPr>
                <w:sz w:val="20"/>
                <w:szCs w:val="20"/>
              </w:rPr>
              <w:t>Y</w:t>
            </w:r>
          </w:p>
        </w:tc>
        <w:tc>
          <w:tcPr>
            <w:tcW w:w="1986" w:type="dxa"/>
            <w:vAlign w:val="center"/>
          </w:tcPr>
          <w:p w14:paraId="39573F8A" w14:textId="07E12455" w:rsidR="0040392E" w:rsidRPr="00E835C7" w:rsidRDefault="0040392E" w:rsidP="00E835C7">
            <w:pPr>
              <w:rPr>
                <w:sz w:val="20"/>
                <w:szCs w:val="20"/>
              </w:rPr>
            </w:pPr>
            <w:r w:rsidRPr="00E835C7">
              <w:rPr>
                <w:sz w:val="20"/>
                <w:szCs w:val="20"/>
              </w:rPr>
              <w:t>N</w:t>
            </w:r>
          </w:p>
        </w:tc>
        <w:tc>
          <w:tcPr>
            <w:tcW w:w="1484" w:type="dxa"/>
            <w:vAlign w:val="center"/>
          </w:tcPr>
          <w:p w14:paraId="632D58B0" w14:textId="633B87E0" w:rsidR="0040392E" w:rsidRPr="00E835C7" w:rsidRDefault="0040392E" w:rsidP="00E835C7">
            <w:pPr>
              <w:rPr>
                <w:sz w:val="20"/>
                <w:szCs w:val="20"/>
              </w:rPr>
            </w:pPr>
            <w:r w:rsidRPr="00E835C7">
              <w:rPr>
                <w:sz w:val="20"/>
                <w:szCs w:val="20"/>
              </w:rPr>
              <w:t>N</w:t>
            </w:r>
          </w:p>
        </w:tc>
        <w:tc>
          <w:tcPr>
            <w:tcW w:w="1621" w:type="dxa"/>
            <w:vAlign w:val="center"/>
          </w:tcPr>
          <w:p w14:paraId="5DB043AF" w14:textId="7DD882A6" w:rsidR="0040392E" w:rsidRPr="00E835C7" w:rsidRDefault="0040392E" w:rsidP="00E835C7">
            <w:pPr>
              <w:rPr>
                <w:sz w:val="20"/>
                <w:szCs w:val="20"/>
              </w:rPr>
            </w:pPr>
            <w:r w:rsidRPr="00E835C7">
              <w:rPr>
                <w:sz w:val="20"/>
                <w:szCs w:val="20"/>
              </w:rPr>
              <w:t>N</w:t>
            </w:r>
          </w:p>
        </w:tc>
        <w:tc>
          <w:tcPr>
            <w:tcW w:w="1986" w:type="dxa"/>
            <w:vAlign w:val="center"/>
          </w:tcPr>
          <w:p w14:paraId="4E21720E" w14:textId="7619182E" w:rsidR="0040392E" w:rsidRPr="00E835C7" w:rsidRDefault="0040392E" w:rsidP="00E835C7">
            <w:pPr>
              <w:rPr>
                <w:sz w:val="20"/>
                <w:szCs w:val="20"/>
              </w:rPr>
            </w:pPr>
            <w:r w:rsidRPr="00E835C7">
              <w:rPr>
                <w:sz w:val="20"/>
                <w:szCs w:val="20"/>
              </w:rPr>
              <w:t>Y</w:t>
            </w:r>
          </w:p>
        </w:tc>
      </w:tr>
      <w:tr w:rsidR="0040392E" w14:paraId="6FA0C348" w14:textId="77777777" w:rsidTr="00E835C7">
        <w:tc>
          <w:tcPr>
            <w:tcW w:w="3125" w:type="dxa"/>
            <w:vAlign w:val="center"/>
          </w:tcPr>
          <w:p w14:paraId="40C58CF3" w14:textId="3BC1A2E8" w:rsidR="0040392E" w:rsidRPr="00E835C7" w:rsidRDefault="0040392E" w:rsidP="00E835C7">
            <w:pPr>
              <w:rPr>
                <w:sz w:val="20"/>
                <w:szCs w:val="20"/>
              </w:rPr>
            </w:pPr>
            <w:r w:rsidRPr="00E835C7">
              <w:rPr>
                <w:iCs/>
                <w:sz w:val="20"/>
                <w:szCs w:val="20"/>
              </w:rPr>
              <w:t>Obstructive apneoa</w:t>
            </w:r>
          </w:p>
        </w:tc>
        <w:tc>
          <w:tcPr>
            <w:tcW w:w="1986" w:type="dxa"/>
            <w:vAlign w:val="center"/>
          </w:tcPr>
          <w:p w14:paraId="75BD146D" w14:textId="0E938469" w:rsidR="0040392E" w:rsidRPr="00E835C7" w:rsidRDefault="0040392E" w:rsidP="00E835C7">
            <w:pPr>
              <w:rPr>
                <w:sz w:val="20"/>
                <w:szCs w:val="20"/>
              </w:rPr>
            </w:pPr>
            <w:r w:rsidRPr="00E835C7">
              <w:rPr>
                <w:sz w:val="20"/>
                <w:szCs w:val="20"/>
              </w:rPr>
              <w:t>Y</w:t>
            </w:r>
          </w:p>
        </w:tc>
        <w:tc>
          <w:tcPr>
            <w:tcW w:w="1986" w:type="dxa"/>
            <w:vAlign w:val="center"/>
          </w:tcPr>
          <w:p w14:paraId="71C584BE" w14:textId="4C4B79B9" w:rsidR="0040392E" w:rsidRPr="00E835C7" w:rsidRDefault="0040392E" w:rsidP="00E835C7">
            <w:pPr>
              <w:rPr>
                <w:sz w:val="20"/>
                <w:szCs w:val="20"/>
              </w:rPr>
            </w:pPr>
            <w:r w:rsidRPr="00E835C7">
              <w:rPr>
                <w:sz w:val="20"/>
                <w:szCs w:val="20"/>
              </w:rPr>
              <w:t>Severe</w:t>
            </w:r>
          </w:p>
        </w:tc>
        <w:tc>
          <w:tcPr>
            <w:tcW w:w="1986" w:type="dxa"/>
            <w:vAlign w:val="center"/>
          </w:tcPr>
          <w:p w14:paraId="4182637C" w14:textId="06899649" w:rsidR="0040392E" w:rsidRPr="00E835C7" w:rsidRDefault="0040392E" w:rsidP="00E835C7">
            <w:pPr>
              <w:rPr>
                <w:sz w:val="20"/>
                <w:szCs w:val="20"/>
              </w:rPr>
            </w:pPr>
            <w:r w:rsidRPr="00E835C7">
              <w:rPr>
                <w:sz w:val="20"/>
                <w:szCs w:val="20"/>
              </w:rPr>
              <w:t>N</w:t>
            </w:r>
          </w:p>
        </w:tc>
        <w:tc>
          <w:tcPr>
            <w:tcW w:w="1484" w:type="dxa"/>
            <w:vAlign w:val="center"/>
          </w:tcPr>
          <w:p w14:paraId="422F6CA1" w14:textId="67572D75" w:rsidR="0040392E" w:rsidRPr="00E835C7" w:rsidRDefault="0040392E" w:rsidP="00E835C7">
            <w:pPr>
              <w:rPr>
                <w:sz w:val="20"/>
                <w:szCs w:val="20"/>
              </w:rPr>
            </w:pPr>
            <w:r w:rsidRPr="00E835C7">
              <w:rPr>
                <w:sz w:val="20"/>
                <w:szCs w:val="20"/>
              </w:rPr>
              <w:t>N</w:t>
            </w:r>
          </w:p>
        </w:tc>
        <w:tc>
          <w:tcPr>
            <w:tcW w:w="1621" w:type="dxa"/>
            <w:vAlign w:val="center"/>
          </w:tcPr>
          <w:p w14:paraId="30673B80" w14:textId="1677D186" w:rsidR="0040392E" w:rsidRPr="00E835C7" w:rsidRDefault="0040392E" w:rsidP="00E835C7">
            <w:pPr>
              <w:rPr>
                <w:sz w:val="20"/>
                <w:szCs w:val="20"/>
              </w:rPr>
            </w:pPr>
            <w:r w:rsidRPr="00E835C7">
              <w:rPr>
                <w:sz w:val="20"/>
                <w:szCs w:val="20"/>
              </w:rPr>
              <w:t>Unknown</w:t>
            </w:r>
          </w:p>
        </w:tc>
        <w:tc>
          <w:tcPr>
            <w:tcW w:w="1986" w:type="dxa"/>
            <w:vAlign w:val="center"/>
          </w:tcPr>
          <w:p w14:paraId="03625D45" w14:textId="0DADCA5D" w:rsidR="0040392E" w:rsidRPr="00E835C7" w:rsidRDefault="0040392E" w:rsidP="00E835C7">
            <w:pPr>
              <w:rPr>
                <w:sz w:val="20"/>
                <w:szCs w:val="20"/>
              </w:rPr>
            </w:pPr>
            <w:r w:rsidRPr="00E835C7">
              <w:rPr>
                <w:sz w:val="20"/>
                <w:szCs w:val="20"/>
              </w:rPr>
              <w:t>Severe sleep disturbance</w:t>
            </w:r>
          </w:p>
        </w:tc>
      </w:tr>
      <w:tr w:rsidR="0040392E" w14:paraId="09560CDF" w14:textId="77777777" w:rsidTr="00E835C7">
        <w:tc>
          <w:tcPr>
            <w:tcW w:w="3125" w:type="dxa"/>
            <w:vAlign w:val="center"/>
          </w:tcPr>
          <w:p w14:paraId="0570893C" w14:textId="5F390C9A" w:rsidR="0040392E" w:rsidRPr="00E835C7" w:rsidRDefault="0040392E" w:rsidP="00E835C7">
            <w:pPr>
              <w:rPr>
                <w:sz w:val="20"/>
                <w:szCs w:val="20"/>
              </w:rPr>
            </w:pPr>
            <w:r w:rsidRPr="00E835C7">
              <w:rPr>
                <w:iCs/>
                <w:sz w:val="20"/>
                <w:szCs w:val="20"/>
              </w:rPr>
              <w:t>Crumpled ear helices</w:t>
            </w:r>
          </w:p>
        </w:tc>
        <w:tc>
          <w:tcPr>
            <w:tcW w:w="1986" w:type="dxa"/>
            <w:vAlign w:val="center"/>
          </w:tcPr>
          <w:p w14:paraId="494D81D0" w14:textId="2AA56057" w:rsidR="0040392E" w:rsidRPr="00E835C7" w:rsidRDefault="0040392E" w:rsidP="00E835C7">
            <w:pPr>
              <w:rPr>
                <w:sz w:val="20"/>
                <w:szCs w:val="20"/>
              </w:rPr>
            </w:pPr>
            <w:r w:rsidRPr="00E835C7">
              <w:rPr>
                <w:sz w:val="20"/>
                <w:szCs w:val="20"/>
              </w:rPr>
              <w:t>Bilateral mild</w:t>
            </w:r>
          </w:p>
        </w:tc>
        <w:tc>
          <w:tcPr>
            <w:tcW w:w="1986" w:type="dxa"/>
            <w:vAlign w:val="center"/>
          </w:tcPr>
          <w:p w14:paraId="3D79D930" w14:textId="256DAEC4" w:rsidR="0040392E" w:rsidRPr="00E835C7" w:rsidRDefault="0040392E" w:rsidP="00E835C7">
            <w:pPr>
              <w:rPr>
                <w:sz w:val="20"/>
                <w:szCs w:val="20"/>
              </w:rPr>
            </w:pPr>
            <w:r w:rsidRPr="00E835C7">
              <w:rPr>
                <w:sz w:val="20"/>
                <w:szCs w:val="20"/>
              </w:rPr>
              <w:t>Bilateral</w:t>
            </w:r>
          </w:p>
        </w:tc>
        <w:tc>
          <w:tcPr>
            <w:tcW w:w="1986" w:type="dxa"/>
            <w:vAlign w:val="center"/>
          </w:tcPr>
          <w:p w14:paraId="068DCB00" w14:textId="22A665BD" w:rsidR="0040392E" w:rsidRPr="00E835C7" w:rsidRDefault="0040392E" w:rsidP="00555E96">
            <w:pPr>
              <w:rPr>
                <w:sz w:val="20"/>
                <w:szCs w:val="20"/>
              </w:rPr>
            </w:pPr>
            <w:r w:rsidRPr="00E835C7">
              <w:rPr>
                <w:sz w:val="20"/>
                <w:szCs w:val="20"/>
              </w:rPr>
              <w:t>N</w:t>
            </w:r>
          </w:p>
        </w:tc>
        <w:tc>
          <w:tcPr>
            <w:tcW w:w="1484" w:type="dxa"/>
            <w:vAlign w:val="center"/>
          </w:tcPr>
          <w:p w14:paraId="08B17A32" w14:textId="6A72018E" w:rsidR="0040392E" w:rsidRPr="00E835C7" w:rsidRDefault="0040392E" w:rsidP="00E835C7">
            <w:pPr>
              <w:rPr>
                <w:sz w:val="20"/>
                <w:szCs w:val="20"/>
              </w:rPr>
            </w:pPr>
            <w:r w:rsidRPr="00E835C7">
              <w:rPr>
                <w:sz w:val="20"/>
                <w:szCs w:val="20"/>
              </w:rPr>
              <w:t xml:space="preserve">overfolded </w:t>
            </w:r>
            <w:r w:rsidRPr="00E835C7">
              <w:rPr>
                <w:sz w:val="20"/>
                <w:szCs w:val="20"/>
              </w:rPr>
              <w:lastRenderedPageBreak/>
              <w:t>outer margin</w:t>
            </w:r>
          </w:p>
        </w:tc>
        <w:tc>
          <w:tcPr>
            <w:tcW w:w="1621" w:type="dxa"/>
            <w:vAlign w:val="center"/>
          </w:tcPr>
          <w:p w14:paraId="1BA996AD" w14:textId="32B2A4F0" w:rsidR="0040392E" w:rsidRPr="00E835C7" w:rsidRDefault="0040392E" w:rsidP="00E835C7">
            <w:pPr>
              <w:rPr>
                <w:sz w:val="20"/>
                <w:szCs w:val="20"/>
              </w:rPr>
            </w:pPr>
            <w:r w:rsidRPr="00E835C7">
              <w:rPr>
                <w:sz w:val="20"/>
                <w:szCs w:val="20"/>
              </w:rPr>
              <w:lastRenderedPageBreak/>
              <w:t xml:space="preserve"> Rt unilateral lop </w:t>
            </w:r>
            <w:r w:rsidRPr="00E835C7">
              <w:rPr>
                <w:sz w:val="20"/>
                <w:szCs w:val="20"/>
              </w:rPr>
              <w:lastRenderedPageBreak/>
              <w:t>ear/dysplastic and microtia</w:t>
            </w:r>
          </w:p>
        </w:tc>
        <w:tc>
          <w:tcPr>
            <w:tcW w:w="1986" w:type="dxa"/>
            <w:vAlign w:val="center"/>
          </w:tcPr>
          <w:p w14:paraId="54061B66" w14:textId="0A6E6ACD" w:rsidR="0040392E" w:rsidRPr="00E835C7" w:rsidRDefault="0040392E" w:rsidP="00E835C7">
            <w:pPr>
              <w:rPr>
                <w:sz w:val="20"/>
                <w:szCs w:val="20"/>
              </w:rPr>
            </w:pPr>
            <w:r w:rsidRPr="00E835C7">
              <w:rPr>
                <w:sz w:val="20"/>
                <w:szCs w:val="20"/>
              </w:rPr>
              <w:lastRenderedPageBreak/>
              <w:t>None</w:t>
            </w:r>
          </w:p>
        </w:tc>
      </w:tr>
      <w:tr w:rsidR="0040392E" w14:paraId="772FC7FC" w14:textId="77777777" w:rsidTr="00E835C7">
        <w:tc>
          <w:tcPr>
            <w:tcW w:w="3125" w:type="dxa"/>
            <w:vAlign w:val="center"/>
          </w:tcPr>
          <w:p w14:paraId="6470A355" w14:textId="4903E542" w:rsidR="0040392E" w:rsidRPr="00E835C7" w:rsidRDefault="0040392E" w:rsidP="00E835C7">
            <w:pPr>
              <w:rPr>
                <w:sz w:val="20"/>
                <w:szCs w:val="20"/>
              </w:rPr>
            </w:pPr>
            <w:r w:rsidRPr="00E835C7">
              <w:rPr>
                <w:iCs/>
                <w:sz w:val="20"/>
                <w:szCs w:val="20"/>
              </w:rPr>
              <w:lastRenderedPageBreak/>
              <w:t>Other</w:t>
            </w:r>
          </w:p>
        </w:tc>
        <w:tc>
          <w:tcPr>
            <w:tcW w:w="1986" w:type="dxa"/>
            <w:vAlign w:val="center"/>
          </w:tcPr>
          <w:p w14:paraId="5036F115" w14:textId="357EE3F4" w:rsidR="0040392E" w:rsidRPr="00E835C7" w:rsidRDefault="0040392E" w:rsidP="00E835C7">
            <w:pPr>
              <w:rPr>
                <w:sz w:val="20"/>
                <w:szCs w:val="20"/>
              </w:rPr>
            </w:pPr>
            <w:r w:rsidRPr="00E835C7">
              <w:rPr>
                <w:sz w:val="20"/>
                <w:szCs w:val="20"/>
              </w:rPr>
              <w:t>down-slanting palpebral fissures and prominent columella</w:t>
            </w:r>
          </w:p>
        </w:tc>
        <w:tc>
          <w:tcPr>
            <w:tcW w:w="1986" w:type="dxa"/>
            <w:vAlign w:val="center"/>
          </w:tcPr>
          <w:p w14:paraId="66CBA079" w14:textId="5FFBCC59" w:rsidR="0040392E" w:rsidRPr="00E835C7" w:rsidRDefault="0040392E" w:rsidP="00E835C7">
            <w:pPr>
              <w:rPr>
                <w:sz w:val="20"/>
                <w:szCs w:val="20"/>
              </w:rPr>
            </w:pPr>
            <w:r w:rsidRPr="00E835C7">
              <w:rPr>
                <w:sz w:val="20"/>
                <w:szCs w:val="20"/>
              </w:rPr>
              <w:t>Paucity of facial movment, Severe feeding problems</w:t>
            </w:r>
          </w:p>
        </w:tc>
        <w:tc>
          <w:tcPr>
            <w:tcW w:w="1986" w:type="dxa"/>
            <w:vAlign w:val="center"/>
          </w:tcPr>
          <w:p w14:paraId="2CD826BD" w14:textId="59DB61D3" w:rsidR="0040392E" w:rsidRPr="00E835C7" w:rsidRDefault="0040392E" w:rsidP="00E835C7">
            <w:pPr>
              <w:rPr>
                <w:sz w:val="20"/>
                <w:szCs w:val="20"/>
              </w:rPr>
            </w:pPr>
            <w:r w:rsidRPr="00E835C7">
              <w:rPr>
                <w:sz w:val="20"/>
                <w:szCs w:val="20"/>
              </w:rPr>
              <w:t>Bilateral preauricular tags</w:t>
            </w:r>
          </w:p>
        </w:tc>
        <w:tc>
          <w:tcPr>
            <w:tcW w:w="1484" w:type="dxa"/>
            <w:vAlign w:val="center"/>
          </w:tcPr>
          <w:p w14:paraId="7B52DFE5" w14:textId="5044C048" w:rsidR="0040392E" w:rsidRPr="00E835C7" w:rsidRDefault="0040392E" w:rsidP="00E835C7">
            <w:pPr>
              <w:rPr>
                <w:sz w:val="20"/>
                <w:szCs w:val="20"/>
              </w:rPr>
            </w:pPr>
            <w:r w:rsidRPr="00E835C7">
              <w:rPr>
                <w:sz w:val="20"/>
                <w:szCs w:val="20"/>
              </w:rPr>
              <w:t>hypoplastic ala nasi</w:t>
            </w:r>
          </w:p>
        </w:tc>
        <w:tc>
          <w:tcPr>
            <w:tcW w:w="1621" w:type="dxa"/>
            <w:vAlign w:val="center"/>
          </w:tcPr>
          <w:p w14:paraId="35646015" w14:textId="789161D2" w:rsidR="0040392E" w:rsidRPr="00E835C7" w:rsidRDefault="0040392E" w:rsidP="00E835C7">
            <w:pPr>
              <w:rPr>
                <w:sz w:val="20"/>
                <w:szCs w:val="20"/>
              </w:rPr>
            </w:pPr>
            <w:r w:rsidRPr="00E835C7">
              <w:rPr>
                <w:sz w:val="20"/>
                <w:szCs w:val="20"/>
              </w:rPr>
              <w:t>overlapping of toes</w:t>
            </w:r>
          </w:p>
        </w:tc>
        <w:tc>
          <w:tcPr>
            <w:tcW w:w="1986" w:type="dxa"/>
            <w:vAlign w:val="center"/>
          </w:tcPr>
          <w:p w14:paraId="66C6E443" w14:textId="7C62A30E" w:rsidR="0040392E" w:rsidRPr="00E835C7" w:rsidRDefault="0040392E" w:rsidP="00E835C7">
            <w:pPr>
              <w:rPr>
                <w:sz w:val="20"/>
                <w:szCs w:val="20"/>
              </w:rPr>
            </w:pPr>
            <w:r w:rsidRPr="00E835C7">
              <w:rPr>
                <w:sz w:val="20"/>
                <w:szCs w:val="20"/>
              </w:rPr>
              <w:t> </w:t>
            </w:r>
          </w:p>
        </w:tc>
      </w:tr>
      <w:tr w:rsidR="0040392E" w14:paraId="06C53DA7" w14:textId="77777777" w:rsidTr="00E835C7">
        <w:tc>
          <w:tcPr>
            <w:tcW w:w="3125" w:type="dxa"/>
            <w:vAlign w:val="center"/>
          </w:tcPr>
          <w:p w14:paraId="7F181317" w14:textId="448691F8" w:rsidR="0040392E" w:rsidRPr="00E835C7" w:rsidRDefault="0040392E" w:rsidP="00E835C7">
            <w:pPr>
              <w:rPr>
                <w:sz w:val="20"/>
                <w:szCs w:val="20"/>
              </w:rPr>
            </w:pPr>
            <w:r w:rsidRPr="00E835C7">
              <w:rPr>
                <w:bCs/>
                <w:sz w:val="20"/>
                <w:szCs w:val="20"/>
              </w:rPr>
              <w:t>LIMB/JOINT PHENOTYPE</w:t>
            </w:r>
          </w:p>
        </w:tc>
        <w:tc>
          <w:tcPr>
            <w:tcW w:w="1986" w:type="dxa"/>
            <w:vAlign w:val="center"/>
          </w:tcPr>
          <w:p w14:paraId="59A165FF" w14:textId="799AA0F8" w:rsidR="0040392E" w:rsidRPr="00E835C7" w:rsidRDefault="0040392E" w:rsidP="00E835C7">
            <w:pPr>
              <w:rPr>
                <w:sz w:val="20"/>
                <w:szCs w:val="20"/>
              </w:rPr>
            </w:pPr>
            <w:r w:rsidRPr="00E835C7">
              <w:rPr>
                <w:sz w:val="20"/>
                <w:szCs w:val="20"/>
              </w:rPr>
              <w:t> </w:t>
            </w:r>
          </w:p>
        </w:tc>
        <w:tc>
          <w:tcPr>
            <w:tcW w:w="1986" w:type="dxa"/>
            <w:vAlign w:val="center"/>
          </w:tcPr>
          <w:p w14:paraId="1FD2BF3B" w14:textId="3C1E4E0B" w:rsidR="0040392E" w:rsidRPr="00E835C7" w:rsidRDefault="0040392E" w:rsidP="00E835C7">
            <w:pPr>
              <w:rPr>
                <w:sz w:val="20"/>
                <w:szCs w:val="20"/>
              </w:rPr>
            </w:pPr>
            <w:r w:rsidRPr="00E835C7">
              <w:rPr>
                <w:sz w:val="20"/>
                <w:szCs w:val="20"/>
              </w:rPr>
              <w:t> </w:t>
            </w:r>
          </w:p>
        </w:tc>
        <w:tc>
          <w:tcPr>
            <w:tcW w:w="1986" w:type="dxa"/>
            <w:vAlign w:val="center"/>
          </w:tcPr>
          <w:p w14:paraId="72FEFADF" w14:textId="71A4D0E3" w:rsidR="0040392E" w:rsidRPr="00E835C7" w:rsidRDefault="0040392E" w:rsidP="00E835C7">
            <w:pPr>
              <w:rPr>
                <w:sz w:val="20"/>
                <w:szCs w:val="20"/>
              </w:rPr>
            </w:pPr>
            <w:r w:rsidRPr="00E835C7">
              <w:rPr>
                <w:sz w:val="20"/>
                <w:szCs w:val="20"/>
              </w:rPr>
              <w:t> </w:t>
            </w:r>
          </w:p>
        </w:tc>
        <w:tc>
          <w:tcPr>
            <w:tcW w:w="1484" w:type="dxa"/>
            <w:vAlign w:val="center"/>
          </w:tcPr>
          <w:p w14:paraId="3AEB1EF2" w14:textId="5AEE8CF3" w:rsidR="0040392E" w:rsidRPr="00E835C7" w:rsidRDefault="0040392E" w:rsidP="00E835C7">
            <w:pPr>
              <w:rPr>
                <w:sz w:val="20"/>
                <w:szCs w:val="20"/>
              </w:rPr>
            </w:pPr>
            <w:r w:rsidRPr="00E835C7">
              <w:rPr>
                <w:sz w:val="20"/>
                <w:szCs w:val="20"/>
              </w:rPr>
              <w:t> </w:t>
            </w:r>
          </w:p>
        </w:tc>
        <w:tc>
          <w:tcPr>
            <w:tcW w:w="1621" w:type="dxa"/>
            <w:vAlign w:val="center"/>
          </w:tcPr>
          <w:p w14:paraId="690EECF9" w14:textId="0CA2231E" w:rsidR="0040392E" w:rsidRPr="00E835C7" w:rsidRDefault="0040392E" w:rsidP="00E835C7">
            <w:pPr>
              <w:rPr>
                <w:sz w:val="20"/>
                <w:szCs w:val="20"/>
              </w:rPr>
            </w:pPr>
            <w:r w:rsidRPr="00E835C7">
              <w:rPr>
                <w:sz w:val="20"/>
                <w:szCs w:val="20"/>
              </w:rPr>
              <w:t> </w:t>
            </w:r>
          </w:p>
        </w:tc>
        <w:tc>
          <w:tcPr>
            <w:tcW w:w="1986" w:type="dxa"/>
            <w:vAlign w:val="center"/>
          </w:tcPr>
          <w:p w14:paraId="7CA5FC19" w14:textId="4329EB66" w:rsidR="0040392E" w:rsidRPr="00E835C7" w:rsidRDefault="0040392E" w:rsidP="00E835C7">
            <w:pPr>
              <w:rPr>
                <w:sz w:val="20"/>
                <w:szCs w:val="20"/>
              </w:rPr>
            </w:pPr>
            <w:r w:rsidRPr="00E835C7">
              <w:rPr>
                <w:sz w:val="20"/>
                <w:szCs w:val="20"/>
              </w:rPr>
              <w:t> </w:t>
            </w:r>
          </w:p>
        </w:tc>
      </w:tr>
      <w:tr w:rsidR="0040392E" w14:paraId="188E314E" w14:textId="77777777" w:rsidTr="00E835C7">
        <w:tc>
          <w:tcPr>
            <w:tcW w:w="3125" w:type="dxa"/>
            <w:vAlign w:val="center"/>
          </w:tcPr>
          <w:p w14:paraId="57DAD8CD" w14:textId="3A38760E" w:rsidR="0040392E" w:rsidRPr="00E835C7" w:rsidRDefault="0040392E" w:rsidP="00E835C7">
            <w:pPr>
              <w:rPr>
                <w:sz w:val="20"/>
                <w:szCs w:val="20"/>
              </w:rPr>
            </w:pPr>
            <w:r w:rsidRPr="00E835C7">
              <w:rPr>
                <w:iCs/>
                <w:sz w:val="20"/>
                <w:szCs w:val="20"/>
              </w:rPr>
              <w:t>Arachnodactyly</w:t>
            </w:r>
          </w:p>
        </w:tc>
        <w:tc>
          <w:tcPr>
            <w:tcW w:w="1986" w:type="dxa"/>
            <w:vAlign w:val="center"/>
          </w:tcPr>
          <w:p w14:paraId="01BC25F7" w14:textId="2315D44C" w:rsidR="0040392E" w:rsidRPr="00E835C7" w:rsidRDefault="0040392E" w:rsidP="00E835C7">
            <w:pPr>
              <w:rPr>
                <w:sz w:val="20"/>
                <w:szCs w:val="20"/>
              </w:rPr>
            </w:pPr>
            <w:r w:rsidRPr="00E835C7">
              <w:rPr>
                <w:sz w:val="20"/>
                <w:szCs w:val="20"/>
              </w:rPr>
              <w:t>Quadrateral mild</w:t>
            </w:r>
          </w:p>
        </w:tc>
        <w:tc>
          <w:tcPr>
            <w:tcW w:w="1986" w:type="dxa"/>
            <w:vAlign w:val="center"/>
          </w:tcPr>
          <w:p w14:paraId="2A092104" w14:textId="177E3FF4" w:rsidR="0040392E" w:rsidRPr="00E835C7" w:rsidRDefault="0040392E" w:rsidP="00E835C7">
            <w:pPr>
              <w:rPr>
                <w:sz w:val="20"/>
                <w:szCs w:val="20"/>
              </w:rPr>
            </w:pPr>
            <w:r w:rsidRPr="00E835C7">
              <w:rPr>
                <w:sz w:val="20"/>
                <w:szCs w:val="20"/>
              </w:rPr>
              <w:t>Quadrateral mild</w:t>
            </w:r>
          </w:p>
        </w:tc>
        <w:tc>
          <w:tcPr>
            <w:tcW w:w="1986" w:type="dxa"/>
            <w:vAlign w:val="center"/>
          </w:tcPr>
          <w:p w14:paraId="3B445758" w14:textId="4B0D5EAC" w:rsidR="0040392E" w:rsidRPr="00E835C7" w:rsidRDefault="00555E96" w:rsidP="00E835C7">
            <w:pPr>
              <w:rPr>
                <w:sz w:val="20"/>
                <w:szCs w:val="20"/>
              </w:rPr>
            </w:pPr>
            <w:r>
              <w:rPr>
                <w:sz w:val="20"/>
                <w:szCs w:val="20"/>
              </w:rPr>
              <w:t>N</w:t>
            </w:r>
          </w:p>
        </w:tc>
        <w:tc>
          <w:tcPr>
            <w:tcW w:w="1484" w:type="dxa"/>
            <w:vAlign w:val="center"/>
          </w:tcPr>
          <w:p w14:paraId="47D7A0FC" w14:textId="7494915A" w:rsidR="0040392E" w:rsidRPr="00E835C7" w:rsidRDefault="0040392E" w:rsidP="00E835C7">
            <w:pPr>
              <w:rPr>
                <w:sz w:val="20"/>
                <w:szCs w:val="20"/>
              </w:rPr>
            </w:pPr>
            <w:r w:rsidRPr="00E835C7">
              <w:rPr>
                <w:sz w:val="20"/>
                <w:szCs w:val="20"/>
              </w:rPr>
              <w:t>N</w:t>
            </w:r>
          </w:p>
        </w:tc>
        <w:tc>
          <w:tcPr>
            <w:tcW w:w="1621" w:type="dxa"/>
            <w:vAlign w:val="center"/>
          </w:tcPr>
          <w:p w14:paraId="3647D178" w14:textId="029916CC" w:rsidR="0040392E" w:rsidRPr="00E835C7" w:rsidRDefault="0040392E" w:rsidP="00E835C7">
            <w:pPr>
              <w:rPr>
                <w:sz w:val="20"/>
                <w:szCs w:val="20"/>
              </w:rPr>
            </w:pPr>
            <w:r w:rsidRPr="00E835C7">
              <w:rPr>
                <w:sz w:val="20"/>
                <w:szCs w:val="20"/>
              </w:rPr>
              <w:t>N</w:t>
            </w:r>
          </w:p>
        </w:tc>
        <w:tc>
          <w:tcPr>
            <w:tcW w:w="1986" w:type="dxa"/>
            <w:vAlign w:val="center"/>
          </w:tcPr>
          <w:p w14:paraId="7C3BADF9" w14:textId="460C2F34" w:rsidR="0040392E" w:rsidRPr="00E835C7" w:rsidRDefault="0040392E" w:rsidP="00E835C7">
            <w:pPr>
              <w:rPr>
                <w:sz w:val="20"/>
                <w:szCs w:val="20"/>
              </w:rPr>
            </w:pPr>
            <w:r w:rsidRPr="00E835C7">
              <w:rPr>
                <w:sz w:val="20"/>
                <w:szCs w:val="20"/>
              </w:rPr>
              <w:t>Slender fingers and toes</w:t>
            </w:r>
          </w:p>
        </w:tc>
      </w:tr>
      <w:tr w:rsidR="0040392E" w14:paraId="456DCC03" w14:textId="77777777" w:rsidTr="00E835C7">
        <w:tc>
          <w:tcPr>
            <w:tcW w:w="3125" w:type="dxa"/>
            <w:vAlign w:val="center"/>
          </w:tcPr>
          <w:p w14:paraId="22063CF4" w14:textId="5C7BC657" w:rsidR="0040392E" w:rsidRPr="00E835C7" w:rsidRDefault="0040392E" w:rsidP="00E835C7">
            <w:pPr>
              <w:rPr>
                <w:sz w:val="20"/>
                <w:szCs w:val="20"/>
              </w:rPr>
            </w:pPr>
            <w:r w:rsidRPr="00E835C7">
              <w:rPr>
                <w:iCs/>
                <w:sz w:val="20"/>
                <w:szCs w:val="20"/>
              </w:rPr>
              <w:t>Finger/wrist contractures</w:t>
            </w:r>
          </w:p>
        </w:tc>
        <w:tc>
          <w:tcPr>
            <w:tcW w:w="1986" w:type="dxa"/>
            <w:vAlign w:val="center"/>
          </w:tcPr>
          <w:p w14:paraId="645D1848" w14:textId="1374F065" w:rsidR="0040392E" w:rsidRPr="00E835C7" w:rsidRDefault="0040392E" w:rsidP="00E835C7">
            <w:pPr>
              <w:rPr>
                <w:sz w:val="20"/>
                <w:szCs w:val="20"/>
              </w:rPr>
            </w:pPr>
            <w:r w:rsidRPr="00E835C7">
              <w:rPr>
                <w:sz w:val="20"/>
                <w:szCs w:val="20"/>
              </w:rPr>
              <w:t>N</w:t>
            </w:r>
          </w:p>
        </w:tc>
        <w:tc>
          <w:tcPr>
            <w:tcW w:w="1986" w:type="dxa"/>
            <w:vAlign w:val="center"/>
          </w:tcPr>
          <w:p w14:paraId="62797279" w14:textId="0836FEAE" w:rsidR="0040392E" w:rsidRPr="00E835C7" w:rsidRDefault="0040392E" w:rsidP="00E835C7">
            <w:pPr>
              <w:rPr>
                <w:sz w:val="20"/>
                <w:szCs w:val="20"/>
              </w:rPr>
            </w:pPr>
            <w:r w:rsidRPr="00E835C7">
              <w:rPr>
                <w:sz w:val="20"/>
                <w:szCs w:val="20"/>
              </w:rPr>
              <w:t>Right hand mild</w:t>
            </w:r>
          </w:p>
        </w:tc>
        <w:tc>
          <w:tcPr>
            <w:tcW w:w="1986" w:type="dxa"/>
            <w:vAlign w:val="center"/>
          </w:tcPr>
          <w:p w14:paraId="68297082" w14:textId="5AF5CC2B" w:rsidR="0040392E" w:rsidRPr="00E835C7" w:rsidRDefault="0040392E" w:rsidP="00555E96">
            <w:pPr>
              <w:rPr>
                <w:sz w:val="20"/>
                <w:szCs w:val="20"/>
              </w:rPr>
            </w:pPr>
            <w:r w:rsidRPr="00E835C7">
              <w:rPr>
                <w:sz w:val="20"/>
                <w:szCs w:val="20"/>
              </w:rPr>
              <w:t>N</w:t>
            </w:r>
          </w:p>
        </w:tc>
        <w:tc>
          <w:tcPr>
            <w:tcW w:w="1484" w:type="dxa"/>
            <w:vAlign w:val="center"/>
          </w:tcPr>
          <w:p w14:paraId="18CE224A" w14:textId="4629C692" w:rsidR="0040392E" w:rsidRPr="00E835C7" w:rsidRDefault="0040392E" w:rsidP="00E835C7">
            <w:pPr>
              <w:rPr>
                <w:sz w:val="20"/>
                <w:szCs w:val="20"/>
              </w:rPr>
            </w:pPr>
            <w:r w:rsidRPr="00E835C7">
              <w:rPr>
                <w:sz w:val="20"/>
                <w:szCs w:val="20"/>
              </w:rPr>
              <w:t>limitation of finger movement at distal IP joints and opposition of thumb</w:t>
            </w:r>
          </w:p>
        </w:tc>
        <w:tc>
          <w:tcPr>
            <w:tcW w:w="1621" w:type="dxa"/>
            <w:vAlign w:val="center"/>
          </w:tcPr>
          <w:p w14:paraId="37063C69" w14:textId="4BB39E2A" w:rsidR="0040392E" w:rsidRPr="00E835C7" w:rsidRDefault="0040392E" w:rsidP="00E835C7">
            <w:pPr>
              <w:rPr>
                <w:sz w:val="20"/>
                <w:szCs w:val="20"/>
              </w:rPr>
            </w:pPr>
            <w:r w:rsidRPr="00E835C7">
              <w:rPr>
                <w:sz w:val="20"/>
                <w:szCs w:val="20"/>
              </w:rPr>
              <w:t>limitation of finger extension</w:t>
            </w:r>
          </w:p>
        </w:tc>
        <w:tc>
          <w:tcPr>
            <w:tcW w:w="1986" w:type="dxa"/>
            <w:vAlign w:val="center"/>
          </w:tcPr>
          <w:p w14:paraId="05486596" w14:textId="44C783E7" w:rsidR="0040392E" w:rsidRPr="00E835C7" w:rsidRDefault="0040392E" w:rsidP="00E835C7">
            <w:pPr>
              <w:rPr>
                <w:sz w:val="20"/>
                <w:szCs w:val="20"/>
              </w:rPr>
            </w:pPr>
            <w:r w:rsidRPr="00E835C7">
              <w:rPr>
                <w:sz w:val="20"/>
                <w:szCs w:val="20"/>
              </w:rPr>
              <w:t>N</w:t>
            </w:r>
          </w:p>
        </w:tc>
      </w:tr>
      <w:tr w:rsidR="0040392E" w14:paraId="44AE238B" w14:textId="77777777" w:rsidTr="00E835C7">
        <w:tc>
          <w:tcPr>
            <w:tcW w:w="3125" w:type="dxa"/>
            <w:vAlign w:val="center"/>
          </w:tcPr>
          <w:p w14:paraId="2038627D" w14:textId="351C1C2C" w:rsidR="0040392E" w:rsidRPr="00E835C7" w:rsidRDefault="0040392E" w:rsidP="00E835C7">
            <w:pPr>
              <w:rPr>
                <w:sz w:val="20"/>
                <w:szCs w:val="20"/>
              </w:rPr>
            </w:pPr>
            <w:r w:rsidRPr="00E835C7">
              <w:rPr>
                <w:iCs/>
                <w:sz w:val="20"/>
                <w:szCs w:val="20"/>
              </w:rPr>
              <w:t>Talipes Equinovarus</w:t>
            </w:r>
          </w:p>
        </w:tc>
        <w:tc>
          <w:tcPr>
            <w:tcW w:w="1986" w:type="dxa"/>
            <w:vAlign w:val="center"/>
          </w:tcPr>
          <w:p w14:paraId="2E270F42" w14:textId="12718301" w:rsidR="0040392E" w:rsidRPr="00E835C7" w:rsidRDefault="0040392E" w:rsidP="00E835C7">
            <w:pPr>
              <w:rPr>
                <w:sz w:val="20"/>
                <w:szCs w:val="20"/>
              </w:rPr>
            </w:pPr>
            <w:r w:rsidRPr="00E835C7">
              <w:rPr>
                <w:sz w:val="20"/>
                <w:szCs w:val="20"/>
              </w:rPr>
              <w:t>N</w:t>
            </w:r>
          </w:p>
        </w:tc>
        <w:tc>
          <w:tcPr>
            <w:tcW w:w="1986" w:type="dxa"/>
            <w:vAlign w:val="center"/>
          </w:tcPr>
          <w:p w14:paraId="2B811325" w14:textId="27BB67A0" w:rsidR="0040392E" w:rsidRPr="00E835C7" w:rsidRDefault="0040392E" w:rsidP="00E835C7">
            <w:pPr>
              <w:rPr>
                <w:sz w:val="20"/>
                <w:szCs w:val="20"/>
              </w:rPr>
            </w:pPr>
            <w:r w:rsidRPr="00E835C7">
              <w:rPr>
                <w:sz w:val="20"/>
                <w:szCs w:val="20"/>
              </w:rPr>
              <w:t>Bilateral</w:t>
            </w:r>
          </w:p>
        </w:tc>
        <w:tc>
          <w:tcPr>
            <w:tcW w:w="1986" w:type="dxa"/>
            <w:vAlign w:val="center"/>
          </w:tcPr>
          <w:p w14:paraId="11C846D0" w14:textId="5B8329AF" w:rsidR="0040392E" w:rsidRPr="00E835C7" w:rsidRDefault="0040392E" w:rsidP="00E835C7">
            <w:pPr>
              <w:rPr>
                <w:sz w:val="20"/>
                <w:szCs w:val="20"/>
              </w:rPr>
            </w:pPr>
            <w:r w:rsidRPr="00E835C7">
              <w:rPr>
                <w:sz w:val="20"/>
                <w:szCs w:val="20"/>
              </w:rPr>
              <w:t>Right</w:t>
            </w:r>
          </w:p>
        </w:tc>
        <w:tc>
          <w:tcPr>
            <w:tcW w:w="1484" w:type="dxa"/>
            <w:vAlign w:val="center"/>
          </w:tcPr>
          <w:p w14:paraId="4B516145" w14:textId="51E30021" w:rsidR="0040392E" w:rsidRPr="00E835C7" w:rsidRDefault="0040392E" w:rsidP="00E835C7">
            <w:pPr>
              <w:rPr>
                <w:sz w:val="20"/>
                <w:szCs w:val="20"/>
              </w:rPr>
            </w:pPr>
            <w:r w:rsidRPr="00E835C7">
              <w:rPr>
                <w:sz w:val="20"/>
                <w:szCs w:val="20"/>
              </w:rPr>
              <w:t>bilateral metatarsus adductus</w:t>
            </w:r>
          </w:p>
        </w:tc>
        <w:tc>
          <w:tcPr>
            <w:tcW w:w="1621" w:type="dxa"/>
            <w:vAlign w:val="center"/>
          </w:tcPr>
          <w:p w14:paraId="0C0D6764" w14:textId="0C88DEDD" w:rsidR="0040392E" w:rsidRPr="00E835C7" w:rsidRDefault="0040392E" w:rsidP="00E835C7">
            <w:pPr>
              <w:rPr>
                <w:sz w:val="20"/>
                <w:szCs w:val="20"/>
              </w:rPr>
            </w:pPr>
            <w:r w:rsidRPr="00E835C7">
              <w:rPr>
                <w:sz w:val="20"/>
                <w:szCs w:val="20"/>
              </w:rPr>
              <w:t>N</w:t>
            </w:r>
          </w:p>
        </w:tc>
        <w:tc>
          <w:tcPr>
            <w:tcW w:w="1986" w:type="dxa"/>
            <w:vAlign w:val="center"/>
          </w:tcPr>
          <w:p w14:paraId="79441A34" w14:textId="79DA74D6" w:rsidR="0040392E" w:rsidRPr="00E835C7" w:rsidRDefault="0040392E" w:rsidP="00E835C7">
            <w:pPr>
              <w:rPr>
                <w:sz w:val="20"/>
                <w:szCs w:val="20"/>
              </w:rPr>
            </w:pPr>
            <w:r w:rsidRPr="00E835C7">
              <w:rPr>
                <w:sz w:val="20"/>
                <w:szCs w:val="20"/>
              </w:rPr>
              <w:t>Severe bilateral</w:t>
            </w:r>
          </w:p>
        </w:tc>
      </w:tr>
      <w:tr w:rsidR="0040392E" w14:paraId="54C55775" w14:textId="77777777" w:rsidTr="00E835C7">
        <w:tc>
          <w:tcPr>
            <w:tcW w:w="3125" w:type="dxa"/>
            <w:vAlign w:val="center"/>
          </w:tcPr>
          <w:p w14:paraId="67965F7D" w14:textId="4CC12A8E" w:rsidR="0040392E" w:rsidRPr="00E835C7" w:rsidRDefault="0040392E" w:rsidP="00E835C7">
            <w:pPr>
              <w:rPr>
                <w:sz w:val="20"/>
                <w:szCs w:val="20"/>
              </w:rPr>
            </w:pPr>
            <w:r w:rsidRPr="00E835C7">
              <w:rPr>
                <w:iCs/>
                <w:sz w:val="20"/>
                <w:szCs w:val="20"/>
              </w:rPr>
              <w:t>Other</w:t>
            </w:r>
          </w:p>
        </w:tc>
        <w:tc>
          <w:tcPr>
            <w:tcW w:w="1986" w:type="dxa"/>
            <w:vAlign w:val="center"/>
          </w:tcPr>
          <w:p w14:paraId="0EDA3001" w14:textId="298A6A52" w:rsidR="0040392E" w:rsidRPr="00E835C7" w:rsidRDefault="0040392E" w:rsidP="00E835C7">
            <w:pPr>
              <w:rPr>
                <w:sz w:val="20"/>
                <w:szCs w:val="20"/>
              </w:rPr>
            </w:pPr>
            <w:r w:rsidRPr="00E835C7">
              <w:rPr>
                <w:sz w:val="20"/>
                <w:szCs w:val="20"/>
              </w:rPr>
              <w:t> </w:t>
            </w:r>
          </w:p>
        </w:tc>
        <w:tc>
          <w:tcPr>
            <w:tcW w:w="1986" w:type="dxa"/>
            <w:vAlign w:val="center"/>
          </w:tcPr>
          <w:p w14:paraId="637057EC" w14:textId="3E1D925F" w:rsidR="0040392E" w:rsidRPr="00E835C7" w:rsidRDefault="0040392E" w:rsidP="00E835C7">
            <w:pPr>
              <w:rPr>
                <w:sz w:val="20"/>
                <w:szCs w:val="20"/>
              </w:rPr>
            </w:pPr>
            <w:r w:rsidRPr="00E835C7">
              <w:rPr>
                <w:sz w:val="20"/>
                <w:szCs w:val="20"/>
              </w:rPr>
              <w:t>Severe bilateral hip dysplasia</w:t>
            </w:r>
          </w:p>
        </w:tc>
        <w:tc>
          <w:tcPr>
            <w:tcW w:w="1986" w:type="dxa"/>
            <w:vAlign w:val="center"/>
          </w:tcPr>
          <w:p w14:paraId="67E9F676" w14:textId="0F852466" w:rsidR="0040392E" w:rsidRPr="00E835C7" w:rsidRDefault="0040392E" w:rsidP="00E835C7">
            <w:pPr>
              <w:rPr>
                <w:sz w:val="20"/>
                <w:szCs w:val="20"/>
              </w:rPr>
            </w:pPr>
            <w:r w:rsidRPr="00E835C7">
              <w:rPr>
                <w:sz w:val="20"/>
                <w:szCs w:val="20"/>
              </w:rPr>
              <w:t>None</w:t>
            </w:r>
          </w:p>
        </w:tc>
        <w:tc>
          <w:tcPr>
            <w:tcW w:w="1484" w:type="dxa"/>
            <w:vAlign w:val="center"/>
          </w:tcPr>
          <w:p w14:paraId="15A10521" w14:textId="01D22763" w:rsidR="0040392E" w:rsidRPr="00E835C7" w:rsidRDefault="0040392E" w:rsidP="00E835C7">
            <w:pPr>
              <w:rPr>
                <w:sz w:val="20"/>
                <w:szCs w:val="20"/>
              </w:rPr>
            </w:pPr>
            <w:r w:rsidRPr="00E835C7">
              <w:rPr>
                <w:sz w:val="20"/>
                <w:szCs w:val="20"/>
              </w:rPr>
              <w:t xml:space="preserve">unilateral radioulnar synostosis; bilateral hypoplastic thumbs; </w:t>
            </w:r>
          </w:p>
        </w:tc>
        <w:tc>
          <w:tcPr>
            <w:tcW w:w="1621" w:type="dxa"/>
            <w:vAlign w:val="center"/>
          </w:tcPr>
          <w:p w14:paraId="5D4E8AEB" w14:textId="763DBBA1" w:rsidR="0040392E" w:rsidRPr="00E835C7" w:rsidRDefault="0040392E" w:rsidP="00E835C7">
            <w:pPr>
              <w:rPr>
                <w:sz w:val="20"/>
                <w:szCs w:val="20"/>
              </w:rPr>
            </w:pPr>
            <w:r w:rsidRPr="00E835C7">
              <w:rPr>
                <w:sz w:val="20"/>
                <w:szCs w:val="20"/>
              </w:rPr>
              <w:t>Radioulnar synostosis and small thumbs bilaterally</w:t>
            </w:r>
          </w:p>
        </w:tc>
        <w:tc>
          <w:tcPr>
            <w:tcW w:w="1986" w:type="dxa"/>
            <w:vAlign w:val="center"/>
          </w:tcPr>
          <w:p w14:paraId="29344199" w14:textId="3954184F" w:rsidR="0040392E" w:rsidRPr="00E835C7" w:rsidRDefault="0040392E" w:rsidP="00E835C7">
            <w:pPr>
              <w:rPr>
                <w:sz w:val="20"/>
                <w:szCs w:val="20"/>
              </w:rPr>
            </w:pPr>
            <w:r w:rsidRPr="00E835C7">
              <w:rPr>
                <w:sz w:val="20"/>
                <w:szCs w:val="20"/>
              </w:rPr>
              <w:t>Severe bilateral hip dysplasia</w:t>
            </w:r>
          </w:p>
        </w:tc>
      </w:tr>
      <w:tr w:rsidR="0040392E" w14:paraId="51AEC152" w14:textId="77777777" w:rsidTr="00E835C7">
        <w:tc>
          <w:tcPr>
            <w:tcW w:w="3125" w:type="dxa"/>
            <w:vAlign w:val="center"/>
          </w:tcPr>
          <w:p w14:paraId="31B90B48" w14:textId="58E52C7A" w:rsidR="0040392E" w:rsidRPr="00E835C7" w:rsidRDefault="0040392E" w:rsidP="00E835C7">
            <w:pPr>
              <w:rPr>
                <w:sz w:val="20"/>
                <w:szCs w:val="20"/>
              </w:rPr>
            </w:pPr>
            <w:r w:rsidRPr="00E835C7">
              <w:rPr>
                <w:bCs/>
                <w:sz w:val="20"/>
                <w:szCs w:val="20"/>
              </w:rPr>
              <w:t>EXTRAOCULAR ABNORMALITIES</w:t>
            </w:r>
          </w:p>
        </w:tc>
        <w:tc>
          <w:tcPr>
            <w:tcW w:w="1986" w:type="dxa"/>
            <w:vAlign w:val="center"/>
          </w:tcPr>
          <w:p w14:paraId="22F29297" w14:textId="6AE8390E" w:rsidR="0040392E" w:rsidRPr="00E835C7" w:rsidRDefault="0040392E" w:rsidP="00E835C7">
            <w:pPr>
              <w:rPr>
                <w:sz w:val="20"/>
                <w:szCs w:val="20"/>
              </w:rPr>
            </w:pPr>
            <w:r w:rsidRPr="00E835C7">
              <w:rPr>
                <w:sz w:val="20"/>
                <w:szCs w:val="20"/>
              </w:rPr>
              <w:t> </w:t>
            </w:r>
          </w:p>
        </w:tc>
        <w:tc>
          <w:tcPr>
            <w:tcW w:w="1986" w:type="dxa"/>
            <w:vAlign w:val="center"/>
          </w:tcPr>
          <w:p w14:paraId="4EEE5EA1" w14:textId="69E1CE23" w:rsidR="0040392E" w:rsidRPr="00E835C7" w:rsidRDefault="0040392E" w:rsidP="00E835C7">
            <w:pPr>
              <w:rPr>
                <w:sz w:val="20"/>
                <w:szCs w:val="20"/>
              </w:rPr>
            </w:pPr>
            <w:r w:rsidRPr="00E835C7">
              <w:rPr>
                <w:sz w:val="20"/>
                <w:szCs w:val="20"/>
              </w:rPr>
              <w:t> </w:t>
            </w:r>
          </w:p>
        </w:tc>
        <w:tc>
          <w:tcPr>
            <w:tcW w:w="1986" w:type="dxa"/>
            <w:vAlign w:val="center"/>
          </w:tcPr>
          <w:p w14:paraId="29B13409" w14:textId="16ADFEE4" w:rsidR="0040392E" w:rsidRPr="00E835C7" w:rsidRDefault="0040392E" w:rsidP="00E835C7">
            <w:pPr>
              <w:rPr>
                <w:sz w:val="20"/>
                <w:szCs w:val="20"/>
              </w:rPr>
            </w:pPr>
            <w:r w:rsidRPr="00E835C7">
              <w:rPr>
                <w:sz w:val="20"/>
                <w:szCs w:val="20"/>
              </w:rPr>
              <w:t> </w:t>
            </w:r>
          </w:p>
        </w:tc>
        <w:tc>
          <w:tcPr>
            <w:tcW w:w="1484" w:type="dxa"/>
            <w:vAlign w:val="center"/>
          </w:tcPr>
          <w:p w14:paraId="0E26062E" w14:textId="2C183311" w:rsidR="0040392E" w:rsidRPr="00E835C7" w:rsidRDefault="0040392E" w:rsidP="00E835C7">
            <w:pPr>
              <w:rPr>
                <w:sz w:val="20"/>
                <w:szCs w:val="20"/>
              </w:rPr>
            </w:pPr>
            <w:r w:rsidRPr="00E835C7">
              <w:rPr>
                <w:sz w:val="20"/>
                <w:szCs w:val="20"/>
              </w:rPr>
              <w:t> </w:t>
            </w:r>
          </w:p>
        </w:tc>
        <w:tc>
          <w:tcPr>
            <w:tcW w:w="1621" w:type="dxa"/>
            <w:vAlign w:val="center"/>
          </w:tcPr>
          <w:p w14:paraId="63C7BC12" w14:textId="376BDC88" w:rsidR="0040392E" w:rsidRPr="00E835C7" w:rsidRDefault="0040392E" w:rsidP="00E835C7">
            <w:pPr>
              <w:rPr>
                <w:sz w:val="20"/>
                <w:szCs w:val="20"/>
              </w:rPr>
            </w:pPr>
            <w:r w:rsidRPr="00E835C7">
              <w:rPr>
                <w:sz w:val="20"/>
                <w:szCs w:val="20"/>
              </w:rPr>
              <w:t> </w:t>
            </w:r>
          </w:p>
        </w:tc>
        <w:tc>
          <w:tcPr>
            <w:tcW w:w="1986" w:type="dxa"/>
            <w:vAlign w:val="center"/>
          </w:tcPr>
          <w:p w14:paraId="0086E293" w14:textId="3FF82094" w:rsidR="0040392E" w:rsidRPr="00E835C7" w:rsidRDefault="0040392E" w:rsidP="00E835C7">
            <w:pPr>
              <w:rPr>
                <w:sz w:val="20"/>
                <w:szCs w:val="20"/>
              </w:rPr>
            </w:pPr>
            <w:r w:rsidRPr="00E835C7">
              <w:rPr>
                <w:sz w:val="20"/>
                <w:szCs w:val="20"/>
              </w:rPr>
              <w:t> </w:t>
            </w:r>
          </w:p>
        </w:tc>
      </w:tr>
      <w:tr w:rsidR="0040392E" w14:paraId="4A860C54" w14:textId="77777777" w:rsidTr="00E835C7">
        <w:tc>
          <w:tcPr>
            <w:tcW w:w="3125" w:type="dxa"/>
            <w:vAlign w:val="center"/>
          </w:tcPr>
          <w:p w14:paraId="383B4F2B" w14:textId="2D069912" w:rsidR="0040392E" w:rsidRPr="00E835C7" w:rsidRDefault="0040392E" w:rsidP="00E835C7">
            <w:pPr>
              <w:rPr>
                <w:sz w:val="20"/>
                <w:szCs w:val="20"/>
              </w:rPr>
            </w:pPr>
            <w:r w:rsidRPr="00E835C7">
              <w:rPr>
                <w:iCs/>
                <w:sz w:val="20"/>
                <w:szCs w:val="20"/>
              </w:rPr>
              <w:t>cerebral MRI (at age)</w:t>
            </w:r>
          </w:p>
        </w:tc>
        <w:tc>
          <w:tcPr>
            <w:tcW w:w="1986" w:type="dxa"/>
            <w:vAlign w:val="center"/>
          </w:tcPr>
          <w:p w14:paraId="5658E489" w14:textId="712B1011" w:rsidR="0040392E" w:rsidRPr="00E835C7" w:rsidRDefault="0040392E" w:rsidP="00E835C7">
            <w:pPr>
              <w:rPr>
                <w:sz w:val="20"/>
                <w:szCs w:val="20"/>
              </w:rPr>
            </w:pPr>
            <w:r w:rsidRPr="00E835C7">
              <w:rPr>
                <w:sz w:val="20"/>
                <w:szCs w:val="20"/>
              </w:rPr>
              <w:t>Chiari type I malformation</w:t>
            </w:r>
          </w:p>
        </w:tc>
        <w:tc>
          <w:tcPr>
            <w:tcW w:w="1986" w:type="dxa"/>
            <w:vAlign w:val="center"/>
          </w:tcPr>
          <w:p w14:paraId="2B44334A" w14:textId="1C1455C9" w:rsidR="0040392E" w:rsidRPr="00E835C7" w:rsidRDefault="0040392E" w:rsidP="00E835C7">
            <w:pPr>
              <w:rPr>
                <w:sz w:val="20"/>
                <w:szCs w:val="20"/>
              </w:rPr>
            </w:pPr>
            <w:r w:rsidRPr="00E835C7">
              <w:rPr>
                <w:sz w:val="20"/>
                <w:szCs w:val="20"/>
              </w:rPr>
              <w:t>Paucity of cerebral white matter and thoracic syringomyelia</w:t>
            </w:r>
          </w:p>
        </w:tc>
        <w:tc>
          <w:tcPr>
            <w:tcW w:w="1986" w:type="dxa"/>
            <w:vAlign w:val="center"/>
          </w:tcPr>
          <w:p w14:paraId="7270575A" w14:textId="532BD25D" w:rsidR="0040392E" w:rsidRPr="00E835C7" w:rsidRDefault="0040392E" w:rsidP="00E835C7">
            <w:pPr>
              <w:rPr>
                <w:sz w:val="20"/>
                <w:szCs w:val="20"/>
              </w:rPr>
            </w:pPr>
            <w:r w:rsidRPr="00E835C7">
              <w:rPr>
                <w:sz w:val="20"/>
                <w:szCs w:val="20"/>
              </w:rPr>
              <w:t>ND</w:t>
            </w:r>
          </w:p>
        </w:tc>
        <w:tc>
          <w:tcPr>
            <w:tcW w:w="1484" w:type="dxa"/>
            <w:vAlign w:val="center"/>
          </w:tcPr>
          <w:p w14:paraId="5AD3FDBF" w14:textId="53322B87" w:rsidR="0040392E" w:rsidRPr="00E835C7" w:rsidRDefault="0040392E" w:rsidP="00E835C7">
            <w:pPr>
              <w:rPr>
                <w:sz w:val="20"/>
                <w:szCs w:val="20"/>
              </w:rPr>
            </w:pPr>
            <w:r w:rsidRPr="00E835C7">
              <w:rPr>
                <w:sz w:val="20"/>
                <w:szCs w:val="20"/>
              </w:rPr>
              <w:t>ND</w:t>
            </w:r>
          </w:p>
        </w:tc>
        <w:tc>
          <w:tcPr>
            <w:tcW w:w="1621" w:type="dxa"/>
            <w:vAlign w:val="center"/>
          </w:tcPr>
          <w:p w14:paraId="11BA715D" w14:textId="46BCA98B" w:rsidR="0040392E" w:rsidRPr="00E835C7" w:rsidRDefault="0040392E" w:rsidP="00E835C7">
            <w:pPr>
              <w:rPr>
                <w:sz w:val="20"/>
                <w:szCs w:val="20"/>
              </w:rPr>
            </w:pPr>
            <w:r w:rsidRPr="00E835C7">
              <w:rPr>
                <w:sz w:val="20"/>
                <w:szCs w:val="20"/>
              </w:rPr>
              <w:t>ND</w:t>
            </w:r>
          </w:p>
        </w:tc>
        <w:tc>
          <w:tcPr>
            <w:tcW w:w="1986" w:type="dxa"/>
            <w:vAlign w:val="center"/>
          </w:tcPr>
          <w:p w14:paraId="389BC29E" w14:textId="4EC1089F" w:rsidR="0040392E" w:rsidRPr="00E835C7" w:rsidRDefault="0040392E" w:rsidP="00E835C7">
            <w:pPr>
              <w:rPr>
                <w:sz w:val="20"/>
                <w:szCs w:val="20"/>
              </w:rPr>
            </w:pPr>
            <w:r w:rsidRPr="00E835C7">
              <w:rPr>
                <w:sz w:val="20"/>
                <w:szCs w:val="20"/>
              </w:rPr>
              <w:t xml:space="preserve">Abnormal orientation of the hippocampus, syringomyelia </w:t>
            </w:r>
          </w:p>
        </w:tc>
      </w:tr>
      <w:tr w:rsidR="0040392E" w14:paraId="4449BDBD" w14:textId="77777777" w:rsidTr="00E835C7">
        <w:tc>
          <w:tcPr>
            <w:tcW w:w="3125" w:type="dxa"/>
            <w:vAlign w:val="center"/>
          </w:tcPr>
          <w:p w14:paraId="1393BFB2" w14:textId="251CC2F9" w:rsidR="0040392E" w:rsidRPr="00E835C7" w:rsidRDefault="0040392E" w:rsidP="00E835C7">
            <w:pPr>
              <w:rPr>
                <w:sz w:val="20"/>
                <w:szCs w:val="20"/>
              </w:rPr>
            </w:pPr>
            <w:r w:rsidRPr="00E835C7">
              <w:rPr>
                <w:iCs/>
                <w:sz w:val="20"/>
                <w:szCs w:val="20"/>
              </w:rPr>
              <w:t>speech/language development</w:t>
            </w:r>
          </w:p>
        </w:tc>
        <w:tc>
          <w:tcPr>
            <w:tcW w:w="1986" w:type="dxa"/>
            <w:vAlign w:val="center"/>
          </w:tcPr>
          <w:p w14:paraId="262DC697" w14:textId="5B7095C2" w:rsidR="0040392E" w:rsidRPr="00E835C7" w:rsidRDefault="0040392E" w:rsidP="00E835C7">
            <w:pPr>
              <w:rPr>
                <w:sz w:val="20"/>
                <w:szCs w:val="20"/>
              </w:rPr>
            </w:pPr>
            <w:r w:rsidRPr="00E835C7">
              <w:rPr>
                <w:sz w:val="20"/>
                <w:szCs w:val="20"/>
              </w:rPr>
              <w:t>Delayed</w:t>
            </w:r>
          </w:p>
        </w:tc>
        <w:tc>
          <w:tcPr>
            <w:tcW w:w="1986" w:type="dxa"/>
            <w:vAlign w:val="center"/>
          </w:tcPr>
          <w:p w14:paraId="452847CD" w14:textId="092E2260" w:rsidR="0040392E" w:rsidRPr="00E835C7" w:rsidRDefault="0040392E" w:rsidP="00E835C7">
            <w:pPr>
              <w:rPr>
                <w:sz w:val="20"/>
                <w:szCs w:val="20"/>
              </w:rPr>
            </w:pPr>
            <w:r w:rsidRPr="00E835C7">
              <w:rPr>
                <w:sz w:val="20"/>
                <w:szCs w:val="20"/>
              </w:rPr>
              <w:t>Delayed</w:t>
            </w:r>
          </w:p>
        </w:tc>
        <w:tc>
          <w:tcPr>
            <w:tcW w:w="1986" w:type="dxa"/>
            <w:vAlign w:val="center"/>
          </w:tcPr>
          <w:p w14:paraId="35575F1C" w14:textId="49E969C2" w:rsidR="0040392E" w:rsidRPr="00E835C7" w:rsidRDefault="0040392E" w:rsidP="00E835C7">
            <w:pPr>
              <w:rPr>
                <w:sz w:val="20"/>
                <w:szCs w:val="20"/>
              </w:rPr>
            </w:pPr>
            <w:r w:rsidRPr="00E835C7">
              <w:rPr>
                <w:sz w:val="20"/>
                <w:szCs w:val="20"/>
              </w:rPr>
              <w:t xml:space="preserve">Mild delay </w:t>
            </w:r>
          </w:p>
        </w:tc>
        <w:tc>
          <w:tcPr>
            <w:tcW w:w="1484" w:type="dxa"/>
            <w:vAlign w:val="center"/>
          </w:tcPr>
          <w:p w14:paraId="73E894A1" w14:textId="1A8B09C0" w:rsidR="0040392E" w:rsidRPr="00E835C7" w:rsidRDefault="0040392E" w:rsidP="00E835C7">
            <w:pPr>
              <w:rPr>
                <w:sz w:val="20"/>
                <w:szCs w:val="20"/>
              </w:rPr>
            </w:pPr>
            <w:r w:rsidRPr="00E835C7">
              <w:rPr>
                <w:sz w:val="20"/>
                <w:szCs w:val="20"/>
              </w:rPr>
              <w:t>Mild delay</w:t>
            </w:r>
          </w:p>
        </w:tc>
        <w:tc>
          <w:tcPr>
            <w:tcW w:w="1621" w:type="dxa"/>
            <w:vAlign w:val="center"/>
          </w:tcPr>
          <w:p w14:paraId="3C9ACE10" w14:textId="6301CF28" w:rsidR="0040392E" w:rsidRPr="00E835C7" w:rsidRDefault="0040392E" w:rsidP="00E835C7">
            <w:pPr>
              <w:rPr>
                <w:sz w:val="20"/>
                <w:szCs w:val="20"/>
              </w:rPr>
            </w:pPr>
            <w:r w:rsidRPr="00E835C7">
              <w:rPr>
                <w:sz w:val="20"/>
                <w:szCs w:val="20"/>
              </w:rPr>
              <w:t>N</w:t>
            </w:r>
          </w:p>
        </w:tc>
        <w:tc>
          <w:tcPr>
            <w:tcW w:w="1986" w:type="dxa"/>
            <w:vAlign w:val="center"/>
          </w:tcPr>
          <w:p w14:paraId="19E0131B" w14:textId="57752B83" w:rsidR="0040392E" w:rsidRPr="00E835C7" w:rsidRDefault="0040392E" w:rsidP="00E835C7">
            <w:pPr>
              <w:rPr>
                <w:sz w:val="20"/>
                <w:szCs w:val="20"/>
              </w:rPr>
            </w:pPr>
            <w:r w:rsidRPr="00E835C7">
              <w:rPr>
                <w:sz w:val="20"/>
                <w:szCs w:val="20"/>
              </w:rPr>
              <w:t>Severe</w:t>
            </w:r>
          </w:p>
        </w:tc>
      </w:tr>
      <w:tr w:rsidR="0040392E" w14:paraId="749FE70D" w14:textId="77777777" w:rsidTr="00E835C7">
        <w:tc>
          <w:tcPr>
            <w:tcW w:w="3125" w:type="dxa"/>
            <w:vAlign w:val="center"/>
          </w:tcPr>
          <w:p w14:paraId="5C00C7B6" w14:textId="451335B4" w:rsidR="0040392E" w:rsidRPr="00E835C7" w:rsidRDefault="0040392E" w:rsidP="00E835C7">
            <w:pPr>
              <w:rPr>
                <w:sz w:val="20"/>
                <w:szCs w:val="20"/>
              </w:rPr>
            </w:pPr>
            <w:r w:rsidRPr="00E835C7">
              <w:rPr>
                <w:iCs/>
                <w:sz w:val="20"/>
                <w:szCs w:val="20"/>
              </w:rPr>
              <w:t>motor development</w:t>
            </w:r>
          </w:p>
        </w:tc>
        <w:tc>
          <w:tcPr>
            <w:tcW w:w="1986" w:type="dxa"/>
            <w:vAlign w:val="center"/>
          </w:tcPr>
          <w:p w14:paraId="24FA78F8" w14:textId="0D001090" w:rsidR="0040392E" w:rsidRPr="00E835C7" w:rsidRDefault="0040392E" w:rsidP="00E835C7">
            <w:pPr>
              <w:rPr>
                <w:sz w:val="20"/>
                <w:szCs w:val="20"/>
              </w:rPr>
            </w:pPr>
            <w:r w:rsidRPr="00E835C7">
              <w:rPr>
                <w:sz w:val="20"/>
                <w:szCs w:val="20"/>
              </w:rPr>
              <w:t>Delayed</w:t>
            </w:r>
          </w:p>
        </w:tc>
        <w:tc>
          <w:tcPr>
            <w:tcW w:w="1986" w:type="dxa"/>
            <w:vAlign w:val="center"/>
          </w:tcPr>
          <w:p w14:paraId="37FF927E" w14:textId="56881371" w:rsidR="0040392E" w:rsidRPr="00E835C7" w:rsidRDefault="0040392E" w:rsidP="00E835C7">
            <w:pPr>
              <w:rPr>
                <w:sz w:val="20"/>
                <w:szCs w:val="20"/>
              </w:rPr>
            </w:pPr>
            <w:r w:rsidRPr="00E835C7">
              <w:rPr>
                <w:sz w:val="20"/>
                <w:szCs w:val="20"/>
              </w:rPr>
              <w:t>Delayed</w:t>
            </w:r>
          </w:p>
        </w:tc>
        <w:tc>
          <w:tcPr>
            <w:tcW w:w="1986" w:type="dxa"/>
            <w:vAlign w:val="center"/>
          </w:tcPr>
          <w:p w14:paraId="62A3C1CA" w14:textId="3D5EB98E" w:rsidR="0040392E" w:rsidRPr="00E835C7" w:rsidRDefault="0040392E" w:rsidP="00E835C7">
            <w:pPr>
              <w:rPr>
                <w:sz w:val="20"/>
                <w:szCs w:val="20"/>
              </w:rPr>
            </w:pPr>
            <w:r w:rsidRPr="00E835C7">
              <w:rPr>
                <w:sz w:val="20"/>
                <w:szCs w:val="20"/>
              </w:rPr>
              <w:t>Delay</w:t>
            </w:r>
          </w:p>
        </w:tc>
        <w:tc>
          <w:tcPr>
            <w:tcW w:w="1484" w:type="dxa"/>
            <w:vAlign w:val="center"/>
          </w:tcPr>
          <w:p w14:paraId="3F4E504E" w14:textId="76015ED0" w:rsidR="0040392E" w:rsidRPr="00E835C7" w:rsidRDefault="0040392E" w:rsidP="00E835C7">
            <w:pPr>
              <w:rPr>
                <w:sz w:val="20"/>
                <w:szCs w:val="20"/>
              </w:rPr>
            </w:pPr>
            <w:r w:rsidRPr="00E835C7">
              <w:rPr>
                <w:sz w:val="20"/>
                <w:szCs w:val="20"/>
              </w:rPr>
              <w:t>Mild delay</w:t>
            </w:r>
          </w:p>
        </w:tc>
        <w:tc>
          <w:tcPr>
            <w:tcW w:w="1621" w:type="dxa"/>
            <w:vAlign w:val="center"/>
          </w:tcPr>
          <w:p w14:paraId="3A6B85B8" w14:textId="2D9F56C9" w:rsidR="0040392E" w:rsidRPr="00E835C7" w:rsidRDefault="0040392E" w:rsidP="00E835C7">
            <w:pPr>
              <w:rPr>
                <w:sz w:val="20"/>
                <w:szCs w:val="20"/>
              </w:rPr>
            </w:pPr>
            <w:r w:rsidRPr="00E835C7">
              <w:rPr>
                <w:sz w:val="20"/>
                <w:szCs w:val="20"/>
              </w:rPr>
              <w:t>N</w:t>
            </w:r>
          </w:p>
        </w:tc>
        <w:tc>
          <w:tcPr>
            <w:tcW w:w="1986" w:type="dxa"/>
            <w:vAlign w:val="center"/>
          </w:tcPr>
          <w:p w14:paraId="49F5C553" w14:textId="54D13536" w:rsidR="0040392E" w:rsidRPr="00E835C7" w:rsidRDefault="0040392E" w:rsidP="00E835C7">
            <w:pPr>
              <w:rPr>
                <w:sz w:val="20"/>
                <w:szCs w:val="20"/>
              </w:rPr>
            </w:pPr>
            <w:r w:rsidRPr="00E835C7">
              <w:rPr>
                <w:sz w:val="20"/>
                <w:szCs w:val="20"/>
              </w:rPr>
              <w:t>Delayed</w:t>
            </w:r>
          </w:p>
        </w:tc>
      </w:tr>
      <w:tr w:rsidR="0040392E" w14:paraId="4ABBCDDD" w14:textId="77777777" w:rsidTr="00E835C7">
        <w:tc>
          <w:tcPr>
            <w:tcW w:w="3125" w:type="dxa"/>
            <w:vAlign w:val="center"/>
          </w:tcPr>
          <w:p w14:paraId="356FDF20" w14:textId="78F32A70" w:rsidR="0040392E" w:rsidRPr="00E835C7" w:rsidRDefault="0040392E" w:rsidP="00E835C7">
            <w:pPr>
              <w:rPr>
                <w:sz w:val="20"/>
                <w:szCs w:val="20"/>
              </w:rPr>
            </w:pPr>
            <w:r w:rsidRPr="00E835C7">
              <w:rPr>
                <w:iCs/>
                <w:sz w:val="20"/>
                <w:szCs w:val="20"/>
              </w:rPr>
              <w:t>Cardiac malformation</w:t>
            </w:r>
          </w:p>
        </w:tc>
        <w:tc>
          <w:tcPr>
            <w:tcW w:w="1986" w:type="dxa"/>
            <w:vAlign w:val="center"/>
          </w:tcPr>
          <w:p w14:paraId="1FCF9CC7" w14:textId="23AFF204" w:rsidR="0040392E" w:rsidRPr="00E835C7" w:rsidRDefault="0040392E" w:rsidP="00E835C7">
            <w:pPr>
              <w:rPr>
                <w:sz w:val="20"/>
                <w:szCs w:val="20"/>
              </w:rPr>
            </w:pPr>
            <w:r w:rsidRPr="00E835C7">
              <w:rPr>
                <w:sz w:val="20"/>
                <w:szCs w:val="20"/>
              </w:rPr>
              <w:t>None</w:t>
            </w:r>
          </w:p>
        </w:tc>
        <w:tc>
          <w:tcPr>
            <w:tcW w:w="1986" w:type="dxa"/>
            <w:vAlign w:val="center"/>
          </w:tcPr>
          <w:p w14:paraId="7ABE4313" w14:textId="2FE44983" w:rsidR="0040392E" w:rsidRPr="00E835C7" w:rsidRDefault="0040392E" w:rsidP="00E835C7">
            <w:pPr>
              <w:rPr>
                <w:sz w:val="20"/>
                <w:szCs w:val="20"/>
              </w:rPr>
            </w:pPr>
            <w:r w:rsidRPr="00E835C7">
              <w:rPr>
                <w:sz w:val="20"/>
                <w:szCs w:val="20"/>
              </w:rPr>
              <w:t>mild stenosis of the pulmonary artery branches</w:t>
            </w:r>
          </w:p>
        </w:tc>
        <w:tc>
          <w:tcPr>
            <w:tcW w:w="1986" w:type="dxa"/>
            <w:vAlign w:val="center"/>
          </w:tcPr>
          <w:p w14:paraId="7020265D" w14:textId="63E4FA0F" w:rsidR="0040392E" w:rsidRPr="00E835C7" w:rsidRDefault="0040392E" w:rsidP="00E835C7">
            <w:pPr>
              <w:rPr>
                <w:sz w:val="20"/>
                <w:szCs w:val="20"/>
              </w:rPr>
            </w:pPr>
            <w:r w:rsidRPr="00E835C7">
              <w:rPr>
                <w:sz w:val="20"/>
                <w:szCs w:val="20"/>
              </w:rPr>
              <w:t>Atrial septal defect</w:t>
            </w:r>
          </w:p>
        </w:tc>
        <w:tc>
          <w:tcPr>
            <w:tcW w:w="1484" w:type="dxa"/>
            <w:vAlign w:val="center"/>
          </w:tcPr>
          <w:p w14:paraId="1C6C9E5F" w14:textId="6259F8A0" w:rsidR="0040392E" w:rsidRPr="00E835C7" w:rsidRDefault="0040392E" w:rsidP="00E835C7">
            <w:pPr>
              <w:rPr>
                <w:sz w:val="20"/>
                <w:szCs w:val="20"/>
              </w:rPr>
            </w:pPr>
            <w:r w:rsidRPr="00E835C7">
              <w:rPr>
                <w:sz w:val="20"/>
                <w:szCs w:val="20"/>
              </w:rPr>
              <w:t>None</w:t>
            </w:r>
          </w:p>
        </w:tc>
        <w:tc>
          <w:tcPr>
            <w:tcW w:w="1621" w:type="dxa"/>
            <w:vAlign w:val="center"/>
          </w:tcPr>
          <w:p w14:paraId="0E045B3C" w14:textId="30A3F089" w:rsidR="0040392E" w:rsidRPr="00E835C7" w:rsidRDefault="0040392E" w:rsidP="00E835C7">
            <w:pPr>
              <w:rPr>
                <w:sz w:val="20"/>
                <w:szCs w:val="20"/>
              </w:rPr>
            </w:pPr>
            <w:r w:rsidRPr="00E835C7">
              <w:rPr>
                <w:sz w:val="20"/>
                <w:szCs w:val="20"/>
              </w:rPr>
              <w:t>Unknown</w:t>
            </w:r>
          </w:p>
        </w:tc>
        <w:tc>
          <w:tcPr>
            <w:tcW w:w="1986" w:type="dxa"/>
            <w:vAlign w:val="center"/>
          </w:tcPr>
          <w:p w14:paraId="582CD387" w14:textId="1C4F8C84" w:rsidR="0040392E" w:rsidRPr="00E835C7" w:rsidRDefault="0040392E" w:rsidP="00E835C7">
            <w:pPr>
              <w:rPr>
                <w:sz w:val="20"/>
                <w:szCs w:val="20"/>
              </w:rPr>
            </w:pPr>
            <w:r w:rsidRPr="00E835C7">
              <w:rPr>
                <w:sz w:val="20"/>
                <w:szCs w:val="20"/>
              </w:rPr>
              <w:t>None</w:t>
            </w:r>
          </w:p>
        </w:tc>
      </w:tr>
      <w:tr w:rsidR="0040392E" w14:paraId="7780BDF9" w14:textId="77777777" w:rsidTr="00E835C7">
        <w:tc>
          <w:tcPr>
            <w:tcW w:w="3125" w:type="dxa"/>
            <w:vAlign w:val="center"/>
          </w:tcPr>
          <w:p w14:paraId="21D57FBD" w14:textId="32CE6824" w:rsidR="0040392E" w:rsidRPr="00E835C7" w:rsidRDefault="0040392E" w:rsidP="00E835C7">
            <w:pPr>
              <w:rPr>
                <w:sz w:val="20"/>
                <w:szCs w:val="20"/>
              </w:rPr>
            </w:pPr>
            <w:r w:rsidRPr="00E835C7">
              <w:rPr>
                <w:iCs/>
                <w:sz w:val="20"/>
                <w:szCs w:val="20"/>
              </w:rPr>
              <w:t>Ocular</w:t>
            </w:r>
          </w:p>
        </w:tc>
        <w:tc>
          <w:tcPr>
            <w:tcW w:w="1986" w:type="dxa"/>
            <w:vAlign w:val="center"/>
          </w:tcPr>
          <w:p w14:paraId="16923115" w14:textId="337DEBCB" w:rsidR="0040392E" w:rsidRPr="00E835C7" w:rsidRDefault="0040392E" w:rsidP="00E835C7">
            <w:pPr>
              <w:rPr>
                <w:sz w:val="20"/>
                <w:szCs w:val="20"/>
              </w:rPr>
            </w:pPr>
            <w:r w:rsidRPr="00E835C7">
              <w:rPr>
                <w:sz w:val="20"/>
                <w:szCs w:val="20"/>
              </w:rPr>
              <w:t>Bilateral Coloboma</w:t>
            </w:r>
          </w:p>
        </w:tc>
        <w:tc>
          <w:tcPr>
            <w:tcW w:w="1986" w:type="dxa"/>
            <w:vAlign w:val="center"/>
          </w:tcPr>
          <w:p w14:paraId="0171A7AF" w14:textId="00CBA5DD" w:rsidR="0040392E" w:rsidRPr="00E835C7" w:rsidRDefault="0040392E" w:rsidP="00E835C7">
            <w:pPr>
              <w:rPr>
                <w:sz w:val="20"/>
                <w:szCs w:val="20"/>
              </w:rPr>
            </w:pPr>
            <w:r w:rsidRPr="00E835C7">
              <w:rPr>
                <w:sz w:val="20"/>
                <w:szCs w:val="20"/>
              </w:rPr>
              <w:t> </w:t>
            </w:r>
          </w:p>
        </w:tc>
        <w:tc>
          <w:tcPr>
            <w:tcW w:w="1986" w:type="dxa"/>
            <w:vAlign w:val="center"/>
          </w:tcPr>
          <w:p w14:paraId="003A88C5" w14:textId="1FA6BDF8" w:rsidR="0040392E" w:rsidRPr="00E835C7" w:rsidRDefault="0040392E" w:rsidP="00E835C7">
            <w:pPr>
              <w:rPr>
                <w:sz w:val="20"/>
                <w:szCs w:val="20"/>
              </w:rPr>
            </w:pPr>
            <w:r w:rsidRPr="00E835C7">
              <w:rPr>
                <w:sz w:val="20"/>
                <w:szCs w:val="20"/>
              </w:rPr>
              <w:t>Normal</w:t>
            </w:r>
          </w:p>
        </w:tc>
        <w:tc>
          <w:tcPr>
            <w:tcW w:w="1484" w:type="dxa"/>
            <w:vAlign w:val="center"/>
          </w:tcPr>
          <w:p w14:paraId="609D96C7" w14:textId="5AD28CCA" w:rsidR="0040392E" w:rsidRPr="00E835C7" w:rsidRDefault="0040392E" w:rsidP="00E835C7">
            <w:pPr>
              <w:rPr>
                <w:sz w:val="20"/>
                <w:szCs w:val="20"/>
              </w:rPr>
            </w:pPr>
            <w:r w:rsidRPr="00E835C7">
              <w:rPr>
                <w:sz w:val="20"/>
                <w:szCs w:val="20"/>
              </w:rPr>
              <w:t> </w:t>
            </w:r>
          </w:p>
        </w:tc>
        <w:tc>
          <w:tcPr>
            <w:tcW w:w="1621" w:type="dxa"/>
            <w:vAlign w:val="center"/>
          </w:tcPr>
          <w:p w14:paraId="18AE31E3" w14:textId="5A70017A" w:rsidR="0040392E" w:rsidRPr="00E835C7" w:rsidRDefault="0040392E" w:rsidP="00E835C7">
            <w:pPr>
              <w:rPr>
                <w:sz w:val="20"/>
                <w:szCs w:val="20"/>
              </w:rPr>
            </w:pPr>
            <w:r w:rsidRPr="00E835C7">
              <w:rPr>
                <w:sz w:val="20"/>
                <w:szCs w:val="20"/>
              </w:rPr>
              <w:t xml:space="preserve">frontal sinus </w:t>
            </w:r>
            <w:r w:rsidRPr="00E835C7">
              <w:rPr>
                <w:sz w:val="20"/>
                <w:szCs w:val="20"/>
              </w:rPr>
              <w:lastRenderedPageBreak/>
              <w:t>blockage</w:t>
            </w:r>
          </w:p>
        </w:tc>
        <w:tc>
          <w:tcPr>
            <w:tcW w:w="1986" w:type="dxa"/>
            <w:vAlign w:val="center"/>
          </w:tcPr>
          <w:p w14:paraId="6DBC9A84" w14:textId="15F5909F" w:rsidR="0040392E" w:rsidRPr="00E835C7" w:rsidRDefault="0040392E" w:rsidP="00E835C7">
            <w:pPr>
              <w:rPr>
                <w:sz w:val="20"/>
                <w:szCs w:val="20"/>
              </w:rPr>
            </w:pPr>
            <w:r w:rsidRPr="00E835C7">
              <w:rPr>
                <w:sz w:val="20"/>
                <w:szCs w:val="20"/>
              </w:rPr>
              <w:lastRenderedPageBreak/>
              <w:t>Strabismus</w:t>
            </w:r>
          </w:p>
        </w:tc>
      </w:tr>
      <w:tr w:rsidR="0040392E" w14:paraId="18901F6D" w14:textId="77777777" w:rsidTr="00E835C7">
        <w:tc>
          <w:tcPr>
            <w:tcW w:w="3125" w:type="dxa"/>
            <w:vAlign w:val="center"/>
          </w:tcPr>
          <w:p w14:paraId="2104FB9C" w14:textId="08B9DB70" w:rsidR="0040392E" w:rsidRPr="00E835C7" w:rsidRDefault="0040392E" w:rsidP="00E835C7">
            <w:pPr>
              <w:rPr>
                <w:sz w:val="20"/>
                <w:szCs w:val="20"/>
              </w:rPr>
            </w:pPr>
            <w:r w:rsidRPr="00E835C7">
              <w:rPr>
                <w:iCs/>
                <w:sz w:val="20"/>
                <w:szCs w:val="20"/>
              </w:rPr>
              <w:lastRenderedPageBreak/>
              <w:t>Other</w:t>
            </w:r>
          </w:p>
        </w:tc>
        <w:tc>
          <w:tcPr>
            <w:tcW w:w="1986" w:type="dxa"/>
            <w:vAlign w:val="center"/>
          </w:tcPr>
          <w:p w14:paraId="573556C7" w14:textId="5D240997" w:rsidR="0040392E" w:rsidRPr="00E835C7" w:rsidRDefault="0040392E" w:rsidP="00E835C7">
            <w:pPr>
              <w:rPr>
                <w:sz w:val="20"/>
                <w:szCs w:val="20"/>
              </w:rPr>
            </w:pPr>
            <w:r w:rsidRPr="00E835C7">
              <w:rPr>
                <w:sz w:val="20"/>
                <w:szCs w:val="20"/>
              </w:rPr>
              <w:t>Bilateral inguinal herniae</w:t>
            </w:r>
          </w:p>
        </w:tc>
        <w:tc>
          <w:tcPr>
            <w:tcW w:w="1986" w:type="dxa"/>
            <w:vAlign w:val="center"/>
          </w:tcPr>
          <w:p w14:paraId="344EF898" w14:textId="4A90BEA5" w:rsidR="0040392E" w:rsidRPr="00E835C7" w:rsidRDefault="0040392E" w:rsidP="00E835C7">
            <w:pPr>
              <w:rPr>
                <w:sz w:val="20"/>
                <w:szCs w:val="20"/>
              </w:rPr>
            </w:pPr>
            <w:r w:rsidRPr="00E835C7">
              <w:rPr>
                <w:sz w:val="20"/>
                <w:szCs w:val="20"/>
              </w:rPr>
              <w:t>Thoracolumbar scoliosis</w:t>
            </w:r>
          </w:p>
        </w:tc>
        <w:tc>
          <w:tcPr>
            <w:tcW w:w="1986" w:type="dxa"/>
            <w:vAlign w:val="center"/>
          </w:tcPr>
          <w:p w14:paraId="54A3B310" w14:textId="2DEEA326" w:rsidR="0040392E" w:rsidRPr="00E835C7" w:rsidRDefault="0040392E" w:rsidP="00E835C7">
            <w:pPr>
              <w:rPr>
                <w:sz w:val="20"/>
                <w:szCs w:val="20"/>
              </w:rPr>
            </w:pPr>
            <w:r w:rsidRPr="00E835C7">
              <w:rPr>
                <w:sz w:val="20"/>
                <w:szCs w:val="20"/>
              </w:rPr>
              <w:t>WPPSI-R test, age 5yrs 3 months; Verbal IQ: 74; Performal IQ: 68, Total IQ: 68.</w:t>
            </w:r>
          </w:p>
        </w:tc>
        <w:tc>
          <w:tcPr>
            <w:tcW w:w="1484" w:type="dxa"/>
            <w:vAlign w:val="center"/>
          </w:tcPr>
          <w:p w14:paraId="27195078" w14:textId="36F5AF2A" w:rsidR="0040392E" w:rsidRPr="00E835C7" w:rsidRDefault="0040392E" w:rsidP="00E835C7">
            <w:pPr>
              <w:rPr>
                <w:sz w:val="20"/>
                <w:szCs w:val="20"/>
              </w:rPr>
            </w:pPr>
            <w:r w:rsidRPr="00E835C7">
              <w:rPr>
                <w:sz w:val="20"/>
                <w:szCs w:val="20"/>
              </w:rPr>
              <w:t>Hypospadias</w:t>
            </w:r>
          </w:p>
        </w:tc>
        <w:tc>
          <w:tcPr>
            <w:tcW w:w="1621" w:type="dxa"/>
            <w:vAlign w:val="center"/>
          </w:tcPr>
          <w:p w14:paraId="1130D567" w14:textId="0A4DA73E" w:rsidR="0040392E" w:rsidRPr="00E835C7" w:rsidRDefault="0040392E" w:rsidP="00E835C7">
            <w:pPr>
              <w:rPr>
                <w:sz w:val="20"/>
                <w:szCs w:val="20"/>
              </w:rPr>
            </w:pPr>
            <w:r w:rsidRPr="00E835C7">
              <w:rPr>
                <w:sz w:val="20"/>
                <w:szCs w:val="20"/>
              </w:rPr>
              <w:t>-</w:t>
            </w:r>
          </w:p>
        </w:tc>
        <w:tc>
          <w:tcPr>
            <w:tcW w:w="1986" w:type="dxa"/>
            <w:vAlign w:val="center"/>
          </w:tcPr>
          <w:p w14:paraId="197780AD" w14:textId="6015A5DA" w:rsidR="0040392E" w:rsidRPr="00E835C7" w:rsidRDefault="0040392E" w:rsidP="00E835C7">
            <w:pPr>
              <w:rPr>
                <w:sz w:val="20"/>
                <w:szCs w:val="20"/>
              </w:rPr>
            </w:pPr>
            <w:r w:rsidRPr="00E835C7">
              <w:rPr>
                <w:sz w:val="20"/>
                <w:szCs w:val="20"/>
              </w:rPr>
              <w:t>Focal epilepsy, cryptorchidism</w:t>
            </w:r>
          </w:p>
        </w:tc>
      </w:tr>
    </w:tbl>
    <w:p w14:paraId="18F3BD35" w14:textId="0254C62E" w:rsidR="00387977" w:rsidRDefault="00555E96" w:rsidP="00387977">
      <w:pPr>
        <w:spacing w:line="480" w:lineRule="auto"/>
      </w:pPr>
      <w:r>
        <w:t xml:space="preserve">N, absent; Y, present; </w:t>
      </w:r>
      <w:r w:rsidRPr="00555E96">
        <w:t>ND, not determined</w:t>
      </w:r>
      <w:r>
        <w:t>.</w:t>
      </w:r>
    </w:p>
    <w:p w14:paraId="01C06B80" w14:textId="77777777" w:rsidR="00284BFA" w:rsidRDefault="00284BFA" w:rsidP="00387977">
      <w:pPr>
        <w:spacing w:line="480" w:lineRule="auto"/>
      </w:pPr>
    </w:p>
    <w:p w14:paraId="2AF9F801" w14:textId="77777777" w:rsidR="00387977" w:rsidRDefault="00387977" w:rsidP="00387977">
      <w:pPr>
        <w:spacing w:line="480" w:lineRule="auto"/>
      </w:pPr>
    </w:p>
    <w:p w14:paraId="22BC81ED" w14:textId="77777777" w:rsidR="0018728D" w:rsidRDefault="0018728D" w:rsidP="003D03AE">
      <w:pPr>
        <w:spacing w:line="480" w:lineRule="auto"/>
        <w:rPr>
          <w:rFonts w:ascii="Arial" w:hAnsi="Arial"/>
        </w:rPr>
      </w:pPr>
    </w:p>
    <w:p w14:paraId="7719197D" w14:textId="77777777" w:rsidR="00387977" w:rsidRDefault="00387977" w:rsidP="003D03AE">
      <w:pPr>
        <w:spacing w:line="480" w:lineRule="auto"/>
        <w:rPr>
          <w:rFonts w:ascii="Arial" w:hAnsi="Arial"/>
        </w:rPr>
      </w:pPr>
    </w:p>
    <w:p w14:paraId="323D622D" w14:textId="77777777" w:rsidR="00E835C7" w:rsidRDefault="00E835C7" w:rsidP="003D03AE">
      <w:pPr>
        <w:spacing w:line="480" w:lineRule="auto"/>
        <w:rPr>
          <w:rFonts w:ascii="Arial" w:hAnsi="Arial" w:cs="Arial"/>
          <w:b/>
        </w:rPr>
      </w:pPr>
    </w:p>
    <w:p w14:paraId="77EC1B25" w14:textId="77777777" w:rsidR="00E835C7" w:rsidRDefault="00E835C7" w:rsidP="003D03AE">
      <w:pPr>
        <w:spacing w:line="480" w:lineRule="auto"/>
        <w:rPr>
          <w:rFonts w:ascii="Arial" w:hAnsi="Arial" w:cs="Arial"/>
          <w:b/>
        </w:rPr>
      </w:pPr>
    </w:p>
    <w:p w14:paraId="37DA44E1" w14:textId="77777777" w:rsidR="00E835C7" w:rsidRDefault="00E835C7" w:rsidP="003D03AE">
      <w:pPr>
        <w:spacing w:line="480" w:lineRule="auto"/>
        <w:rPr>
          <w:rFonts w:ascii="Arial" w:hAnsi="Arial" w:cs="Arial"/>
          <w:b/>
        </w:rPr>
      </w:pPr>
    </w:p>
    <w:p w14:paraId="1C63F041" w14:textId="77777777" w:rsidR="00E835C7" w:rsidRDefault="00E835C7" w:rsidP="003D03AE">
      <w:pPr>
        <w:spacing w:line="480" w:lineRule="auto"/>
        <w:rPr>
          <w:rFonts w:ascii="Arial" w:hAnsi="Arial" w:cs="Arial"/>
          <w:b/>
        </w:rPr>
        <w:sectPr w:rsidR="00E835C7" w:rsidSect="00F87857">
          <w:pgSz w:w="16838" w:h="11906" w:orient="landscape"/>
          <w:pgMar w:top="1797" w:right="1440" w:bottom="1797" w:left="1440" w:header="709" w:footer="709" w:gutter="0"/>
          <w:cols w:space="708"/>
          <w:titlePg/>
          <w:docGrid w:linePitch="360"/>
        </w:sectPr>
      </w:pPr>
    </w:p>
    <w:p w14:paraId="314E3FFB" w14:textId="4B913325" w:rsidR="009433C8" w:rsidRPr="005954A3" w:rsidRDefault="009433C8" w:rsidP="003D03AE">
      <w:pPr>
        <w:spacing w:line="480" w:lineRule="auto"/>
        <w:rPr>
          <w:rFonts w:asciiTheme="minorHAnsi" w:hAnsiTheme="minorHAnsi" w:cs="Arial"/>
          <w:b/>
          <w:sz w:val="32"/>
          <w:szCs w:val="32"/>
        </w:rPr>
      </w:pPr>
      <w:r w:rsidRPr="005954A3">
        <w:rPr>
          <w:rFonts w:asciiTheme="minorHAnsi" w:hAnsiTheme="minorHAnsi" w:cs="Arial"/>
          <w:b/>
          <w:sz w:val="32"/>
          <w:szCs w:val="32"/>
        </w:rPr>
        <w:lastRenderedPageBreak/>
        <w:t>Figures</w:t>
      </w:r>
      <w:r w:rsidR="00041921" w:rsidRPr="005954A3">
        <w:rPr>
          <w:rFonts w:asciiTheme="minorHAnsi" w:hAnsiTheme="minorHAnsi" w:cs="Arial"/>
          <w:b/>
          <w:sz w:val="32"/>
          <w:szCs w:val="32"/>
        </w:rPr>
        <w:t xml:space="preserve"> legends </w:t>
      </w:r>
    </w:p>
    <w:p w14:paraId="719E5C49" w14:textId="13DF2288" w:rsidR="009433C8" w:rsidRPr="005954A3" w:rsidRDefault="009433C8" w:rsidP="003D03AE">
      <w:pPr>
        <w:spacing w:line="480" w:lineRule="auto"/>
        <w:rPr>
          <w:rFonts w:asciiTheme="minorHAnsi" w:hAnsiTheme="minorHAnsi"/>
          <w:color w:val="000000"/>
        </w:rPr>
      </w:pPr>
      <w:r w:rsidRPr="005954A3">
        <w:rPr>
          <w:rFonts w:asciiTheme="minorHAnsi" w:hAnsiTheme="minorHAnsi"/>
          <w:b/>
          <w:sz w:val="28"/>
          <w:szCs w:val="28"/>
        </w:rPr>
        <w:t>Figure 1</w:t>
      </w:r>
      <w:r w:rsidR="003D03AE" w:rsidRPr="005954A3">
        <w:rPr>
          <w:rFonts w:asciiTheme="minorHAnsi" w:hAnsiTheme="minorHAnsi"/>
          <w:b/>
          <w:sz w:val="28"/>
          <w:szCs w:val="28"/>
        </w:rPr>
        <w:t>.</w:t>
      </w:r>
      <w:r w:rsidR="003D03AE" w:rsidRPr="005954A3">
        <w:rPr>
          <w:rFonts w:asciiTheme="minorHAnsi" w:hAnsiTheme="minorHAnsi"/>
          <w:b/>
        </w:rPr>
        <w:t xml:space="preserve"> </w:t>
      </w:r>
      <w:r w:rsidRPr="005954A3">
        <w:rPr>
          <w:rFonts w:asciiTheme="minorHAnsi" w:hAnsiTheme="minorHAnsi"/>
          <w:color w:val="000000"/>
        </w:rPr>
        <w:t xml:space="preserve">Photographs of </w:t>
      </w:r>
      <w:r w:rsidR="00E336F8" w:rsidRPr="005954A3">
        <w:rPr>
          <w:rFonts w:asciiTheme="minorHAnsi" w:hAnsiTheme="minorHAnsi"/>
          <w:color w:val="000000"/>
        </w:rPr>
        <w:t>c</w:t>
      </w:r>
      <w:r w:rsidRPr="005954A3">
        <w:rPr>
          <w:rFonts w:asciiTheme="minorHAnsi" w:hAnsiTheme="minorHAnsi"/>
          <w:color w:val="000000"/>
        </w:rPr>
        <w:t>ases</w:t>
      </w:r>
      <w:r w:rsidR="001D1503" w:rsidRPr="005954A3">
        <w:rPr>
          <w:rFonts w:asciiTheme="minorHAnsi" w:hAnsiTheme="minorHAnsi"/>
          <w:color w:val="000000"/>
        </w:rPr>
        <w:t xml:space="preserve"> </w:t>
      </w:r>
      <w:r w:rsidR="00E336F8" w:rsidRPr="005954A3">
        <w:rPr>
          <w:rFonts w:asciiTheme="minorHAnsi" w:hAnsiTheme="minorHAnsi"/>
          <w:color w:val="000000"/>
        </w:rPr>
        <w:t>who d</w:t>
      </w:r>
      <w:r w:rsidR="001D1503" w:rsidRPr="005954A3">
        <w:rPr>
          <w:rFonts w:asciiTheme="minorHAnsi" w:hAnsiTheme="minorHAnsi"/>
          <w:color w:val="000000"/>
        </w:rPr>
        <w:t xml:space="preserve">efine the </w:t>
      </w:r>
      <w:r w:rsidR="004A7465">
        <w:rPr>
          <w:rFonts w:asciiTheme="minorHAnsi" w:hAnsiTheme="minorHAnsi"/>
          <w:color w:val="000000"/>
        </w:rPr>
        <w:t xml:space="preserve">PRS </w:t>
      </w:r>
      <w:r w:rsidR="00E336F8" w:rsidRPr="005954A3">
        <w:rPr>
          <w:rFonts w:asciiTheme="minorHAnsi" w:hAnsiTheme="minorHAnsi"/>
          <w:color w:val="000000"/>
        </w:rPr>
        <w:t>c</w:t>
      </w:r>
      <w:r w:rsidR="001D1503" w:rsidRPr="005954A3">
        <w:rPr>
          <w:rFonts w:asciiTheme="minorHAnsi" w:hAnsiTheme="minorHAnsi"/>
          <w:color w:val="000000"/>
        </w:rPr>
        <w:t xml:space="preserve">ritical </w:t>
      </w:r>
      <w:r w:rsidR="00E336F8" w:rsidRPr="005954A3">
        <w:rPr>
          <w:rFonts w:asciiTheme="minorHAnsi" w:hAnsiTheme="minorHAnsi"/>
          <w:color w:val="000000"/>
        </w:rPr>
        <w:t>r</w:t>
      </w:r>
      <w:r w:rsidR="001D1503" w:rsidRPr="005954A3">
        <w:rPr>
          <w:rFonts w:asciiTheme="minorHAnsi" w:hAnsiTheme="minorHAnsi"/>
          <w:color w:val="000000"/>
        </w:rPr>
        <w:t>egion</w:t>
      </w:r>
      <w:r w:rsidRPr="005954A3">
        <w:rPr>
          <w:rFonts w:asciiTheme="minorHAnsi" w:hAnsiTheme="minorHAnsi"/>
          <w:color w:val="000000"/>
        </w:rPr>
        <w:t xml:space="preserve">. </w:t>
      </w:r>
      <w:r w:rsidR="005954A3" w:rsidRPr="005954A3">
        <w:rPr>
          <w:rFonts w:asciiTheme="minorHAnsi" w:hAnsiTheme="minorHAnsi"/>
          <w:b/>
          <w:color w:val="000000"/>
        </w:rPr>
        <w:t>A-B:</w:t>
      </w:r>
      <w:r w:rsidR="005954A3">
        <w:rPr>
          <w:rFonts w:asciiTheme="minorHAnsi" w:hAnsiTheme="minorHAnsi"/>
          <w:color w:val="000000"/>
        </w:rPr>
        <w:t xml:space="preserve"> </w:t>
      </w:r>
      <w:r w:rsidRPr="005954A3">
        <w:rPr>
          <w:rFonts w:asciiTheme="minorHAnsi" w:hAnsiTheme="minorHAnsi"/>
          <w:color w:val="000000"/>
        </w:rPr>
        <w:t xml:space="preserve">AP facial images of </w:t>
      </w:r>
      <w:r w:rsidR="002F4319" w:rsidRPr="005954A3">
        <w:rPr>
          <w:rFonts w:asciiTheme="minorHAnsi" w:hAnsiTheme="minorHAnsi"/>
          <w:color w:val="000000"/>
        </w:rPr>
        <w:t>Individual</w:t>
      </w:r>
      <w:r w:rsidRPr="005954A3">
        <w:rPr>
          <w:rFonts w:asciiTheme="minorHAnsi" w:hAnsiTheme="minorHAnsi"/>
          <w:color w:val="000000"/>
        </w:rPr>
        <w:t xml:space="preserve"> 1 at the ages of </w:t>
      </w:r>
      <w:r w:rsidR="001D1503" w:rsidRPr="005954A3">
        <w:rPr>
          <w:rFonts w:asciiTheme="minorHAnsi" w:hAnsiTheme="minorHAnsi"/>
          <w:color w:val="000000"/>
        </w:rPr>
        <w:t>1</w:t>
      </w:r>
      <w:r w:rsidRPr="005954A3">
        <w:rPr>
          <w:rFonts w:asciiTheme="minorHAnsi" w:hAnsiTheme="minorHAnsi"/>
          <w:color w:val="000000"/>
        </w:rPr>
        <w:t xml:space="preserve"> and </w:t>
      </w:r>
      <w:r w:rsidR="001D1503" w:rsidRPr="005954A3">
        <w:rPr>
          <w:rFonts w:asciiTheme="minorHAnsi" w:hAnsiTheme="minorHAnsi"/>
          <w:color w:val="000000"/>
        </w:rPr>
        <w:t>7</w:t>
      </w:r>
      <w:r w:rsidRPr="005954A3">
        <w:rPr>
          <w:rFonts w:asciiTheme="minorHAnsi" w:hAnsiTheme="minorHAnsi"/>
          <w:color w:val="000000"/>
        </w:rPr>
        <w:t xml:space="preserve"> years respectively showing down-slanting palpebral fissures, iris colobomas, prominent columella and micrognathia.</w:t>
      </w:r>
      <w:r w:rsidR="005954A3">
        <w:rPr>
          <w:rFonts w:asciiTheme="minorHAnsi" w:hAnsiTheme="minorHAnsi"/>
          <w:color w:val="000000"/>
        </w:rPr>
        <w:t xml:space="preserve"> </w:t>
      </w:r>
      <w:r w:rsidR="005954A3" w:rsidRPr="005954A3">
        <w:rPr>
          <w:rFonts w:asciiTheme="minorHAnsi" w:hAnsiTheme="minorHAnsi"/>
          <w:b/>
          <w:color w:val="000000"/>
        </w:rPr>
        <w:t>C:</w:t>
      </w:r>
      <w:r w:rsidR="005954A3">
        <w:rPr>
          <w:rFonts w:asciiTheme="minorHAnsi" w:hAnsiTheme="minorHAnsi"/>
          <w:color w:val="000000"/>
        </w:rPr>
        <w:t xml:space="preserve"> </w:t>
      </w:r>
      <w:r w:rsidRPr="005954A3">
        <w:rPr>
          <w:rFonts w:asciiTheme="minorHAnsi" w:hAnsiTheme="minorHAnsi"/>
          <w:color w:val="000000"/>
        </w:rPr>
        <w:t xml:space="preserve">Photograph of mild arachnodactyly of </w:t>
      </w:r>
      <w:r w:rsidR="00E336F8" w:rsidRPr="005954A3">
        <w:rPr>
          <w:rFonts w:asciiTheme="minorHAnsi" w:hAnsiTheme="minorHAnsi"/>
          <w:color w:val="000000"/>
        </w:rPr>
        <w:t xml:space="preserve">the </w:t>
      </w:r>
      <w:r w:rsidRPr="005954A3">
        <w:rPr>
          <w:rFonts w:asciiTheme="minorHAnsi" w:hAnsiTheme="minorHAnsi"/>
          <w:color w:val="000000"/>
        </w:rPr>
        <w:t xml:space="preserve">upper limb in </w:t>
      </w:r>
      <w:r w:rsidR="002F4319" w:rsidRPr="005954A3">
        <w:rPr>
          <w:rFonts w:asciiTheme="minorHAnsi" w:hAnsiTheme="minorHAnsi"/>
          <w:color w:val="000000"/>
        </w:rPr>
        <w:t>Individual</w:t>
      </w:r>
      <w:r w:rsidRPr="005954A3">
        <w:rPr>
          <w:rFonts w:asciiTheme="minorHAnsi" w:hAnsiTheme="minorHAnsi"/>
          <w:color w:val="000000"/>
        </w:rPr>
        <w:t xml:space="preserve"> 1. </w:t>
      </w:r>
      <w:r w:rsidR="005954A3" w:rsidRPr="005954A3">
        <w:rPr>
          <w:rFonts w:asciiTheme="minorHAnsi" w:hAnsiTheme="minorHAnsi"/>
          <w:b/>
          <w:color w:val="000000"/>
        </w:rPr>
        <w:t>D-F:</w:t>
      </w:r>
      <w:r w:rsidR="005954A3">
        <w:rPr>
          <w:rFonts w:asciiTheme="minorHAnsi" w:hAnsiTheme="minorHAnsi"/>
          <w:color w:val="000000"/>
        </w:rPr>
        <w:t xml:space="preserve"> </w:t>
      </w:r>
      <w:r w:rsidRPr="005954A3">
        <w:rPr>
          <w:rFonts w:asciiTheme="minorHAnsi" w:hAnsiTheme="minorHAnsi"/>
          <w:color w:val="000000"/>
        </w:rPr>
        <w:t xml:space="preserve">AP and </w:t>
      </w:r>
      <w:r w:rsidR="00E336F8" w:rsidRPr="005954A3">
        <w:rPr>
          <w:rFonts w:asciiTheme="minorHAnsi" w:hAnsiTheme="minorHAnsi"/>
          <w:color w:val="000000"/>
        </w:rPr>
        <w:t>l</w:t>
      </w:r>
      <w:r w:rsidRPr="005954A3">
        <w:rPr>
          <w:rFonts w:asciiTheme="minorHAnsi" w:hAnsiTheme="minorHAnsi"/>
          <w:color w:val="000000"/>
        </w:rPr>
        <w:t xml:space="preserve">ateral facial images of </w:t>
      </w:r>
      <w:r w:rsidR="002F4319" w:rsidRPr="005954A3">
        <w:rPr>
          <w:rFonts w:asciiTheme="minorHAnsi" w:hAnsiTheme="minorHAnsi"/>
          <w:color w:val="000000"/>
        </w:rPr>
        <w:t>Individual</w:t>
      </w:r>
      <w:r w:rsidRPr="005954A3">
        <w:rPr>
          <w:rFonts w:asciiTheme="minorHAnsi" w:hAnsiTheme="minorHAnsi"/>
          <w:color w:val="000000"/>
        </w:rPr>
        <w:t xml:space="preserve"> 2 at the age of 4 weeks showing micrognathia with nasogastic feeding tube required </w:t>
      </w:r>
      <w:r w:rsidR="00E336F8" w:rsidRPr="005954A3">
        <w:rPr>
          <w:rFonts w:asciiTheme="minorHAnsi" w:hAnsiTheme="minorHAnsi"/>
          <w:color w:val="000000"/>
        </w:rPr>
        <w:t xml:space="preserve">due to </w:t>
      </w:r>
      <w:r w:rsidRPr="005954A3">
        <w:rPr>
          <w:rFonts w:asciiTheme="minorHAnsi" w:hAnsiTheme="minorHAnsi"/>
          <w:color w:val="000000"/>
        </w:rPr>
        <w:t xml:space="preserve">prolonged feeding difficulty. </w:t>
      </w:r>
      <w:r w:rsidR="005954A3" w:rsidRPr="005954A3">
        <w:rPr>
          <w:rFonts w:asciiTheme="minorHAnsi" w:hAnsiTheme="minorHAnsi"/>
          <w:b/>
          <w:color w:val="000000"/>
        </w:rPr>
        <w:t>G-H:</w:t>
      </w:r>
      <w:r w:rsidR="005954A3">
        <w:rPr>
          <w:rFonts w:asciiTheme="minorHAnsi" w:hAnsiTheme="minorHAnsi"/>
          <w:color w:val="000000"/>
        </w:rPr>
        <w:t xml:space="preserve"> </w:t>
      </w:r>
      <w:r w:rsidRPr="005954A3">
        <w:rPr>
          <w:rFonts w:asciiTheme="minorHAnsi" w:hAnsiTheme="minorHAnsi"/>
          <w:color w:val="000000"/>
        </w:rPr>
        <w:t xml:space="preserve">Lateral and oblique photograph of the right ear of </w:t>
      </w:r>
      <w:r w:rsidR="002F4319" w:rsidRPr="005954A3">
        <w:rPr>
          <w:rFonts w:asciiTheme="minorHAnsi" w:hAnsiTheme="minorHAnsi"/>
          <w:color w:val="000000"/>
        </w:rPr>
        <w:t>Individual</w:t>
      </w:r>
      <w:r w:rsidRPr="005954A3">
        <w:rPr>
          <w:rFonts w:asciiTheme="minorHAnsi" w:hAnsiTheme="minorHAnsi"/>
          <w:color w:val="000000"/>
        </w:rPr>
        <w:t xml:space="preserve"> 2 showing overfolded and crumpled helix. </w:t>
      </w:r>
      <w:r w:rsidR="005954A3" w:rsidRPr="005954A3">
        <w:rPr>
          <w:rFonts w:asciiTheme="minorHAnsi" w:hAnsiTheme="minorHAnsi"/>
          <w:b/>
          <w:color w:val="000000"/>
        </w:rPr>
        <w:t>I:</w:t>
      </w:r>
      <w:r w:rsidR="005954A3">
        <w:rPr>
          <w:rFonts w:asciiTheme="minorHAnsi" w:hAnsiTheme="minorHAnsi"/>
          <w:color w:val="000000"/>
        </w:rPr>
        <w:t xml:space="preserve"> </w:t>
      </w:r>
      <w:r w:rsidRPr="005954A3">
        <w:rPr>
          <w:rFonts w:asciiTheme="minorHAnsi" w:hAnsiTheme="minorHAnsi"/>
          <w:color w:val="000000"/>
        </w:rPr>
        <w:t xml:space="preserve">Photograph showing wide cleft of the palate in </w:t>
      </w:r>
      <w:r w:rsidR="002F4319" w:rsidRPr="005954A3">
        <w:rPr>
          <w:rFonts w:asciiTheme="minorHAnsi" w:hAnsiTheme="minorHAnsi"/>
          <w:color w:val="000000"/>
        </w:rPr>
        <w:t>Individual</w:t>
      </w:r>
      <w:r w:rsidRPr="005954A3">
        <w:rPr>
          <w:rFonts w:asciiTheme="minorHAnsi" w:hAnsiTheme="minorHAnsi"/>
          <w:color w:val="000000"/>
        </w:rPr>
        <w:t xml:space="preserve"> 2. </w:t>
      </w:r>
      <w:r w:rsidR="005954A3" w:rsidRPr="005954A3">
        <w:rPr>
          <w:rFonts w:asciiTheme="minorHAnsi" w:hAnsiTheme="minorHAnsi"/>
          <w:b/>
          <w:color w:val="000000"/>
        </w:rPr>
        <w:t>J-K:</w:t>
      </w:r>
      <w:r w:rsidR="005954A3">
        <w:rPr>
          <w:rFonts w:asciiTheme="minorHAnsi" w:hAnsiTheme="minorHAnsi"/>
          <w:color w:val="000000"/>
        </w:rPr>
        <w:t xml:space="preserve"> </w:t>
      </w:r>
      <w:r w:rsidRPr="005954A3">
        <w:rPr>
          <w:rFonts w:asciiTheme="minorHAnsi" w:hAnsiTheme="minorHAnsi"/>
          <w:color w:val="000000"/>
        </w:rPr>
        <w:t xml:space="preserve">AP and lateral facial photographs of </w:t>
      </w:r>
      <w:r w:rsidR="002F4319" w:rsidRPr="005954A3">
        <w:rPr>
          <w:rFonts w:asciiTheme="minorHAnsi" w:hAnsiTheme="minorHAnsi"/>
          <w:color w:val="000000"/>
        </w:rPr>
        <w:t>Individual</w:t>
      </w:r>
      <w:r w:rsidRPr="005954A3">
        <w:rPr>
          <w:rFonts w:asciiTheme="minorHAnsi" w:hAnsiTheme="minorHAnsi"/>
          <w:color w:val="000000"/>
        </w:rPr>
        <w:t xml:space="preserve"> 3 </w:t>
      </w:r>
      <w:r w:rsidR="003B2A76" w:rsidRPr="005954A3">
        <w:rPr>
          <w:rFonts w:asciiTheme="minorHAnsi" w:hAnsiTheme="minorHAnsi"/>
          <w:color w:val="000000"/>
        </w:rPr>
        <w:t xml:space="preserve">at the age of 2 years </w:t>
      </w:r>
      <w:r w:rsidRPr="005954A3">
        <w:rPr>
          <w:rFonts w:asciiTheme="minorHAnsi" w:hAnsiTheme="minorHAnsi"/>
          <w:color w:val="000000"/>
        </w:rPr>
        <w:t xml:space="preserve">showing mild epicanthus and external ear anomalies; helical notch on the right with prominent crus and superior crus bilaterally. </w:t>
      </w:r>
      <w:r w:rsidR="005954A3" w:rsidRPr="005954A3">
        <w:rPr>
          <w:rFonts w:asciiTheme="minorHAnsi" w:hAnsiTheme="minorHAnsi"/>
          <w:b/>
          <w:color w:val="000000"/>
        </w:rPr>
        <w:t>L-M:</w:t>
      </w:r>
      <w:r w:rsidR="005954A3">
        <w:rPr>
          <w:rFonts w:asciiTheme="minorHAnsi" w:hAnsiTheme="minorHAnsi"/>
          <w:color w:val="000000"/>
        </w:rPr>
        <w:t xml:space="preserve"> </w:t>
      </w:r>
      <w:r w:rsidR="00C40AEA" w:rsidRPr="005954A3">
        <w:rPr>
          <w:rFonts w:asciiTheme="minorHAnsi" w:hAnsiTheme="minorHAnsi"/>
          <w:color w:val="000000"/>
        </w:rPr>
        <w:t xml:space="preserve">AP and lateral facial images of </w:t>
      </w:r>
      <w:r w:rsidR="002F4319" w:rsidRPr="005954A3">
        <w:rPr>
          <w:rFonts w:asciiTheme="minorHAnsi" w:hAnsiTheme="minorHAnsi"/>
          <w:color w:val="000000"/>
        </w:rPr>
        <w:t>Individual</w:t>
      </w:r>
      <w:r w:rsidR="00C40AEA" w:rsidRPr="005954A3">
        <w:rPr>
          <w:rFonts w:asciiTheme="minorHAnsi" w:hAnsiTheme="minorHAnsi"/>
          <w:color w:val="000000"/>
        </w:rPr>
        <w:t xml:space="preserve"> 3 at the age of 9 years.</w:t>
      </w:r>
      <w:r w:rsidRPr="005954A3">
        <w:rPr>
          <w:rFonts w:asciiTheme="minorHAnsi" w:hAnsiTheme="minorHAnsi"/>
          <w:color w:val="000000"/>
        </w:rPr>
        <w:t xml:space="preserve"> </w:t>
      </w:r>
      <w:r w:rsidR="005954A3" w:rsidRPr="005954A3">
        <w:rPr>
          <w:rFonts w:asciiTheme="minorHAnsi" w:hAnsiTheme="minorHAnsi"/>
          <w:b/>
          <w:color w:val="000000"/>
        </w:rPr>
        <w:t>N:</w:t>
      </w:r>
      <w:r w:rsidR="005954A3">
        <w:rPr>
          <w:rFonts w:asciiTheme="minorHAnsi" w:hAnsiTheme="minorHAnsi"/>
          <w:color w:val="000000"/>
        </w:rPr>
        <w:t xml:space="preserve"> </w:t>
      </w:r>
      <w:r w:rsidR="00C40AEA" w:rsidRPr="005954A3">
        <w:rPr>
          <w:rFonts w:asciiTheme="minorHAnsi" w:hAnsiTheme="minorHAnsi"/>
          <w:color w:val="000000"/>
        </w:rPr>
        <w:t xml:space="preserve">Photograph of palmar aspect of both hands in </w:t>
      </w:r>
      <w:r w:rsidR="002F4319" w:rsidRPr="005954A3">
        <w:rPr>
          <w:rFonts w:asciiTheme="minorHAnsi" w:hAnsiTheme="minorHAnsi"/>
          <w:color w:val="000000"/>
        </w:rPr>
        <w:t>Individual</w:t>
      </w:r>
      <w:r w:rsidR="00C40AEA" w:rsidRPr="005954A3">
        <w:rPr>
          <w:rFonts w:asciiTheme="minorHAnsi" w:hAnsiTheme="minorHAnsi"/>
          <w:color w:val="000000"/>
        </w:rPr>
        <w:t xml:space="preserve"> 3 showing the absence of both contractures and arachnodactyly.</w:t>
      </w:r>
      <w:r w:rsidR="00802A02" w:rsidRPr="005954A3">
        <w:rPr>
          <w:rFonts w:asciiTheme="minorHAnsi" w:hAnsiTheme="minorHAnsi"/>
          <w:color w:val="000000"/>
        </w:rPr>
        <w:t xml:space="preserve"> </w:t>
      </w:r>
      <w:r w:rsidR="005954A3" w:rsidRPr="005954A3">
        <w:rPr>
          <w:rFonts w:asciiTheme="minorHAnsi" w:hAnsiTheme="minorHAnsi"/>
          <w:b/>
          <w:color w:val="000000"/>
        </w:rPr>
        <w:t>O-P:</w:t>
      </w:r>
      <w:r w:rsidR="005954A3">
        <w:rPr>
          <w:rFonts w:asciiTheme="minorHAnsi" w:hAnsiTheme="minorHAnsi"/>
          <w:color w:val="000000"/>
        </w:rPr>
        <w:t xml:space="preserve"> </w:t>
      </w:r>
      <w:r w:rsidR="00802A02" w:rsidRPr="005954A3">
        <w:rPr>
          <w:rFonts w:asciiTheme="minorHAnsi" w:hAnsiTheme="minorHAnsi"/>
          <w:color w:val="000000"/>
        </w:rPr>
        <w:t xml:space="preserve">AP and lateral facial photographs of </w:t>
      </w:r>
      <w:r w:rsidR="002F4319" w:rsidRPr="005954A3">
        <w:rPr>
          <w:rFonts w:asciiTheme="minorHAnsi" w:hAnsiTheme="minorHAnsi"/>
          <w:color w:val="000000"/>
        </w:rPr>
        <w:t>Individual</w:t>
      </w:r>
      <w:r w:rsidR="00B454D2" w:rsidRPr="005954A3">
        <w:rPr>
          <w:rFonts w:asciiTheme="minorHAnsi" w:hAnsiTheme="minorHAnsi"/>
          <w:color w:val="000000"/>
        </w:rPr>
        <w:t xml:space="preserve"> 6 showing normal ears and jaw size</w:t>
      </w:r>
      <w:r w:rsidR="00802A02" w:rsidRPr="005954A3">
        <w:rPr>
          <w:rFonts w:asciiTheme="minorHAnsi" w:hAnsiTheme="minorHAnsi"/>
          <w:color w:val="000000"/>
        </w:rPr>
        <w:t xml:space="preserve">. </w:t>
      </w:r>
      <w:r w:rsidR="005954A3" w:rsidRPr="005954A3">
        <w:rPr>
          <w:rFonts w:asciiTheme="minorHAnsi" w:hAnsiTheme="minorHAnsi"/>
          <w:b/>
          <w:color w:val="000000"/>
        </w:rPr>
        <w:t>Q-R:</w:t>
      </w:r>
      <w:r w:rsidR="005954A3">
        <w:rPr>
          <w:rFonts w:asciiTheme="minorHAnsi" w:hAnsiTheme="minorHAnsi"/>
          <w:color w:val="000000"/>
        </w:rPr>
        <w:t xml:space="preserve"> </w:t>
      </w:r>
      <w:r w:rsidR="00802A02" w:rsidRPr="005954A3">
        <w:rPr>
          <w:rFonts w:asciiTheme="minorHAnsi" w:hAnsiTheme="minorHAnsi"/>
          <w:color w:val="000000"/>
        </w:rPr>
        <w:t xml:space="preserve">Photographs of hands and feet showing </w:t>
      </w:r>
      <w:r w:rsidR="00D71A09" w:rsidRPr="005954A3">
        <w:rPr>
          <w:rFonts w:asciiTheme="minorHAnsi" w:hAnsiTheme="minorHAnsi"/>
          <w:color w:val="000000"/>
        </w:rPr>
        <w:t>arachnodactyly and tapering digits</w:t>
      </w:r>
      <w:r w:rsidR="00802A02" w:rsidRPr="005954A3">
        <w:rPr>
          <w:rFonts w:asciiTheme="minorHAnsi" w:hAnsiTheme="minorHAnsi"/>
          <w:color w:val="000000"/>
        </w:rPr>
        <w:t xml:space="preserve">. </w:t>
      </w:r>
    </w:p>
    <w:p w14:paraId="475D107E" w14:textId="77777777" w:rsidR="0057555B" w:rsidRDefault="0057555B" w:rsidP="003D03AE">
      <w:pPr>
        <w:spacing w:line="480" w:lineRule="auto"/>
        <w:rPr>
          <w:b/>
        </w:rPr>
      </w:pPr>
    </w:p>
    <w:p w14:paraId="47E130F0" w14:textId="0C09D7E8" w:rsidR="009433C8" w:rsidRPr="00081061" w:rsidRDefault="009433C8" w:rsidP="003D03AE">
      <w:pPr>
        <w:spacing w:line="480" w:lineRule="auto"/>
        <w:rPr>
          <w:rFonts w:asciiTheme="minorHAnsi" w:hAnsiTheme="minorHAnsi"/>
          <w:color w:val="000000"/>
        </w:rPr>
      </w:pPr>
      <w:r w:rsidRPr="00081061">
        <w:rPr>
          <w:rFonts w:asciiTheme="minorHAnsi" w:hAnsiTheme="minorHAnsi"/>
          <w:b/>
          <w:sz w:val="28"/>
          <w:szCs w:val="28"/>
        </w:rPr>
        <w:t xml:space="preserve">Figure </w:t>
      </w:r>
      <w:r w:rsidR="00B25C0D" w:rsidRPr="00081061">
        <w:rPr>
          <w:rFonts w:asciiTheme="minorHAnsi" w:hAnsiTheme="minorHAnsi"/>
          <w:b/>
          <w:sz w:val="28"/>
          <w:szCs w:val="28"/>
        </w:rPr>
        <w:t>2</w:t>
      </w:r>
      <w:r w:rsidR="00B50164" w:rsidRPr="00081061">
        <w:rPr>
          <w:rFonts w:asciiTheme="minorHAnsi" w:hAnsiTheme="minorHAnsi"/>
          <w:b/>
          <w:sz w:val="28"/>
          <w:szCs w:val="28"/>
        </w:rPr>
        <w:t>.</w:t>
      </w:r>
      <w:r w:rsidR="00B50164" w:rsidRPr="00081061">
        <w:rPr>
          <w:rFonts w:asciiTheme="minorHAnsi" w:hAnsiTheme="minorHAnsi"/>
        </w:rPr>
        <w:t xml:space="preserve"> </w:t>
      </w:r>
      <w:r w:rsidRPr="00081061">
        <w:rPr>
          <w:rFonts w:asciiTheme="minorHAnsi" w:hAnsiTheme="minorHAnsi"/>
          <w:color w:val="000000"/>
        </w:rPr>
        <w:t xml:space="preserve">PRS Critical Region: Diagrammatic representation of the genomic region encompassing all of the deletions. </w:t>
      </w:r>
      <w:r w:rsidR="00320345" w:rsidRPr="00081061">
        <w:rPr>
          <w:rFonts w:asciiTheme="minorHAnsi" w:hAnsiTheme="minorHAnsi"/>
          <w:color w:val="000000"/>
        </w:rPr>
        <w:t xml:space="preserve">The light </w:t>
      </w:r>
      <w:r w:rsidR="0095164C" w:rsidRPr="00081061">
        <w:rPr>
          <w:rFonts w:asciiTheme="minorHAnsi" w:hAnsiTheme="minorHAnsi"/>
          <w:color w:val="000000"/>
        </w:rPr>
        <w:t>orange</w:t>
      </w:r>
      <w:r w:rsidR="00320345" w:rsidRPr="00081061">
        <w:rPr>
          <w:rFonts w:asciiTheme="minorHAnsi" w:hAnsiTheme="minorHAnsi"/>
          <w:color w:val="000000"/>
        </w:rPr>
        <w:t xml:space="preserve"> box labelled “PRS critical region” shows the region of overlap of the 5/6 deletions that are associated with features of </w:t>
      </w:r>
      <w:r w:rsidR="00081061">
        <w:rPr>
          <w:rFonts w:asciiTheme="minorHAnsi" w:hAnsiTheme="minorHAnsi"/>
          <w:color w:val="000000"/>
        </w:rPr>
        <w:t>Pierre Robin sequence (</w:t>
      </w:r>
      <w:r w:rsidR="00320345" w:rsidRPr="00081061">
        <w:rPr>
          <w:rFonts w:asciiTheme="minorHAnsi" w:hAnsiTheme="minorHAnsi"/>
          <w:color w:val="000000"/>
        </w:rPr>
        <w:t>PRS</w:t>
      </w:r>
      <w:r w:rsidR="00081061">
        <w:rPr>
          <w:rFonts w:asciiTheme="minorHAnsi" w:hAnsiTheme="minorHAnsi"/>
          <w:color w:val="000000"/>
        </w:rPr>
        <w:t>)</w:t>
      </w:r>
      <w:r w:rsidR="00320345" w:rsidRPr="00081061">
        <w:rPr>
          <w:rFonts w:asciiTheme="minorHAnsi" w:hAnsiTheme="minorHAnsi"/>
          <w:color w:val="000000"/>
        </w:rPr>
        <w:t xml:space="preserve"> or cleft palate (</w:t>
      </w:r>
      <w:r w:rsidR="000545FD" w:rsidRPr="000545FD">
        <w:rPr>
          <w:rFonts w:asciiTheme="minorHAnsi" w:hAnsiTheme="minorHAnsi"/>
          <w:color w:val="000000"/>
        </w:rPr>
        <w:t>chr5:125,794,639-127,873,679</w:t>
      </w:r>
      <w:r w:rsidR="00081061">
        <w:rPr>
          <w:rFonts w:asciiTheme="minorHAnsi" w:hAnsiTheme="minorHAnsi"/>
          <w:color w:val="000000"/>
        </w:rPr>
        <w:t>,</w:t>
      </w:r>
      <w:r w:rsidR="00500FEB" w:rsidRPr="00081061">
        <w:rPr>
          <w:rFonts w:asciiTheme="minorHAnsi" w:hAnsiTheme="minorHAnsi"/>
          <w:color w:val="000000"/>
        </w:rPr>
        <w:t xml:space="preserve"> </w:t>
      </w:r>
      <w:r w:rsidR="00320345" w:rsidRPr="00081061">
        <w:rPr>
          <w:rFonts w:asciiTheme="minorHAnsi" w:hAnsiTheme="minorHAnsi"/>
          <w:color w:val="000000"/>
        </w:rPr>
        <w:t xml:space="preserve">hg19). </w:t>
      </w:r>
      <w:r w:rsidR="009E237E" w:rsidRPr="00081061">
        <w:rPr>
          <w:rFonts w:asciiTheme="minorHAnsi" w:hAnsiTheme="minorHAnsi"/>
          <w:color w:val="000000"/>
        </w:rPr>
        <w:t xml:space="preserve">The blue box marked “TEV critical region” shows the overlap of the four deletions of this region in which </w:t>
      </w:r>
      <w:r w:rsidR="00081061" w:rsidRPr="00081061">
        <w:rPr>
          <w:rFonts w:asciiTheme="minorHAnsi" w:hAnsiTheme="minorHAnsi"/>
        </w:rPr>
        <w:t>talipes equinovarus</w:t>
      </w:r>
      <w:r w:rsidR="00081061" w:rsidRPr="00081061">
        <w:rPr>
          <w:rFonts w:asciiTheme="minorHAnsi" w:hAnsiTheme="minorHAnsi"/>
          <w:color w:val="000000"/>
        </w:rPr>
        <w:t xml:space="preserve"> (TEV)</w:t>
      </w:r>
      <w:r w:rsidR="009E237E" w:rsidRPr="00081061">
        <w:rPr>
          <w:rFonts w:asciiTheme="minorHAnsi" w:hAnsiTheme="minorHAnsi"/>
          <w:color w:val="000000"/>
        </w:rPr>
        <w:t xml:space="preserve"> is a </w:t>
      </w:r>
      <w:r w:rsidR="009E237E" w:rsidRPr="000545FD">
        <w:rPr>
          <w:rFonts w:asciiTheme="minorHAnsi" w:hAnsiTheme="minorHAnsi"/>
          <w:color w:val="000000"/>
        </w:rPr>
        <w:t>feature (</w:t>
      </w:r>
      <w:r w:rsidR="000545FD" w:rsidRPr="000545FD">
        <w:rPr>
          <w:rFonts w:asciiTheme="minorHAnsi" w:hAnsiTheme="minorHAnsi"/>
        </w:rPr>
        <w:t>chr5:129,439,502</w:t>
      </w:r>
      <w:r w:rsidR="009E237E" w:rsidRPr="000545FD">
        <w:rPr>
          <w:rFonts w:asciiTheme="minorHAnsi" w:hAnsiTheme="minorHAnsi"/>
          <w:color w:val="000000"/>
        </w:rPr>
        <w:t>-</w:t>
      </w:r>
      <w:r w:rsidR="000545FD">
        <w:rPr>
          <w:rFonts w:asciiTheme="minorHAnsi" w:hAnsiTheme="minorHAnsi"/>
          <w:color w:val="000000"/>
        </w:rPr>
        <w:lastRenderedPageBreak/>
        <w:t>131,550,089</w:t>
      </w:r>
      <w:r w:rsidR="00081061">
        <w:rPr>
          <w:rFonts w:asciiTheme="minorHAnsi" w:hAnsiTheme="minorHAnsi"/>
          <w:color w:val="000000"/>
        </w:rPr>
        <w:t>,</w:t>
      </w:r>
      <w:r w:rsidR="009E237E" w:rsidRPr="00081061">
        <w:rPr>
          <w:rFonts w:asciiTheme="minorHAnsi" w:hAnsiTheme="minorHAnsi"/>
          <w:color w:val="000000"/>
        </w:rPr>
        <w:t xml:space="preserve"> hg19). </w:t>
      </w:r>
      <w:r w:rsidRPr="00081061">
        <w:rPr>
          <w:rFonts w:asciiTheme="minorHAnsi" w:hAnsiTheme="minorHAnsi"/>
          <w:color w:val="000000"/>
        </w:rPr>
        <w:t>The figures over the tick marks at top of the image are the genomi</w:t>
      </w:r>
      <w:r w:rsidR="00C40AEA" w:rsidRPr="00081061">
        <w:rPr>
          <w:rFonts w:asciiTheme="minorHAnsi" w:hAnsiTheme="minorHAnsi"/>
          <w:color w:val="000000"/>
        </w:rPr>
        <w:t xml:space="preserve">c coordinate from hg19. The </w:t>
      </w:r>
      <w:r w:rsidR="0095164C" w:rsidRPr="00081061">
        <w:rPr>
          <w:rFonts w:asciiTheme="minorHAnsi" w:hAnsiTheme="minorHAnsi"/>
          <w:color w:val="000000"/>
        </w:rPr>
        <w:t xml:space="preserve">red </w:t>
      </w:r>
      <w:r w:rsidRPr="00081061">
        <w:rPr>
          <w:rFonts w:asciiTheme="minorHAnsi" w:hAnsiTheme="minorHAnsi"/>
          <w:color w:val="000000"/>
        </w:rPr>
        <w:t>bars represent the span of the deletions from each of the families docume</w:t>
      </w:r>
      <w:r w:rsidR="00C40AEA" w:rsidRPr="00081061">
        <w:rPr>
          <w:rFonts w:asciiTheme="minorHAnsi" w:hAnsiTheme="minorHAnsi"/>
          <w:color w:val="000000"/>
        </w:rPr>
        <w:t>nted in the text.</w:t>
      </w:r>
      <w:r w:rsidR="00B25C0D" w:rsidRPr="00081061">
        <w:rPr>
          <w:rFonts w:asciiTheme="minorHAnsi" w:hAnsiTheme="minorHAnsi"/>
          <w:color w:val="000000"/>
        </w:rPr>
        <w:t xml:space="preserve"> </w:t>
      </w:r>
      <w:r w:rsidR="00C40AEA" w:rsidRPr="00081061">
        <w:rPr>
          <w:rFonts w:asciiTheme="minorHAnsi" w:hAnsiTheme="minorHAnsi"/>
          <w:color w:val="000000"/>
        </w:rPr>
        <w:t xml:space="preserve">The </w:t>
      </w:r>
      <w:r w:rsidR="0095164C" w:rsidRPr="00081061">
        <w:rPr>
          <w:rFonts w:asciiTheme="minorHAnsi" w:hAnsiTheme="minorHAnsi"/>
          <w:color w:val="000000"/>
        </w:rPr>
        <w:t xml:space="preserve">red </w:t>
      </w:r>
      <w:r w:rsidRPr="00081061">
        <w:rPr>
          <w:rFonts w:asciiTheme="minorHAnsi" w:hAnsiTheme="minorHAnsi"/>
          <w:color w:val="000000"/>
        </w:rPr>
        <w:t xml:space="preserve">bar with black outline </w:t>
      </w:r>
      <w:r w:rsidR="00C40AEA" w:rsidRPr="00081061">
        <w:rPr>
          <w:rFonts w:asciiTheme="minorHAnsi" w:hAnsiTheme="minorHAnsi"/>
          <w:color w:val="000000"/>
        </w:rPr>
        <w:t>is</w:t>
      </w:r>
      <w:r w:rsidRPr="00081061">
        <w:rPr>
          <w:rFonts w:asciiTheme="minorHAnsi" w:hAnsiTheme="minorHAnsi"/>
          <w:color w:val="000000"/>
        </w:rPr>
        <w:t xml:space="preserve"> </w:t>
      </w:r>
      <w:r w:rsidR="00C40AEA" w:rsidRPr="00081061">
        <w:rPr>
          <w:rFonts w:asciiTheme="minorHAnsi" w:hAnsiTheme="minorHAnsi"/>
          <w:color w:val="000000"/>
        </w:rPr>
        <w:t>the adjacent case</w:t>
      </w:r>
      <w:r w:rsidRPr="00081061">
        <w:rPr>
          <w:rFonts w:asciiTheme="minorHAnsi" w:hAnsiTheme="minorHAnsi"/>
          <w:color w:val="000000"/>
        </w:rPr>
        <w:t xml:space="preserve"> </w:t>
      </w:r>
      <w:r w:rsidR="00081061">
        <w:rPr>
          <w:rFonts w:asciiTheme="minorHAnsi" w:hAnsiTheme="minorHAnsi"/>
          <w:color w:val="000000"/>
        </w:rPr>
        <w:t xml:space="preserve">(Individual 7) </w:t>
      </w:r>
      <w:r w:rsidR="00C40AEA" w:rsidRPr="00081061">
        <w:rPr>
          <w:rFonts w:asciiTheme="minorHAnsi" w:hAnsiTheme="minorHAnsi"/>
          <w:color w:val="000000"/>
        </w:rPr>
        <w:t>who</w:t>
      </w:r>
      <w:r w:rsidRPr="00081061">
        <w:rPr>
          <w:rFonts w:asciiTheme="minorHAnsi" w:hAnsiTheme="minorHAnsi"/>
          <w:color w:val="000000"/>
        </w:rPr>
        <w:t xml:space="preserve"> do</w:t>
      </w:r>
      <w:r w:rsidR="00C40AEA" w:rsidRPr="00081061">
        <w:rPr>
          <w:rFonts w:asciiTheme="minorHAnsi" w:hAnsiTheme="minorHAnsi"/>
          <w:color w:val="000000"/>
        </w:rPr>
        <w:t>es</w:t>
      </w:r>
      <w:r w:rsidRPr="00081061">
        <w:rPr>
          <w:rFonts w:asciiTheme="minorHAnsi" w:hAnsiTheme="minorHAnsi"/>
          <w:color w:val="000000"/>
        </w:rPr>
        <w:t xml:space="preserve"> not show any features of PRS. The genes that are located within the critical region</w:t>
      </w:r>
      <w:r w:rsidR="00081061">
        <w:rPr>
          <w:rFonts w:asciiTheme="minorHAnsi" w:hAnsiTheme="minorHAnsi"/>
          <w:color w:val="000000"/>
        </w:rPr>
        <w:t>s</w:t>
      </w:r>
      <w:r w:rsidRPr="00081061">
        <w:rPr>
          <w:rFonts w:asciiTheme="minorHAnsi" w:hAnsiTheme="minorHAnsi"/>
          <w:color w:val="000000"/>
        </w:rPr>
        <w:t xml:space="preserve"> are shown at the bottom of the figure. </w:t>
      </w:r>
    </w:p>
    <w:p w14:paraId="584E9EB8" w14:textId="77777777" w:rsidR="0057555B" w:rsidRDefault="0057555B" w:rsidP="003D03AE">
      <w:pPr>
        <w:spacing w:line="480" w:lineRule="auto"/>
        <w:rPr>
          <w:b/>
        </w:rPr>
      </w:pPr>
    </w:p>
    <w:p w14:paraId="5895F88B" w14:textId="35D14BFA" w:rsidR="00B25C0D" w:rsidRPr="0035149F" w:rsidRDefault="00B25C0D" w:rsidP="003D03AE">
      <w:pPr>
        <w:spacing w:line="480" w:lineRule="auto"/>
        <w:rPr>
          <w:rFonts w:asciiTheme="minorHAnsi" w:hAnsiTheme="minorHAnsi"/>
          <w:color w:val="000000"/>
        </w:rPr>
      </w:pPr>
      <w:r w:rsidRPr="0035149F">
        <w:rPr>
          <w:rFonts w:asciiTheme="minorHAnsi" w:hAnsiTheme="minorHAnsi"/>
          <w:b/>
          <w:sz w:val="28"/>
          <w:szCs w:val="28"/>
        </w:rPr>
        <w:t>Figure 3</w:t>
      </w:r>
      <w:r w:rsidR="00500FEB" w:rsidRPr="0035149F">
        <w:rPr>
          <w:rFonts w:asciiTheme="minorHAnsi" w:hAnsiTheme="minorHAnsi"/>
          <w:b/>
          <w:sz w:val="28"/>
          <w:szCs w:val="28"/>
        </w:rPr>
        <w:t>.</w:t>
      </w:r>
      <w:r w:rsidR="00500FEB" w:rsidRPr="0035149F">
        <w:rPr>
          <w:rFonts w:asciiTheme="minorHAnsi" w:hAnsiTheme="minorHAnsi"/>
        </w:rPr>
        <w:t xml:space="preserve"> </w:t>
      </w:r>
      <w:r w:rsidRPr="0035149F">
        <w:rPr>
          <w:rFonts w:asciiTheme="minorHAnsi" w:hAnsiTheme="minorHAnsi"/>
          <w:color w:val="000000"/>
        </w:rPr>
        <w:t xml:space="preserve">Photographs of </w:t>
      </w:r>
      <w:r w:rsidR="0035149F">
        <w:rPr>
          <w:rFonts w:asciiTheme="minorHAnsi" w:hAnsiTheme="minorHAnsi"/>
          <w:color w:val="000000"/>
        </w:rPr>
        <w:t xml:space="preserve">the </w:t>
      </w:r>
      <w:r w:rsidRPr="0035149F">
        <w:rPr>
          <w:rFonts w:asciiTheme="minorHAnsi" w:hAnsiTheme="minorHAnsi"/>
          <w:color w:val="000000"/>
        </w:rPr>
        <w:t xml:space="preserve">case with adjacent deletion. </w:t>
      </w:r>
      <w:r w:rsidR="0035149F" w:rsidRPr="0035149F">
        <w:rPr>
          <w:rFonts w:asciiTheme="minorHAnsi" w:hAnsiTheme="minorHAnsi"/>
          <w:b/>
          <w:color w:val="000000"/>
        </w:rPr>
        <w:t>A-C:</w:t>
      </w:r>
      <w:r w:rsidR="0035149F">
        <w:rPr>
          <w:rFonts w:asciiTheme="minorHAnsi" w:hAnsiTheme="minorHAnsi"/>
          <w:color w:val="000000"/>
        </w:rPr>
        <w:t xml:space="preserve"> </w:t>
      </w:r>
      <w:r w:rsidRPr="0035149F">
        <w:rPr>
          <w:rFonts w:asciiTheme="minorHAnsi" w:hAnsiTheme="minorHAnsi"/>
          <w:color w:val="000000"/>
        </w:rPr>
        <w:t>AP and lateral images of Individual 7 at the age of 14 years showing facial features somewhat reminiscent of Williams</w:t>
      </w:r>
      <w:r w:rsidR="0035149F">
        <w:rPr>
          <w:rFonts w:asciiTheme="minorHAnsi" w:hAnsiTheme="minorHAnsi"/>
          <w:color w:val="000000"/>
        </w:rPr>
        <w:t>-Beuren</w:t>
      </w:r>
      <w:r w:rsidRPr="0035149F">
        <w:rPr>
          <w:rFonts w:asciiTheme="minorHAnsi" w:hAnsiTheme="minorHAnsi"/>
          <w:color w:val="000000"/>
        </w:rPr>
        <w:t xml:space="preserve"> syndrome with mild retrognathia. </w:t>
      </w:r>
      <w:r w:rsidR="0035149F" w:rsidRPr="0035149F">
        <w:rPr>
          <w:rFonts w:asciiTheme="minorHAnsi" w:hAnsiTheme="minorHAnsi"/>
          <w:b/>
          <w:color w:val="000000"/>
        </w:rPr>
        <w:t>D-E:</w:t>
      </w:r>
      <w:r w:rsidR="0035149F">
        <w:rPr>
          <w:rFonts w:asciiTheme="minorHAnsi" w:hAnsiTheme="minorHAnsi"/>
          <w:color w:val="000000"/>
        </w:rPr>
        <w:t xml:space="preserve"> </w:t>
      </w:r>
      <w:r w:rsidRPr="0035149F">
        <w:rPr>
          <w:rFonts w:asciiTheme="minorHAnsi" w:hAnsiTheme="minorHAnsi"/>
          <w:color w:val="000000"/>
        </w:rPr>
        <w:t xml:space="preserve">Arachnodactyly without contractures in both hands and feet in Individual 7. </w:t>
      </w:r>
      <w:r w:rsidR="0035149F" w:rsidRPr="0035149F">
        <w:rPr>
          <w:rFonts w:asciiTheme="minorHAnsi" w:hAnsiTheme="minorHAnsi"/>
          <w:b/>
          <w:color w:val="000000"/>
        </w:rPr>
        <w:t>F:</w:t>
      </w:r>
      <w:r w:rsidR="0035149F">
        <w:rPr>
          <w:rFonts w:asciiTheme="minorHAnsi" w:hAnsiTheme="minorHAnsi"/>
          <w:color w:val="000000"/>
        </w:rPr>
        <w:t xml:space="preserve"> </w:t>
      </w:r>
      <w:r w:rsidRPr="0035149F">
        <w:rPr>
          <w:rFonts w:asciiTheme="minorHAnsi" w:hAnsiTheme="minorHAnsi"/>
          <w:color w:val="000000"/>
        </w:rPr>
        <w:t>Platar crease and over-riding fourth toe in right foot of Individual 7.</w:t>
      </w:r>
    </w:p>
    <w:p w14:paraId="5B2BD6BA" w14:textId="77777777" w:rsidR="0057555B" w:rsidRDefault="0057555B" w:rsidP="003D03AE">
      <w:pPr>
        <w:spacing w:line="480" w:lineRule="auto"/>
        <w:rPr>
          <w:b/>
        </w:rPr>
      </w:pPr>
    </w:p>
    <w:p w14:paraId="3BEEB121" w14:textId="1A4B925C" w:rsidR="009433C8" w:rsidRPr="0035149F" w:rsidRDefault="009433C8" w:rsidP="003D03AE">
      <w:pPr>
        <w:spacing w:line="480" w:lineRule="auto"/>
        <w:rPr>
          <w:rFonts w:asciiTheme="minorHAnsi" w:hAnsiTheme="minorHAnsi"/>
          <w:color w:val="000000"/>
        </w:rPr>
      </w:pPr>
      <w:r w:rsidRPr="0035149F">
        <w:rPr>
          <w:rFonts w:asciiTheme="minorHAnsi" w:hAnsiTheme="minorHAnsi"/>
          <w:b/>
          <w:sz w:val="28"/>
          <w:szCs w:val="28"/>
        </w:rPr>
        <w:t>Figure 4</w:t>
      </w:r>
      <w:r w:rsidR="00500FEB" w:rsidRPr="0035149F">
        <w:rPr>
          <w:rFonts w:asciiTheme="minorHAnsi" w:hAnsiTheme="minorHAnsi"/>
          <w:b/>
          <w:sz w:val="28"/>
          <w:szCs w:val="28"/>
        </w:rPr>
        <w:t>.</w:t>
      </w:r>
      <w:r w:rsidR="00500FEB" w:rsidRPr="0035149F">
        <w:rPr>
          <w:rFonts w:asciiTheme="minorHAnsi" w:hAnsiTheme="minorHAnsi"/>
        </w:rPr>
        <w:t xml:space="preserve"> </w:t>
      </w:r>
      <w:r w:rsidRPr="0035149F">
        <w:rPr>
          <w:rFonts w:asciiTheme="minorHAnsi" w:hAnsiTheme="minorHAnsi"/>
          <w:color w:val="000000"/>
        </w:rPr>
        <w:t xml:space="preserve">Expression </w:t>
      </w:r>
      <w:r w:rsidR="00C931C3" w:rsidRPr="0035149F">
        <w:rPr>
          <w:rFonts w:asciiTheme="minorHAnsi" w:hAnsiTheme="minorHAnsi"/>
          <w:color w:val="000000"/>
        </w:rPr>
        <w:t xml:space="preserve">in mouse embryos </w:t>
      </w:r>
      <w:r w:rsidRPr="0035149F">
        <w:rPr>
          <w:rFonts w:asciiTheme="minorHAnsi" w:hAnsiTheme="minorHAnsi"/>
          <w:color w:val="000000"/>
        </w:rPr>
        <w:t xml:space="preserve">of </w:t>
      </w:r>
      <w:r w:rsidR="00C931C3" w:rsidRPr="0035149F">
        <w:rPr>
          <w:rFonts w:asciiTheme="minorHAnsi" w:hAnsiTheme="minorHAnsi"/>
          <w:color w:val="000000"/>
        </w:rPr>
        <w:t xml:space="preserve">orthologous </w:t>
      </w:r>
      <w:r w:rsidRPr="0035149F">
        <w:rPr>
          <w:rFonts w:asciiTheme="minorHAnsi" w:hAnsiTheme="minorHAnsi"/>
          <w:color w:val="000000"/>
        </w:rPr>
        <w:t xml:space="preserve">genes </w:t>
      </w:r>
      <w:r w:rsidR="00C931C3" w:rsidRPr="0035149F">
        <w:rPr>
          <w:rFonts w:asciiTheme="minorHAnsi" w:hAnsiTheme="minorHAnsi"/>
          <w:color w:val="000000"/>
        </w:rPr>
        <w:t xml:space="preserve">mapping to </w:t>
      </w:r>
      <w:r w:rsidRPr="0035149F">
        <w:rPr>
          <w:rFonts w:asciiTheme="minorHAnsi" w:hAnsiTheme="minorHAnsi"/>
          <w:color w:val="000000"/>
        </w:rPr>
        <w:t xml:space="preserve">the </w:t>
      </w:r>
      <w:r w:rsidR="002C73FA">
        <w:rPr>
          <w:rFonts w:asciiTheme="minorHAnsi" w:hAnsiTheme="minorHAnsi"/>
          <w:color w:val="000000"/>
        </w:rPr>
        <w:t xml:space="preserve">PRS </w:t>
      </w:r>
      <w:r w:rsidRPr="0035149F">
        <w:rPr>
          <w:rFonts w:asciiTheme="minorHAnsi" w:hAnsiTheme="minorHAnsi"/>
          <w:color w:val="000000"/>
        </w:rPr>
        <w:t>critical region. The top panel shows a cartoon of the 2,079,041 bp critical region representing the genomic interval chr5:125,794,639-127,873,679</w:t>
      </w:r>
      <w:r w:rsidR="00500FEB" w:rsidRPr="0035149F">
        <w:rPr>
          <w:rFonts w:asciiTheme="minorHAnsi" w:hAnsiTheme="minorHAnsi"/>
          <w:color w:val="000000"/>
        </w:rPr>
        <w:t xml:space="preserve"> (</w:t>
      </w:r>
      <w:r w:rsidR="00DC5388" w:rsidRPr="0035149F">
        <w:rPr>
          <w:rFonts w:asciiTheme="minorHAnsi" w:hAnsiTheme="minorHAnsi"/>
          <w:color w:val="000000"/>
        </w:rPr>
        <w:t>hg19</w:t>
      </w:r>
      <w:r w:rsidR="00500FEB" w:rsidRPr="0035149F">
        <w:rPr>
          <w:rFonts w:asciiTheme="minorHAnsi" w:hAnsiTheme="minorHAnsi"/>
          <w:color w:val="000000"/>
        </w:rPr>
        <w:t>)</w:t>
      </w:r>
      <w:r w:rsidRPr="0035149F">
        <w:rPr>
          <w:rFonts w:asciiTheme="minorHAnsi" w:hAnsiTheme="minorHAnsi"/>
          <w:color w:val="000000"/>
        </w:rPr>
        <w:t>.</w:t>
      </w:r>
      <w:r w:rsidR="00B25C0D" w:rsidRPr="0035149F">
        <w:rPr>
          <w:rFonts w:asciiTheme="minorHAnsi" w:hAnsiTheme="minorHAnsi"/>
          <w:color w:val="000000"/>
        </w:rPr>
        <w:t xml:space="preserve"> </w:t>
      </w:r>
      <w:r w:rsidRPr="0035149F">
        <w:rPr>
          <w:rFonts w:asciiTheme="minorHAnsi" w:hAnsiTheme="minorHAnsi"/>
          <w:color w:val="000000"/>
        </w:rPr>
        <w:t xml:space="preserve"> Below this are panels showing representative right and left lateral photomicrographs of 9.5-12.5 days post coitus (dpc) mouse embryos following WISH analysis using antisense riboprobes designed to target the 3’UTR of the genes indicated at the top of these photographs.</w:t>
      </w:r>
      <w:r w:rsidR="00B25C0D" w:rsidRPr="0035149F">
        <w:rPr>
          <w:rFonts w:asciiTheme="minorHAnsi" w:hAnsiTheme="minorHAnsi"/>
          <w:color w:val="000000"/>
        </w:rPr>
        <w:t xml:space="preserve"> </w:t>
      </w:r>
      <w:r w:rsidRPr="0035149F">
        <w:rPr>
          <w:rFonts w:asciiTheme="minorHAnsi" w:hAnsiTheme="minorHAnsi"/>
          <w:i/>
          <w:color w:val="000000"/>
        </w:rPr>
        <w:t>G</w:t>
      </w:r>
      <w:r w:rsidR="002C73FA">
        <w:rPr>
          <w:rFonts w:asciiTheme="minorHAnsi" w:hAnsiTheme="minorHAnsi"/>
          <w:i/>
          <w:color w:val="000000"/>
        </w:rPr>
        <w:t>ramd3</w:t>
      </w:r>
      <w:r w:rsidRPr="0035149F">
        <w:rPr>
          <w:rFonts w:asciiTheme="minorHAnsi" w:hAnsiTheme="minorHAnsi"/>
          <w:i/>
          <w:color w:val="000000"/>
        </w:rPr>
        <w:t>, A</w:t>
      </w:r>
      <w:r w:rsidR="002C73FA">
        <w:rPr>
          <w:rFonts w:asciiTheme="minorHAnsi" w:hAnsiTheme="minorHAnsi"/>
          <w:i/>
          <w:color w:val="000000"/>
        </w:rPr>
        <w:t>ldh7a1</w:t>
      </w:r>
      <w:r w:rsidRPr="0035149F">
        <w:rPr>
          <w:rFonts w:asciiTheme="minorHAnsi" w:hAnsiTheme="minorHAnsi"/>
          <w:i/>
          <w:color w:val="000000"/>
        </w:rPr>
        <w:t>, M</w:t>
      </w:r>
      <w:r w:rsidR="002C73FA">
        <w:rPr>
          <w:rFonts w:asciiTheme="minorHAnsi" w:hAnsiTheme="minorHAnsi"/>
          <w:i/>
          <w:color w:val="000000"/>
        </w:rPr>
        <w:t>arch3</w:t>
      </w:r>
      <w:r w:rsidRPr="0035149F">
        <w:rPr>
          <w:rFonts w:asciiTheme="minorHAnsi" w:hAnsiTheme="minorHAnsi"/>
          <w:i/>
          <w:color w:val="000000"/>
        </w:rPr>
        <w:t>, M</w:t>
      </w:r>
      <w:r w:rsidR="002C73FA">
        <w:rPr>
          <w:rFonts w:asciiTheme="minorHAnsi" w:hAnsiTheme="minorHAnsi"/>
          <w:i/>
          <w:color w:val="000000"/>
        </w:rPr>
        <w:t>egf10</w:t>
      </w:r>
      <w:r w:rsidRPr="0035149F">
        <w:rPr>
          <w:rFonts w:asciiTheme="minorHAnsi" w:hAnsiTheme="minorHAnsi"/>
          <w:color w:val="000000"/>
        </w:rPr>
        <w:t xml:space="preserve"> and </w:t>
      </w:r>
      <w:r w:rsidRPr="0035149F">
        <w:rPr>
          <w:rFonts w:asciiTheme="minorHAnsi" w:hAnsiTheme="minorHAnsi"/>
          <w:i/>
          <w:color w:val="000000"/>
        </w:rPr>
        <w:t>P</w:t>
      </w:r>
      <w:r w:rsidR="002C73FA">
        <w:rPr>
          <w:rFonts w:asciiTheme="minorHAnsi" w:hAnsiTheme="minorHAnsi"/>
          <w:i/>
          <w:color w:val="000000"/>
        </w:rPr>
        <w:t>rrc1</w:t>
      </w:r>
      <w:r w:rsidRPr="0035149F">
        <w:rPr>
          <w:rFonts w:asciiTheme="minorHAnsi" w:hAnsiTheme="minorHAnsi"/>
          <w:color w:val="000000"/>
        </w:rPr>
        <w:t xml:space="preserve"> showe</w:t>
      </w:r>
      <w:r w:rsidR="002C73FA">
        <w:rPr>
          <w:rFonts w:asciiTheme="minorHAnsi" w:hAnsiTheme="minorHAnsi"/>
          <w:color w:val="000000"/>
        </w:rPr>
        <w:t>d no evidence of site- or stage-</w:t>
      </w:r>
      <w:r w:rsidRPr="0035149F">
        <w:rPr>
          <w:rFonts w:asciiTheme="minorHAnsi" w:hAnsiTheme="minorHAnsi"/>
          <w:color w:val="000000"/>
        </w:rPr>
        <w:t>specific expression above the BM purple stain background.</w:t>
      </w:r>
      <w:r w:rsidR="00B25C0D" w:rsidRPr="0035149F">
        <w:rPr>
          <w:rFonts w:asciiTheme="minorHAnsi" w:hAnsiTheme="minorHAnsi"/>
          <w:color w:val="000000"/>
        </w:rPr>
        <w:t xml:space="preserve"> </w:t>
      </w:r>
      <w:r w:rsidR="009E237E" w:rsidRPr="0035149F">
        <w:rPr>
          <w:rFonts w:asciiTheme="minorHAnsi" w:hAnsiTheme="minorHAnsi"/>
          <w:i/>
          <w:color w:val="000000"/>
        </w:rPr>
        <w:t>L</w:t>
      </w:r>
      <w:r w:rsidR="002C73FA">
        <w:rPr>
          <w:rFonts w:asciiTheme="minorHAnsi" w:hAnsiTheme="minorHAnsi"/>
          <w:i/>
          <w:color w:val="000000"/>
        </w:rPr>
        <w:t>mnb1</w:t>
      </w:r>
      <w:r w:rsidR="009E237E" w:rsidRPr="0035149F">
        <w:rPr>
          <w:rFonts w:asciiTheme="minorHAnsi" w:hAnsiTheme="minorHAnsi"/>
          <w:color w:val="000000"/>
        </w:rPr>
        <w:t xml:space="preserve"> showed some expression in the developing limbs.</w:t>
      </w:r>
      <w:r w:rsidR="00B25C0D" w:rsidRPr="0035149F">
        <w:rPr>
          <w:rFonts w:asciiTheme="minorHAnsi" w:hAnsiTheme="minorHAnsi"/>
          <w:color w:val="000000"/>
        </w:rPr>
        <w:t xml:space="preserve"> </w:t>
      </w:r>
      <w:r w:rsidR="00D71A09" w:rsidRPr="0035149F">
        <w:rPr>
          <w:rFonts w:asciiTheme="minorHAnsi" w:hAnsiTheme="minorHAnsi"/>
          <w:i/>
          <w:color w:val="000000"/>
        </w:rPr>
        <w:t>P</w:t>
      </w:r>
      <w:r w:rsidR="002C73FA">
        <w:rPr>
          <w:rFonts w:asciiTheme="minorHAnsi" w:hAnsiTheme="minorHAnsi"/>
          <w:i/>
          <w:color w:val="000000"/>
        </w:rPr>
        <w:t>hax</w:t>
      </w:r>
      <w:r w:rsidRPr="0035149F">
        <w:rPr>
          <w:rFonts w:asciiTheme="minorHAnsi" w:hAnsiTheme="minorHAnsi"/>
          <w:color w:val="000000"/>
        </w:rPr>
        <w:t xml:space="preserve"> and </w:t>
      </w:r>
      <w:r w:rsidRPr="0035149F">
        <w:rPr>
          <w:rFonts w:asciiTheme="minorHAnsi" w:hAnsiTheme="minorHAnsi"/>
          <w:i/>
          <w:color w:val="000000"/>
        </w:rPr>
        <w:t>F</w:t>
      </w:r>
      <w:r w:rsidR="002C73FA">
        <w:rPr>
          <w:rFonts w:asciiTheme="minorHAnsi" w:hAnsiTheme="minorHAnsi"/>
          <w:i/>
          <w:color w:val="000000"/>
        </w:rPr>
        <w:t>bn2</w:t>
      </w:r>
      <w:r w:rsidRPr="0035149F">
        <w:rPr>
          <w:rFonts w:asciiTheme="minorHAnsi" w:hAnsiTheme="minorHAnsi"/>
          <w:color w:val="000000"/>
        </w:rPr>
        <w:t xml:space="preserve"> each show </w:t>
      </w:r>
      <w:r w:rsidR="009E237E" w:rsidRPr="0035149F">
        <w:rPr>
          <w:rFonts w:asciiTheme="minorHAnsi" w:hAnsiTheme="minorHAnsi"/>
          <w:color w:val="000000"/>
        </w:rPr>
        <w:t xml:space="preserve">clear </w:t>
      </w:r>
      <w:r w:rsidRPr="0035149F">
        <w:rPr>
          <w:rFonts w:asciiTheme="minorHAnsi" w:hAnsiTheme="minorHAnsi"/>
          <w:color w:val="000000"/>
        </w:rPr>
        <w:t>evidence of specific developmental expression.</w:t>
      </w:r>
      <w:r w:rsidR="00B25C0D" w:rsidRPr="0035149F">
        <w:rPr>
          <w:rFonts w:asciiTheme="minorHAnsi" w:hAnsiTheme="minorHAnsi"/>
          <w:color w:val="000000"/>
        </w:rPr>
        <w:t xml:space="preserve"> </w:t>
      </w:r>
      <w:r w:rsidR="00C931C3" w:rsidRPr="0035149F">
        <w:rPr>
          <w:rFonts w:asciiTheme="minorHAnsi" w:hAnsiTheme="minorHAnsi"/>
          <w:color w:val="000000"/>
        </w:rPr>
        <w:t>The genes marked with an asterix (</w:t>
      </w:r>
      <w:r w:rsidR="00C931C3" w:rsidRPr="0035149F">
        <w:rPr>
          <w:rFonts w:asciiTheme="minorHAnsi" w:hAnsiTheme="minorHAnsi"/>
          <w:i/>
          <w:color w:val="000000"/>
        </w:rPr>
        <w:t>CTXN3</w:t>
      </w:r>
      <w:r w:rsidR="00C931C3" w:rsidRPr="0035149F">
        <w:rPr>
          <w:rFonts w:asciiTheme="minorHAnsi" w:hAnsiTheme="minorHAnsi"/>
          <w:color w:val="000000"/>
        </w:rPr>
        <w:t xml:space="preserve"> and </w:t>
      </w:r>
      <w:r w:rsidR="00C931C3" w:rsidRPr="0035149F">
        <w:rPr>
          <w:rFonts w:asciiTheme="minorHAnsi" w:hAnsiTheme="minorHAnsi"/>
          <w:i/>
          <w:color w:val="000000"/>
        </w:rPr>
        <w:t>SLC12A2</w:t>
      </w:r>
      <w:r w:rsidR="00C931C3" w:rsidRPr="0035149F">
        <w:rPr>
          <w:rFonts w:asciiTheme="minorHAnsi" w:hAnsiTheme="minorHAnsi"/>
          <w:color w:val="000000"/>
        </w:rPr>
        <w:t xml:space="preserve">) are </w:t>
      </w:r>
      <w:r w:rsidR="00F70697">
        <w:rPr>
          <w:rFonts w:asciiTheme="minorHAnsi" w:hAnsiTheme="minorHAnsi"/>
          <w:color w:val="000000"/>
        </w:rPr>
        <w:t xml:space="preserve">human genes </w:t>
      </w:r>
      <w:r w:rsidR="00C931C3" w:rsidRPr="0035149F">
        <w:rPr>
          <w:rFonts w:asciiTheme="minorHAnsi" w:hAnsiTheme="minorHAnsi"/>
          <w:color w:val="000000"/>
        </w:rPr>
        <w:t xml:space="preserve">for which a suitable </w:t>
      </w:r>
      <w:r w:rsidR="00F70697">
        <w:rPr>
          <w:rFonts w:asciiTheme="minorHAnsi" w:hAnsiTheme="minorHAnsi"/>
          <w:color w:val="000000"/>
        </w:rPr>
        <w:t xml:space="preserve">mouse-specific </w:t>
      </w:r>
      <w:r w:rsidR="00C931C3" w:rsidRPr="0035149F">
        <w:rPr>
          <w:rFonts w:asciiTheme="minorHAnsi" w:hAnsiTheme="minorHAnsi"/>
          <w:color w:val="000000"/>
        </w:rPr>
        <w:t>riboprobe could not be made.</w:t>
      </w:r>
    </w:p>
    <w:p w14:paraId="4F0E09D7" w14:textId="77777777" w:rsidR="009433C8" w:rsidRPr="00874FB7" w:rsidRDefault="009433C8" w:rsidP="003D03AE">
      <w:pPr>
        <w:spacing w:line="480" w:lineRule="auto"/>
        <w:rPr>
          <w:lang w:eastAsia="en-US"/>
        </w:rPr>
      </w:pPr>
    </w:p>
    <w:p w14:paraId="12CB96D4" w14:textId="77777777" w:rsidR="005E151C" w:rsidRDefault="00C931C3" w:rsidP="003D03AE">
      <w:pPr>
        <w:spacing w:line="480" w:lineRule="auto"/>
        <w:rPr>
          <w:rFonts w:asciiTheme="minorHAnsi" w:hAnsiTheme="minorHAnsi"/>
        </w:rPr>
      </w:pPr>
      <w:r w:rsidRPr="00B84E4B">
        <w:rPr>
          <w:rFonts w:asciiTheme="minorHAnsi" w:hAnsiTheme="minorHAnsi"/>
          <w:b/>
          <w:sz w:val="28"/>
          <w:szCs w:val="28"/>
          <w:lang w:eastAsia="en-US"/>
        </w:rPr>
        <w:t>Figure 5</w:t>
      </w:r>
      <w:r w:rsidR="00500FEB" w:rsidRPr="00B84E4B">
        <w:rPr>
          <w:rFonts w:asciiTheme="minorHAnsi" w:hAnsiTheme="minorHAnsi"/>
          <w:b/>
          <w:sz w:val="28"/>
          <w:szCs w:val="28"/>
          <w:lang w:eastAsia="en-US"/>
        </w:rPr>
        <w:t>.</w:t>
      </w:r>
      <w:r w:rsidR="00500FEB" w:rsidRPr="00B84E4B">
        <w:rPr>
          <w:rFonts w:asciiTheme="minorHAnsi" w:hAnsiTheme="minorHAnsi"/>
          <w:b/>
          <w:lang w:eastAsia="en-US"/>
        </w:rPr>
        <w:t xml:space="preserve"> </w:t>
      </w:r>
      <w:r w:rsidR="009E237E" w:rsidRPr="00B84E4B">
        <w:rPr>
          <w:rFonts w:asciiTheme="minorHAnsi" w:hAnsiTheme="minorHAnsi"/>
        </w:rPr>
        <w:t xml:space="preserve">Optical projection tomography </w:t>
      </w:r>
      <w:r w:rsidR="00B84E4B">
        <w:rPr>
          <w:rFonts w:asciiTheme="minorHAnsi" w:hAnsiTheme="minorHAnsi"/>
        </w:rPr>
        <w:t>(</w:t>
      </w:r>
      <w:r w:rsidR="00DC5388" w:rsidRPr="00B84E4B">
        <w:rPr>
          <w:rFonts w:asciiTheme="minorHAnsi" w:hAnsiTheme="minorHAnsi"/>
        </w:rPr>
        <w:t>OPT</w:t>
      </w:r>
      <w:r w:rsidR="00B84E4B">
        <w:rPr>
          <w:rFonts w:asciiTheme="minorHAnsi" w:hAnsiTheme="minorHAnsi"/>
        </w:rPr>
        <w:t>)</w:t>
      </w:r>
      <w:r w:rsidR="00DC5388" w:rsidRPr="00B84E4B">
        <w:rPr>
          <w:rFonts w:asciiTheme="minorHAnsi" w:hAnsiTheme="minorHAnsi"/>
        </w:rPr>
        <w:t xml:space="preserve"> </w:t>
      </w:r>
      <w:r w:rsidR="009E237E" w:rsidRPr="00B84E4B">
        <w:rPr>
          <w:rFonts w:asciiTheme="minorHAnsi" w:hAnsiTheme="minorHAnsi"/>
        </w:rPr>
        <w:t xml:space="preserve">images of the whole mount </w:t>
      </w:r>
      <w:r w:rsidR="009E237E" w:rsidRPr="00B84E4B">
        <w:rPr>
          <w:rFonts w:asciiTheme="minorHAnsi" w:hAnsiTheme="minorHAnsi"/>
          <w:i/>
        </w:rPr>
        <w:t>in</w:t>
      </w:r>
      <w:r w:rsidR="009E237E" w:rsidRPr="00B84E4B">
        <w:rPr>
          <w:rFonts w:asciiTheme="minorHAnsi" w:hAnsiTheme="minorHAnsi"/>
        </w:rPr>
        <w:t xml:space="preserve"> </w:t>
      </w:r>
      <w:r w:rsidR="009E237E" w:rsidRPr="00B84E4B">
        <w:rPr>
          <w:rFonts w:asciiTheme="minorHAnsi" w:hAnsiTheme="minorHAnsi"/>
          <w:i/>
        </w:rPr>
        <w:t>situ</w:t>
      </w:r>
      <w:r w:rsidR="009E237E" w:rsidRPr="00B84E4B">
        <w:rPr>
          <w:rFonts w:asciiTheme="minorHAnsi" w:hAnsiTheme="minorHAnsi"/>
        </w:rPr>
        <w:t xml:space="preserve"> hybridization using 9.5</w:t>
      </w:r>
      <w:r w:rsidR="00B84E4B">
        <w:rPr>
          <w:rFonts w:asciiTheme="minorHAnsi" w:hAnsiTheme="minorHAnsi"/>
        </w:rPr>
        <w:t xml:space="preserve"> </w:t>
      </w:r>
      <w:r w:rsidR="009E237E" w:rsidRPr="00B84E4B">
        <w:rPr>
          <w:rFonts w:asciiTheme="minorHAnsi" w:hAnsiTheme="minorHAnsi"/>
        </w:rPr>
        <w:t xml:space="preserve">dpc mouse embryos using antisense riboprobes for </w:t>
      </w:r>
      <w:r w:rsidR="0093009D" w:rsidRPr="00B84E4B">
        <w:rPr>
          <w:rFonts w:asciiTheme="minorHAnsi" w:hAnsiTheme="minorHAnsi"/>
          <w:i/>
        </w:rPr>
        <w:t>Phax</w:t>
      </w:r>
      <w:r w:rsidR="00DC5388" w:rsidRPr="00B84E4B">
        <w:rPr>
          <w:rFonts w:asciiTheme="minorHAnsi" w:hAnsiTheme="minorHAnsi"/>
        </w:rPr>
        <w:t xml:space="preserve"> and </w:t>
      </w:r>
      <w:r w:rsidR="00DC5388" w:rsidRPr="00B84E4B">
        <w:rPr>
          <w:rFonts w:asciiTheme="minorHAnsi" w:hAnsiTheme="minorHAnsi"/>
          <w:i/>
        </w:rPr>
        <w:t>Fbn2</w:t>
      </w:r>
      <w:r w:rsidR="009E237E" w:rsidRPr="00B84E4B">
        <w:rPr>
          <w:rFonts w:asciiTheme="minorHAnsi" w:hAnsiTheme="minorHAnsi"/>
        </w:rPr>
        <w:t xml:space="preserve">. </w:t>
      </w:r>
      <w:r w:rsidR="0093009D" w:rsidRPr="00B84E4B">
        <w:rPr>
          <w:rFonts w:asciiTheme="minorHAnsi" w:hAnsiTheme="minorHAnsi"/>
          <w:i/>
        </w:rPr>
        <w:t>Phax</w:t>
      </w:r>
      <w:r w:rsidR="00DC5388" w:rsidRPr="00B84E4B">
        <w:rPr>
          <w:rFonts w:asciiTheme="minorHAnsi" w:hAnsiTheme="minorHAnsi"/>
        </w:rPr>
        <w:t xml:space="preserve"> (left) and </w:t>
      </w:r>
      <w:r w:rsidR="00DC5388" w:rsidRPr="00B84E4B">
        <w:rPr>
          <w:rFonts w:asciiTheme="minorHAnsi" w:hAnsiTheme="minorHAnsi"/>
          <w:i/>
        </w:rPr>
        <w:t>Fbn2</w:t>
      </w:r>
      <w:r w:rsidR="00DC5388" w:rsidRPr="00B84E4B">
        <w:rPr>
          <w:rFonts w:asciiTheme="minorHAnsi" w:hAnsiTheme="minorHAnsi"/>
        </w:rPr>
        <w:t xml:space="preserve"> (right) expression </w:t>
      </w:r>
      <w:r w:rsidR="00C82D33" w:rsidRPr="00B84E4B">
        <w:rPr>
          <w:rFonts w:asciiTheme="minorHAnsi" w:hAnsiTheme="minorHAnsi"/>
        </w:rPr>
        <w:t>is represented in green.</w:t>
      </w:r>
      <w:r w:rsidR="00B25C0D" w:rsidRPr="00B84E4B">
        <w:rPr>
          <w:rFonts w:asciiTheme="minorHAnsi" w:hAnsiTheme="minorHAnsi"/>
        </w:rPr>
        <w:t xml:space="preserve"> </w:t>
      </w:r>
      <w:r w:rsidR="00C82D33" w:rsidRPr="00B84E4B">
        <w:rPr>
          <w:rFonts w:asciiTheme="minorHAnsi" w:hAnsiTheme="minorHAnsi"/>
        </w:rPr>
        <w:t>Strong expression of Phax is seen in pharyngeal arch 1 and 2 and the forebrain.</w:t>
      </w:r>
      <w:r w:rsidR="00B25C0D" w:rsidRPr="00B84E4B">
        <w:rPr>
          <w:rFonts w:asciiTheme="minorHAnsi" w:hAnsiTheme="minorHAnsi"/>
        </w:rPr>
        <w:t xml:space="preserve"> </w:t>
      </w:r>
      <w:r w:rsidR="00C82D33" w:rsidRPr="00B84E4B">
        <w:rPr>
          <w:rFonts w:asciiTheme="minorHAnsi" w:hAnsiTheme="minorHAnsi"/>
        </w:rPr>
        <w:t>Fbn2 is most strongly expressed in the developing somites but is also seen in the developing eye, migratory neural crest cells and in pharyngeal arch 1 and 2</w:t>
      </w:r>
      <w:r w:rsidR="0093009D" w:rsidRPr="00B84E4B">
        <w:rPr>
          <w:rFonts w:asciiTheme="minorHAnsi" w:hAnsiTheme="minorHAnsi"/>
        </w:rPr>
        <w:t xml:space="preserve">. </w:t>
      </w:r>
    </w:p>
    <w:p w14:paraId="33FB8CAB" w14:textId="77777777" w:rsidR="00582AA4" w:rsidRDefault="00582AA4" w:rsidP="003D03AE">
      <w:pPr>
        <w:spacing w:line="480" w:lineRule="auto"/>
        <w:rPr>
          <w:rFonts w:asciiTheme="minorHAnsi" w:hAnsiTheme="minorHAnsi"/>
        </w:rPr>
      </w:pPr>
    </w:p>
    <w:p w14:paraId="7546DC16" w14:textId="77777777" w:rsidR="00553BF2" w:rsidRPr="00CF18CE" w:rsidRDefault="005E151C" w:rsidP="00CF18CE">
      <w:pPr>
        <w:rPr>
          <w:rFonts w:asciiTheme="minorHAnsi" w:hAnsiTheme="minorHAnsi"/>
          <w:b/>
          <w:noProof/>
          <w:sz w:val="32"/>
          <w:szCs w:val="32"/>
        </w:rPr>
      </w:pPr>
      <w:r>
        <w:rPr>
          <w:rFonts w:asciiTheme="minorHAnsi" w:hAnsiTheme="minorHAnsi"/>
        </w:rPr>
        <w:fldChar w:fldCharType="begin"/>
      </w:r>
      <w:r>
        <w:rPr>
          <w:rFonts w:asciiTheme="minorHAnsi" w:hAnsiTheme="minorHAnsi"/>
        </w:rPr>
        <w:instrText xml:space="preserve"> ADDIN REFMGR.REFLIST </w:instrText>
      </w:r>
      <w:r>
        <w:rPr>
          <w:rFonts w:asciiTheme="minorHAnsi" w:hAnsiTheme="minorHAnsi"/>
        </w:rPr>
        <w:fldChar w:fldCharType="separate"/>
      </w:r>
      <w:r w:rsidR="00553BF2" w:rsidRPr="00CF18CE">
        <w:rPr>
          <w:rFonts w:asciiTheme="minorHAnsi" w:hAnsiTheme="minorHAnsi"/>
          <w:b/>
          <w:noProof/>
          <w:sz w:val="32"/>
          <w:szCs w:val="32"/>
        </w:rPr>
        <w:t>References</w:t>
      </w:r>
    </w:p>
    <w:p w14:paraId="60BBF159" w14:textId="77777777" w:rsidR="00553BF2" w:rsidRPr="00553BF2" w:rsidRDefault="00553BF2" w:rsidP="00553BF2">
      <w:pPr>
        <w:jc w:val="center"/>
        <w:rPr>
          <w:noProof/>
        </w:rPr>
      </w:pPr>
    </w:p>
    <w:p w14:paraId="5CE8D37D" w14:textId="77777777" w:rsidR="00553BF2" w:rsidRDefault="00553BF2" w:rsidP="00553BF2">
      <w:pPr>
        <w:tabs>
          <w:tab w:val="left" w:pos="0"/>
        </w:tabs>
        <w:spacing w:after="240"/>
        <w:ind w:left="720" w:hanging="720"/>
        <w:rPr>
          <w:noProof/>
        </w:rPr>
      </w:pPr>
      <w:r>
        <w:rPr>
          <w:noProof/>
        </w:rPr>
        <w:t>Aggarwal VS, Carpenter C, Freyer L, Liao J, Petti M, Morrow BE. 2010. Mesodermal Tbx1 is required for patterning the proximal mandible in mice. Dev Biol 344:669-681.</w:t>
      </w:r>
    </w:p>
    <w:p w14:paraId="23FC33A0" w14:textId="77777777" w:rsidR="00553BF2" w:rsidRDefault="00553BF2" w:rsidP="00553BF2">
      <w:pPr>
        <w:tabs>
          <w:tab w:val="left" w:pos="0"/>
        </w:tabs>
        <w:spacing w:after="240"/>
        <w:ind w:left="720" w:hanging="720"/>
        <w:rPr>
          <w:noProof/>
        </w:rPr>
      </w:pPr>
      <w:r>
        <w:rPr>
          <w:noProof/>
        </w:rPr>
        <w:t>Arens YH, Engelen JJ, Govaerts LC, van Ravenswaay CM, Loneus WH, van Lent-Albrechts JC, Blij-Philipsen M, Hamers AJ, Schrander-Stumpel CT. 2004. Familial insertion (3;5)(q25.3;q22.1q31.3) with deletion or duplication of chromosome region 5q22.1-5q31.3 in ten unbalanced carriers. Am J Med Genet A 130A:128-133.</w:t>
      </w:r>
    </w:p>
    <w:p w14:paraId="298C60B0" w14:textId="77777777" w:rsidR="00553BF2" w:rsidRDefault="00553BF2" w:rsidP="00553BF2">
      <w:pPr>
        <w:tabs>
          <w:tab w:val="left" w:pos="0"/>
        </w:tabs>
        <w:spacing w:after="240"/>
        <w:ind w:left="720" w:hanging="720"/>
        <w:rPr>
          <w:noProof/>
        </w:rPr>
      </w:pPr>
      <w:r>
        <w:rPr>
          <w:noProof/>
        </w:rPr>
        <w:t>Belleh S, Zhou G, Wang M, Der Kaloustian VM, Pagon RA, Godfrey M. 2000. Two novel fibrillin-2 mutations in congenital contractural arachnodactyly. Am J Med Genet 92:7-12.</w:t>
      </w:r>
    </w:p>
    <w:p w14:paraId="1A892919" w14:textId="77777777" w:rsidR="00553BF2" w:rsidRDefault="00553BF2" w:rsidP="00553BF2">
      <w:pPr>
        <w:tabs>
          <w:tab w:val="left" w:pos="0"/>
        </w:tabs>
        <w:spacing w:after="240"/>
        <w:ind w:left="720" w:hanging="720"/>
        <w:rPr>
          <w:noProof/>
        </w:rPr>
      </w:pPr>
      <w:r>
        <w:rPr>
          <w:noProof/>
        </w:rPr>
        <w:t>Benko S, Fantes JA, Amiel J, Kleinjan DJ, Thomas S, Ramsay J, Jamshidi N, Essafi A, Heaney S, Gordon CT, McBride D, Golzio C, Fisher M, Perry P, Abadie V, Ayuso C, Holder-Espinasse M, Kilpatrick N, Lees MM, Picard A, Temple IK, Thomas P, Vazquez MP, Vekemans M, Roest CH, Hastie ND, Munnich A, Etchevers HC, Pelet A, Farlie PG, Fitzpatrick DR, Lyonnet S. 2009. Highly conserved non-coding elements on either side of SOX9 associated with Pierre Robin sequence. Nat Genet 41:359-364.</w:t>
      </w:r>
    </w:p>
    <w:p w14:paraId="20C79BA1" w14:textId="77777777" w:rsidR="00553BF2" w:rsidRDefault="00553BF2" w:rsidP="00553BF2">
      <w:pPr>
        <w:tabs>
          <w:tab w:val="left" w:pos="0"/>
        </w:tabs>
        <w:spacing w:after="240"/>
        <w:ind w:left="720" w:hanging="720"/>
        <w:rPr>
          <w:noProof/>
        </w:rPr>
      </w:pPr>
      <w:r>
        <w:rPr>
          <w:noProof/>
        </w:rPr>
        <w:t>Bennett RL, Karayiorgou M, Sobin CA, Norwood TH, Kay MA. 1997. Identification of an interstitial deletion in an adult female with schizophrenia, mental retardation, and dysmorphic features: further support for a putative schizophrenia-susceptibility locus at 5q21-23.1. Am J Hum Genet 61:1450-1454.</w:t>
      </w:r>
    </w:p>
    <w:p w14:paraId="6C375B24" w14:textId="77777777" w:rsidR="00553BF2" w:rsidRDefault="00553BF2" w:rsidP="00553BF2">
      <w:pPr>
        <w:tabs>
          <w:tab w:val="left" w:pos="0"/>
        </w:tabs>
        <w:spacing w:after="240"/>
        <w:ind w:left="720" w:hanging="720"/>
        <w:rPr>
          <w:noProof/>
        </w:rPr>
      </w:pPr>
      <w:r>
        <w:rPr>
          <w:noProof/>
        </w:rPr>
        <w:t xml:space="preserve">Bernier FP, Caluseriu O, Ng S, Schwartzentruber J, Buckingham KJ, Innes AM, Jabs EW, Innis JW, Schuette JL, Gorski JL, Byers PH, Andelfinger G, Siu V, Lauzon J, Fernandez BA, McMillin M, Scott RH, Racher H, Majewski J, </w:t>
      </w:r>
      <w:r>
        <w:rPr>
          <w:noProof/>
        </w:rPr>
        <w:lastRenderedPageBreak/>
        <w:t>Nickerson DA, Shendure J, Bamshad MJ, Parboosingh JS. 2012. Haploinsufficiency of SF3B4, a component of the pre-mRNA spliceosomal complex, causes Nager syndrome. Am J Hum Genet 90:925-933.</w:t>
      </w:r>
    </w:p>
    <w:p w14:paraId="27A86903" w14:textId="77777777" w:rsidR="00553BF2" w:rsidRDefault="00553BF2" w:rsidP="00553BF2">
      <w:pPr>
        <w:tabs>
          <w:tab w:val="left" w:pos="0"/>
        </w:tabs>
        <w:spacing w:after="240"/>
        <w:ind w:left="720" w:hanging="720"/>
        <w:rPr>
          <w:noProof/>
        </w:rPr>
      </w:pPr>
      <w:r>
        <w:rPr>
          <w:noProof/>
        </w:rPr>
        <w:t>Callewaert BL, Loeys BL, Ficcadenti A, Vermeer S, Landgren M, Kroes HY, Yaron Y, Pope M, Foulds N, Boute O, Galan F, Kingston H, Van der Aa N, Salcedo I, Swinkels ME, Wallgren-Pettersson C, Gabrielli O, De BJ, Coucke PJ, De Paepe AM. 2009. Comprehensive clinical and molecular assessment of 32 probands with congenital contractural arachnodactyly: report of 14 novel mutations and review of the literature. Hum Mutat 30:334-341.</w:t>
      </w:r>
    </w:p>
    <w:p w14:paraId="4EE42169" w14:textId="77777777" w:rsidR="00553BF2" w:rsidRDefault="00553BF2" w:rsidP="00553BF2">
      <w:pPr>
        <w:tabs>
          <w:tab w:val="left" w:pos="0"/>
        </w:tabs>
        <w:spacing w:after="240"/>
        <w:ind w:left="720" w:hanging="720"/>
        <w:rPr>
          <w:noProof/>
        </w:rPr>
      </w:pPr>
      <w:r>
        <w:rPr>
          <w:noProof/>
        </w:rPr>
        <w:t>Courtens W, Tjalma W, Messiaen L, Vamos E, Martin JJ, Van BE, Keersmaekers G, Meulyzer P, Wauters J. 1998. Prenatal diagnosis of a constitutional interstitial deletion of chromosome 5 (q15q31.1) presenting with features of congenital contractural arachnodactyly. Am J Med Genet 77:188-197.</w:t>
      </w:r>
    </w:p>
    <w:p w14:paraId="07B2718B" w14:textId="77777777" w:rsidR="00553BF2" w:rsidRDefault="00553BF2" w:rsidP="00553BF2">
      <w:pPr>
        <w:tabs>
          <w:tab w:val="left" w:pos="0"/>
        </w:tabs>
        <w:spacing w:after="240"/>
        <w:ind w:left="720" w:hanging="720"/>
        <w:rPr>
          <w:noProof/>
        </w:rPr>
      </w:pPr>
      <w:r>
        <w:rPr>
          <w:noProof/>
        </w:rPr>
        <w:t>Czeschik JC, Voigt C, Alanay Y, Albrecht B, Avci S, Fitzpatrick D, Goudie DR, Hehr U, Hoogeboom AJ, Kayserili H, Simsek-Kiper PO, Klein-Hitpass L, Kuechler A, Lopez-Gonzalez V, Martin M, Rahmann S, Schweiger B, Splitt M, Wollnik B, Ludecke HJ, Zeschnigk M, Wieczorek D. 2013. Clinical and mutation data in 12 patients with the clinical diagnosis of Nager syndrome. Hum Genet 132:885-898.</w:t>
      </w:r>
    </w:p>
    <w:p w14:paraId="18FEE053" w14:textId="77777777" w:rsidR="00553BF2" w:rsidRDefault="00553BF2" w:rsidP="00553BF2">
      <w:pPr>
        <w:tabs>
          <w:tab w:val="left" w:pos="0"/>
        </w:tabs>
        <w:spacing w:after="240"/>
        <w:ind w:left="720" w:hanging="720"/>
        <w:rPr>
          <w:noProof/>
        </w:rPr>
      </w:pPr>
      <w:r>
        <w:rPr>
          <w:noProof/>
        </w:rPr>
        <w:t>Dauwerse JG, Dixon J, Seland S, Ruivenkamp CA, van HA, Hoefsloot LH, Peters DJ, Boers AC, Daumer-Haas C, Maiwald R, Zweier C, Kerr B, Cobo AM, Toral JF, Hoogeboom AJ, Lohmann DR, Hehr U, Dixon MJ, Breuning MH, Wieczorek D. 2011. Mutations in genes encoding subunits of RNA polymerases I and III cause Treacher Collins syndrome. Nat Genet 43:20-22.</w:t>
      </w:r>
    </w:p>
    <w:p w14:paraId="4F0D80EE" w14:textId="77777777" w:rsidR="00553BF2" w:rsidRDefault="00553BF2" w:rsidP="00553BF2">
      <w:pPr>
        <w:tabs>
          <w:tab w:val="left" w:pos="0"/>
        </w:tabs>
        <w:spacing w:after="240"/>
        <w:ind w:left="720" w:hanging="720"/>
        <w:rPr>
          <w:noProof/>
        </w:rPr>
      </w:pPr>
      <w:r>
        <w:rPr>
          <w:noProof/>
        </w:rPr>
        <w:t>Evans AK, Rahbar R, Rogers GF, Mulliken JB, Volk MS. 2006. Robin sequence: a retrospective review of 115 patients. Int J Pediatr Otorhinolaryngol 70:973-980.</w:t>
      </w:r>
    </w:p>
    <w:p w14:paraId="5E41957B" w14:textId="77777777" w:rsidR="00553BF2" w:rsidRDefault="00553BF2" w:rsidP="00553BF2">
      <w:pPr>
        <w:tabs>
          <w:tab w:val="left" w:pos="0"/>
        </w:tabs>
        <w:spacing w:after="240"/>
        <w:ind w:left="720" w:hanging="720"/>
        <w:rPr>
          <w:noProof/>
        </w:rPr>
      </w:pPr>
      <w:r>
        <w:rPr>
          <w:noProof/>
        </w:rPr>
        <w:t>Fantes JA, Boland E, Ramsay J, Donnai D, Splitt M, Goodship JA, Stewart H, Whiteford M, Gautier P, Harewood L, Holloway S, Sharkey F, Maher E, van H, V, Clayton-Smith J, Fitzpatrick DR, Black GC. 2008. FISH mapping of de novo apparently balanced chromosome rearrangements identifies characteristics associated with phenotypic abnormality. Am J Hum Genet 82:916-926.</w:t>
      </w:r>
    </w:p>
    <w:p w14:paraId="7B57D3D4" w14:textId="77777777" w:rsidR="00553BF2" w:rsidRDefault="00553BF2" w:rsidP="00553BF2">
      <w:pPr>
        <w:tabs>
          <w:tab w:val="left" w:pos="0"/>
        </w:tabs>
        <w:spacing w:after="240"/>
        <w:ind w:left="720" w:hanging="720"/>
        <w:rPr>
          <w:noProof/>
        </w:rPr>
      </w:pPr>
      <w:r>
        <w:rPr>
          <w:noProof/>
        </w:rPr>
        <w:t>Firth HV, Richards SM, Bevan AP, Clayton S, Corpas M, Rajan D, Van VS, Moreau Y, Pettett RM, Carter NP. 2009. DECIPHER: Database of Chromosomal Imbalance and Phenotype in Humans Using Ensembl Resources. Am J Hum Genet 84:524-533.</w:t>
      </w:r>
    </w:p>
    <w:p w14:paraId="332AF78B" w14:textId="77777777" w:rsidR="00553BF2" w:rsidRDefault="00553BF2" w:rsidP="00553BF2">
      <w:pPr>
        <w:tabs>
          <w:tab w:val="left" w:pos="0"/>
        </w:tabs>
        <w:spacing w:after="240"/>
        <w:ind w:left="720" w:hanging="720"/>
        <w:rPr>
          <w:noProof/>
        </w:rPr>
      </w:pPr>
      <w:r>
        <w:rPr>
          <w:noProof/>
        </w:rPr>
        <w:t>Garcia-Minaur S, Ramsay J, Grace E, Minns RA, Myles LM, Fitzpatrick DR. 2005. Interstitial deletion of the long arm of chromosome 5 in a boy with multiple congenital anomalies and mental retardation: Molecular characterization of the deleted region to 5q22.3q23.3. Am J Med Genet A 132:402-410.</w:t>
      </w:r>
    </w:p>
    <w:p w14:paraId="242F9AB1" w14:textId="77777777" w:rsidR="00553BF2" w:rsidRDefault="00553BF2" w:rsidP="00553BF2">
      <w:pPr>
        <w:tabs>
          <w:tab w:val="left" w:pos="0"/>
        </w:tabs>
        <w:spacing w:after="240"/>
        <w:ind w:left="720" w:hanging="720"/>
        <w:rPr>
          <w:noProof/>
        </w:rPr>
      </w:pPr>
      <w:r>
        <w:rPr>
          <w:noProof/>
        </w:rPr>
        <w:lastRenderedPageBreak/>
        <w:t>Gordon CT, Tan TY, Benko S, Fitzpatrick D, Lyonnet S, Farlie PG. 2009. Long-range regulation at the SOX9 locus in development and disease. J Med Genet 46:649-656.</w:t>
      </w:r>
    </w:p>
    <w:p w14:paraId="001DDBB3" w14:textId="77777777" w:rsidR="00553BF2" w:rsidRDefault="00553BF2" w:rsidP="00553BF2">
      <w:pPr>
        <w:tabs>
          <w:tab w:val="left" w:pos="0"/>
        </w:tabs>
        <w:spacing w:after="240"/>
        <w:ind w:left="720" w:hanging="720"/>
        <w:rPr>
          <w:noProof/>
        </w:rPr>
      </w:pPr>
      <w:r>
        <w:rPr>
          <w:noProof/>
        </w:rPr>
        <w:t>Hastings RJ, Svennevik EC, Setterfield B, Wells D, Delhanty JD, Mackinnon H. 2000. Deletion and duplication of the adenomatous polyposis coli gene resulting from an interchromosomal insertion involving 5(q22q23.3) in the father. J Med Genet 37:141-145.</w:t>
      </w:r>
    </w:p>
    <w:p w14:paraId="748F5C49" w14:textId="77777777" w:rsidR="00553BF2" w:rsidRDefault="00553BF2" w:rsidP="00553BF2">
      <w:pPr>
        <w:tabs>
          <w:tab w:val="left" w:pos="0"/>
        </w:tabs>
        <w:spacing w:after="240"/>
        <w:ind w:left="720" w:hanging="720"/>
        <w:rPr>
          <w:noProof/>
        </w:rPr>
      </w:pPr>
      <w:r>
        <w:rPr>
          <w:noProof/>
        </w:rPr>
        <w:t>Hilhorst-Hofstee Y, Hamel BC, Verheij JB, Rijlaarsdam ME, Mancini GM, Cobben JM, Giroth C, Ruivenkamp CA, Hansson KB, Timmermans J, Moll HA, Breuning MH, Pals G. 2011. The clinical spectrum of complete FBN1 allele deletions. Eur J Hum Genet 19:247-252.</w:t>
      </w:r>
    </w:p>
    <w:p w14:paraId="1FE0B86E" w14:textId="77777777" w:rsidR="00553BF2" w:rsidRDefault="00553BF2" w:rsidP="00553BF2">
      <w:pPr>
        <w:tabs>
          <w:tab w:val="left" w:pos="0"/>
        </w:tabs>
        <w:spacing w:after="240"/>
        <w:ind w:left="720" w:hanging="720"/>
        <w:rPr>
          <w:noProof/>
        </w:rPr>
      </w:pPr>
      <w:r>
        <w:rPr>
          <w:noProof/>
        </w:rPr>
        <w:t>Holder-Espinasse M, Abadie V, Cormier-Daire V, Beyler C, Manach Y, Munnich A, Lyonnet S, Couly G, Amiel J. 2001. Pierre Robin sequence: a series of 117 consecutive cases. J Pediatr 139:588-590.</w:t>
      </w:r>
    </w:p>
    <w:p w14:paraId="71B22166" w14:textId="77777777" w:rsidR="00553BF2" w:rsidRDefault="00553BF2" w:rsidP="00553BF2">
      <w:pPr>
        <w:tabs>
          <w:tab w:val="left" w:pos="0"/>
        </w:tabs>
        <w:spacing w:after="240"/>
        <w:ind w:left="720" w:hanging="720"/>
        <w:rPr>
          <w:noProof/>
        </w:rPr>
      </w:pPr>
      <w:r>
        <w:rPr>
          <w:noProof/>
        </w:rPr>
        <w:t>Lipson D, Aumann Y, Ben-Dor A, Linial N, Yakhini Z. 2006. Efficient calculation of interval scores for DNA copy number data analysis. J Comput Biol 13:215-228.</w:t>
      </w:r>
    </w:p>
    <w:p w14:paraId="51E8457F" w14:textId="77777777" w:rsidR="00553BF2" w:rsidRDefault="00553BF2" w:rsidP="00553BF2">
      <w:pPr>
        <w:tabs>
          <w:tab w:val="left" w:pos="0"/>
        </w:tabs>
        <w:spacing w:after="240"/>
        <w:ind w:left="720" w:hanging="720"/>
        <w:rPr>
          <w:noProof/>
        </w:rPr>
      </w:pPr>
      <w:r>
        <w:rPr>
          <w:noProof/>
        </w:rPr>
        <w:t>Marioni JC, Thorne NP, Valsesia A, Fitzgerald T, Redon R, Fiegler H, Andrews TD, Stranger BE, Lynch AG, Dermitzakis ET, Carter NP, Tavare S, Hurles ME. 2007. Breaking the waves: improved detection of copy number variation from microarray-based comparative genomic hybridization. Genome Biol 8:R228.</w:t>
      </w:r>
    </w:p>
    <w:p w14:paraId="781FDF9C" w14:textId="77777777" w:rsidR="00553BF2" w:rsidRDefault="00553BF2" w:rsidP="00553BF2">
      <w:pPr>
        <w:tabs>
          <w:tab w:val="left" w:pos="0"/>
        </w:tabs>
        <w:spacing w:after="240"/>
        <w:ind w:left="720" w:hanging="720"/>
        <w:rPr>
          <w:noProof/>
        </w:rPr>
      </w:pPr>
      <w:r>
        <w:rPr>
          <w:noProof/>
        </w:rPr>
        <w:t>Ohno M, Segref A, Bachi A, Wilm M, Mattaj IW. 2000. PHAX, a mediator of U snRNA nuclear export whose activity is regulated by phosphorylation. Cell 101:187-198.</w:t>
      </w:r>
    </w:p>
    <w:p w14:paraId="59F8F69E" w14:textId="77777777" w:rsidR="00553BF2" w:rsidRDefault="00553BF2" w:rsidP="00553BF2">
      <w:pPr>
        <w:tabs>
          <w:tab w:val="left" w:pos="0"/>
        </w:tabs>
        <w:spacing w:after="240"/>
        <w:ind w:left="720" w:hanging="720"/>
        <w:rPr>
          <w:noProof/>
        </w:rPr>
      </w:pPr>
      <w:r>
        <w:rPr>
          <w:noProof/>
        </w:rPr>
        <w:t>Oka K, Oka S, Hosokawa R, Bringas P, Jr., Brockhoff HC, Nonaka K, Chai Y. 2008. TGF-beta mediated Dlx5 signaling plays a crucial role in osteo-chondroprogenitor cell lineage determination during mandible development. Dev Biol 321:303-309.</w:t>
      </w:r>
    </w:p>
    <w:p w14:paraId="0C10AC6A" w14:textId="77777777" w:rsidR="00553BF2" w:rsidRDefault="00553BF2" w:rsidP="00553BF2">
      <w:pPr>
        <w:tabs>
          <w:tab w:val="left" w:pos="0"/>
        </w:tabs>
        <w:spacing w:after="240"/>
        <w:ind w:left="720" w:hanging="720"/>
        <w:rPr>
          <w:noProof/>
        </w:rPr>
      </w:pPr>
      <w:r>
        <w:rPr>
          <w:noProof/>
        </w:rPr>
        <w:t>Rainger J, Bengani H, Campbell L, Anderson E, Sokhi K, Lam W, Riess A, Ansari M, Smithson S, Lees M, Mercer C, McKenzie K, Lengfeld T, Gener QB, Branney P, McKay S, Morrison H, Medina B, Robertson M, Kohlhase J, Gordon C, Kirk J, Wieczorek D, Fitzpatrick DR. 2012. Miller (Genee-Wiedemann) syndrome represents a clinically and biochemically distinct subgroup of postaxial acrofacial dysostosis associated with partial deficiency of DHODH. Hum Mol Genet 21:3969-3983.</w:t>
      </w:r>
    </w:p>
    <w:p w14:paraId="2E8FADAC" w14:textId="77777777" w:rsidR="00553BF2" w:rsidRDefault="00553BF2" w:rsidP="00553BF2">
      <w:pPr>
        <w:tabs>
          <w:tab w:val="left" w:pos="0"/>
        </w:tabs>
        <w:spacing w:after="240"/>
        <w:ind w:left="720" w:hanging="720"/>
        <w:rPr>
          <w:noProof/>
        </w:rPr>
      </w:pPr>
      <w:r>
        <w:rPr>
          <w:noProof/>
        </w:rPr>
        <w:t xml:space="preserve">Rainger J, van BE, Ramsay JK, McKie L, Al-Gazali L, Pallotta R, Saponari A, Branney P, Fisher M, Morrison H, Bicknell L, Gautier P, Perry P, Sokhi K, Sexton D, Bardakjian TM, Schneider AS, Elcioglu N, Ozkinay F, Koenig R, Megarbane A, Semerci CN, Khan A, Zafar S, Hennekam R, Sousa SB, Ramos L, Garavelli L, Furga AS, Wischmeijer A, Jackson IJ, Gillessen-Kaesbach G, Brunner HG, Wieczorek D, van BH, Fitzpatrick DR. 2011. Loss of the BMP </w:t>
      </w:r>
      <w:r>
        <w:rPr>
          <w:noProof/>
        </w:rPr>
        <w:lastRenderedPageBreak/>
        <w:t>antagonist, SMOC-1, causes Ophthalmo-acromelic (Waardenburg Anophthalmia) syndrome in humans and mice. PLoS Genet 7:e1002114.</w:t>
      </w:r>
    </w:p>
    <w:p w14:paraId="2D69A5FC" w14:textId="77777777" w:rsidR="00553BF2" w:rsidRDefault="00553BF2" w:rsidP="00553BF2">
      <w:pPr>
        <w:tabs>
          <w:tab w:val="left" w:pos="0"/>
        </w:tabs>
        <w:spacing w:after="240"/>
        <w:ind w:left="720" w:hanging="720"/>
        <w:rPr>
          <w:noProof/>
        </w:rPr>
      </w:pPr>
      <w:r>
        <w:rPr>
          <w:noProof/>
        </w:rPr>
        <w:t>Rainger JK, Bhatia S, Bengani H, Gautier P, Rainger J, Pearson M, Ansari M, Crow J, Mehendale F, Palinkasova B, Dixon MJ, Thompson PJ, Matarin M, Sisodiya SM, Kleinjan DA, Fitzpatrick DR. 2014. Disruption of SATB2 or its long-range cis-regulation by SOX9 causes a syndromic form of Pierre Robin sequence. Hum Mol Genet.</w:t>
      </w:r>
    </w:p>
    <w:p w14:paraId="3CAAF606" w14:textId="77777777" w:rsidR="00553BF2" w:rsidRDefault="00553BF2" w:rsidP="00553BF2">
      <w:pPr>
        <w:tabs>
          <w:tab w:val="left" w:pos="0"/>
        </w:tabs>
        <w:spacing w:after="240"/>
        <w:ind w:left="720" w:hanging="720"/>
        <w:rPr>
          <w:noProof/>
        </w:rPr>
      </w:pPr>
      <w:r>
        <w:rPr>
          <w:noProof/>
        </w:rPr>
        <w:t>Ramirez F, Sakai LY. 2010. Biogenesis and function of fibrillin assemblies. Cell Tissue Res 339:71-82.</w:t>
      </w:r>
    </w:p>
    <w:p w14:paraId="53E495A4" w14:textId="77777777" w:rsidR="00553BF2" w:rsidRDefault="00553BF2" w:rsidP="00553BF2">
      <w:pPr>
        <w:tabs>
          <w:tab w:val="left" w:pos="0"/>
        </w:tabs>
        <w:spacing w:after="240"/>
        <w:ind w:left="720" w:hanging="720"/>
        <w:rPr>
          <w:noProof/>
        </w:rPr>
      </w:pPr>
      <w:r>
        <w:rPr>
          <w:noProof/>
        </w:rPr>
        <w:t>Robinson PN, Arteaga-Solis E, Baldock C, Collod-Beroud G, Booms P, de PA, Dietz HC, Guo G, Handford PA, Judge DP, Kielty CM, Loeys B, Milewicz DM, Ney A, Ramirez F, Reinhardt DP, Tiedemann K, Whiteman P, Godfrey M. 2006. The molecular genetics of Marfan syndrome and related disorders. J Med Genet 43:769-787.</w:t>
      </w:r>
    </w:p>
    <w:p w14:paraId="791EE60E" w14:textId="77777777" w:rsidR="00553BF2" w:rsidRDefault="00553BF2" w:rsidP="00553BF2">
      <w:pPr>
        <w:tabs>
          <w:tab w:val="left" w:pos="0"/>
        </w:tabs>
        <w:spacing w:after="240"/>
        <w:ind w:left="720" w:hanging="720"/>
        <w:rPr>
          <w:noProof/>
        </w:rPr>
      </w:pPr>
      <w:r>
        <w:rPr>
          <w:noProof/>
        </w:rPr>
        <w:t>Snead MP, Yates JR. 1999. Clinical and Molecular genetics of Stickler syndrome. J Med Genet 36:353-359.</w:t>
      </w:r>
    </w:p>
    <w:p w14:paraId="2CD6DC09" w14:textId="77777777" w:rsidR="00553BF2" w:rsidRDefault="00553BF2" w:rsidP="00553BF2">
      <w:pPr>
        <w:tabs>
          <w:tab w:val="left" w:pos="0"/>
        </w:tabs>
        <w:spacing w:after="240"/>
        <w:ind w:left="720" w:hanging="720"/>
        <w:rPr>
          <w:noProof/>
        </w:rPr>
      </w:pPr>
      <w:r>
        <w:rPr>
          <w:noProof/>
        </w:rPr>
        <w:t>Suzuki T, Izumi H, Ohno M. 2010. Cajal body surveillance of U snRNA export complex assembly. J Cell Biol 190:603-612.</w:t>
      </w:r>
    </w:p>
    <w:p w14:paraId="14F0559F" w14:textId="77777777" w:rsidR="00553BF2" w:rsidRDefault="00553BF2" w:rsidP="00553BF2">
      <w:pPr>
        <w:tabs>
          <w:tab w:val="left" w:pos="0"/>
        </w:tabs>
        <w:spacing w:after="240"/>
        <w:ind w:left="720" w:hanging="720"/>
        <w:rPr>
          <w:noProof/>
        </w:rPr>
      </w:pPr>
      <w:r>
        <w:rPr>
          <w:noProof/>
        </w:rPr>
        <w:t>Trainor PA, Andrews BT. 2013. Facial dysostoses: Etiology, pathogenesis and management. Am J Med Genet C Semin Med Genet 163:283-294.</w:t>
      </w:r>
    </w:p>
    <w:p w14:paraId="2C6EA522" w14:textId="77777777" w:rsidR="00553BF2" w:rsidRDefault="00553BF2" w:rsidP="00553BF2">
      <w:pPr>
        <w:tabs>
          <w:tab w:val="left" w:pos="0"/>
        </w:tabs>
        <w:spacing w:after="240"/>
        <w:ind w:left="720" w:hanging="720"/>
        <w:rPr>
          <w:noProof/>
        </w:rPr>
      </w:pPr>
      <w:r>
        <w:rPr>
          <w:noProof/>
        </w:rPr>
        <w:t>Trainor PA, Dixon J, Dixon MJ. 2009. Treacher Collins syndrome: etiology, pathogenesis and prevention. Eur J Hum Genet 17:275-283.</w:t>
      </w:r>
    </w:p>
    <w:p w14:paraId="11F52142" w14:textId="77777777" w:rsidR="00553BF2" w:rsidRDefault="00553BF2" w:rsidP="00553BF2">
      <w:pPr>
        <w:tabs>
          <w:tab w:val="left" w:pos="0"/>
        </w:tabs>
        <w:spacing w:after="240"/>
        <w:ind w:left="720" w:hanging="720"/>
        <w:rPr>
          <w:noProof/>
        </w:rPr>
      </w:pPr>
      <w:r>
        <w:rPr>
          <w:noProof/>
        </w:rPr>
        <w:t>Tuncbilek E, Alanay Y. 2006. Congenital contractural arachnodactyly (Beals syndrome). Orphanet J Rare Dis 1:20.</w:t>
      </w:r>
    </w:p>
    <w:p w14:paraId="6533E084" w14:textId="77777777" w:rsidR="00553BF2" w:rsidRDefault="00553BF2" w:rsidP="00553BF2">
      <w:pPr>
        <w:tabs>
          <w:tab w:val="left" w:pos="0"/>
        </w:tabs>
        <w:spacing w:after="240"/>
        <w:ind w:left="720" w:hanging="720"/>
        <w:rPr>
          <w:noProof/>
        </w:rPr>
      </w:pPr>
      <w:r>
        <w:rPr>
          <w:noProof/>
        </w:rPr>
        <w:t>Tzschach A, Krause-Plonka I, Menzel C, Kalscheuer V, Toennies H, Scherthan H, Knoblauch A, Radke M, Ropers HH, Hoeltzenbein M. 2006. Molecular cytogenetic analysis of a de novo interstitial deletion of 5q23.3q31.2 and its phenotypic consequences. Am J Med Genet A 140:496-502.</w:t>
      </w:r>
    </w:p>
    <w:p w14:paraId="2787C3ED" w14:textId="77777777" w:rsidR="00553BF2" w:rsidRDefault="00553BF2" w:rsidP="00553BF2">
      <w:pPr>
        <w:tabs>
          <w:tab w:val="left" w:pos="0"/>
        </w:tabs>
        <w:spacing w:after="240"/>
        <w:ind w:left="720" w:hanging="720"/>
        <w:rPr>
          <w:noProof/>
        </w:rPr>
      </w:pPr>
      <w:r>
        <w:rPr>
          <w:noProof/>
        </w:rPr>
        <w:t>Valdez BC, Henning D, So RB, Dixon J, Dixon MJ. 2004. The Treacher Collins syndrome (TCOF1) gene product is involved in ribosomal DNA gene transcription by interacting with upstream binding factor. Proc Natl Acad Sci U S A 101:10709-10714.</w:t>
      </w:r>
    </w:p>
    <w:p w14:paraId="6853ED0F" w14:textId="77777777" w:rsidR="00553BF2" w:rsidRDefault="00553BF2" w:rsidP="00553BF2">
      <w:pPr>
        <w:tabs>
          <w:tab w:val="left" w:pos="0"/>
        </w:tabs>
        <w:spacing w:after="240"/>
        <w:ind w:left="720" w:hanging="720"/>
        <w:rPr>
          <w:noProof/>
        </w:rPr>
      </w:pPr>
      <w:r>
        <w:rPr>
          <w:noProof/>
        </w:rPr>
        <w:t>van den Elzen AP, Semmekrot BA, Bongers EM, Huygen PL, Marres HA. 2001. Diagnosis and treatment of the Pierre Robin sequence: results of a retrospective clinical study and review of the literature. Eur J Pediatr 160:47-53.</w:t>
      </w:r>
    </w:p>
    <w:p w14:paraId="657D035B" w14:textId="77777777" w:rsidR="00553BF2" w:rsidRDefault="00553BF2" w:rsidP="00553BF2">
      <w:pPr>
        <w:tabs>
          <w:tab w:val="left" w:pos="0"/>
        </w:tabs>
        <w:ind w:left="720" w:hanging="720"/>
        <w:rPr>
          <w:noProof/>
        </w:rPr>
      </w:pPr>
      <w:r>
        <w:rPr>
          <w:noProof/>
        </w:rPr>
        <w:t xml:space="preserve">White RM, Cech J, Ratanasirintrawoot S, Lin CY, Rahl PB, Burke CJ, Langdon E, Tomlinson ML, Mosher J, Kaufman C, Chen F, Long HK, Kramer M, Datta S, Neuberg D, Granter S, Young RA, Morrison S, Wheeler GN, Zon LI. 2011. </w:t>
      </w:r>
      <w:r>
        <w:rPr>
          <w:noProof/>
        </w:rPr>
        <w:lastRenderedPageBreak/>
        <w:t>DHODH modulates transcriptional elongation in the neural crest and melanoma. Nature 471:518-522.</w:t>
      </w:r>
    </w:p>
    <w:p w14:paraId="3A166A54" w14:textId="620E9BD4" w:rsidR="00553BF2" w:rsidRDefault="00553BF2" w:rsidP="00553BF2">
      <w:pPr>
        <w:tabs>
          <w:tab w:val="left" w:pos="0"/>
        </w:tabs>
        <w:ind w:left="720" w:hanging="720"/>
        <w:rPr>
          <w:noProof/>
        </w:rPr>
      </w:pPr>
    </w:p>
    <w:p w14:paraId="5363D532" w14:textId="456B227A" w:rsidR="00C97126" w:rsidRPr="00B84E4B" w:rsidRDefault="005E151C" w:rsidP="003D03AE">
      <w:pPr>
        <w:spacing w:line="480" w:lineRule="auto"/>
        <w:rPr>
          <w:rFonts w:asciiTheme="minorHAnsi" w:hAnsiTheme="minorHAnsi"/>
        </w:rPr>
      </w:pPr>
      <w:r>
        <w:rPr>
          <w:rFonts w:asciiTheme="minorHAnsi" w:hAnsiTheme="minorHAnsi"/>
        </w:rPr>
        <w:fldChar w:fldCharType="end"/>
      </w:r>
    </w:p>
    <w:sectPr w:rsidR="00C97126" w:rsidRPr="00B84E4B" w:rsidSect="00E835C7">
      <w:pgSz w:w="11906" w:h="16838"/>
      <w:pgMar w:top="1440" w:right="1797" w:bottom="1440" w:left="1797"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3BCABE" w14:textId="77777777" w:rsidR="00322D14" w:rsidRDefault="00322D14">
      <w:r>
        <w:separator/>
      </w:r>
    </w:p>
  </w:endnote>
  <w:endnote w:type="continuationSeparator" w:id="0">
    <w:p w14:paraId="68907510" w14:textId="77777777" w:rsidR="00322D14" w:rsidRDefault="00322D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A53802" w14:textId="77777777" w:rsidR="00322D14" w:rsidRDefault="00322D14" w:rsidP="00C9712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D6283AA" w14:textId="77777777" w:rsidR="00322D14" w:rsidRDefault="00322D1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60759869"/>
      <w:docPartObj>
        <w:docPartGallery w:val="Page Numbers (Bottom of Page)"/>
        <w:docPartUnique/>
      </w:docPartObj>
    </w:sdtPr>
    <w:sdtEndPr>
      <w:rPr>
        <w:noProof/>
      </w:rPr>
    </w:sdtEndPr>
    <w:sdtContent>
      <w:p w14:paraId="2D7E1A4A" w14:textId="77777777" w:rsidR="00322D14" w:rsidRDefault="00322D14">
        <w:pPr>
          <w:pStyle w:val="Footer"/>
          <w:jc w:val="right"/>
        </w:pPr>
        <w:r>
          <w:fldChar w:fldCharType="begin"/>
        </w:r>
        <w:r>
          <w:instrText xml:space="preserve"> PAGE   \* MERGEFORMAT </w:instrText>
        </w:r>
        <w:r>
          <w:fldChar w:fldCharType="separate"/>
        </w:r>
        <w:r w:rsidR="00954D1D">
          <w:rPr>
            <w:noProof/>
          </w:rPr>
          <w:t>2</w:t>
        </w:r>
        <w:r>
          <w:rPr>
            <w:noProof/>
          </w:rPr>
          <w:fldChar w:fldCharType="end"/>
        </w:r>
      </w:p>
    </w:sdtContent>
  </w:sdt>
  <w:p w14:paraId="59C34A38" w14:textId="77777777" w:rsidR="00322D14" w:rsidRDefault="00322D1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0B4358" w14:textId="77777777" w:rsidR="00322D14" w:rsidRDefault="00322D14">
      <w:r>
        <w:separator/>
      </w:r>
    </w:p>
  </w:footnote>
  <w:footnote w:type="continuationSeparator" w:id="0">
    <w:p w14:paraId="0A1A1649" w14:textId="77777777" w:rsidR="00322D14" w:rsidRDefault="00322D1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3D86A6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39774D98"/>
    <w:multiLevelType w:val="hybridMultilevel"/>
    <w:tmpl w:val="291A388E"/>
    <w:lvl w:ilvl="0" w:tplc="225EFAA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
    <w:nsid w:val="41E062A9"/>
    <w:multiLevelType w:val="hybridMultilevel"/>
    <w:tmpl w:val="635A0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A4B727F"/>
    <w:multiLevelType w:val="hybridMultilevel"/>
    <w:tmpl w:val="6928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DE73E3F"/>
    <w:multiLevelType w:val="hybridMultilevel"/>
    <w:tmpl w:val="566A87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DDA08CB"/>
    <w:multiLevelType w:val="multilevel"/>
    <w:tmpl w:val="472E33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713C494B"/>
    <w:multiLevelType w:val="hybridMultilevel"/>
    <w:tmpl w:val="A29A8B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4"/>
  </w:num>
  <w:num w:numId="5">
    <w:abstractNumId w:val="3"/>
  </w:num>
  <w:num w:numId="6">
    <w:abstractNumId w:val="6"/>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oNotTrackMove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Human Mutation&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1&lt;/SpaceAfter&gt;&lt;ReflistOrder&gt;1&lt;/ReflistOrder&gt;&lt;CitationOrder&gt;0&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5q23_Refs&lt;/item&gt;&lt;/Libraries&gt;&lt;/ENLibraries&gt;"/>
  </w:docVars>
  <w:rsids>
    <w:rsidRoot w:val="00E81812"/>
    <w:rsid w:val="000079F5"/>
    <w:rsid w:val="00031E82"/>
    <w:rsid w:val="00041921"/>
    <w:rsid w:val="000436AD"/>
    <w:rsid w:val="00051F02"/>
    <w:rsid w:val="000545FD"/>
    <w:rsid w:val="0005759F"/>
    <w:rsid w:val="000671BA"/>
    <w:rsid w:val="000753C9"/>
    <w:rsid w:val="00081061"/>
    <w:rsid w:val="00093FE4"/>
    <w:rsid w:val="0009787C"/>
    <w:rsid w:val="000B0170"/>
    <w:rsid w:val="000B26BC"/>
    <w:rsid w:val="000B4DCA"/>
    <w:rsid w:val="000C771D"/>
    <w:rsid w:val="000E1F02"/>
    <w:rsid w:val="000E2E7D"/>
    <w:rsid w:val="000E5621"/>
    <w:rsid w:val="000F1DFD"/>
    <w:rsid w:val="000F3947"/>
    <w:rsid w:val="001265EE"/>
    <w:rsid w:val="00142119"/>
    <w:rsid w:val="001543BA"/>
    <w:rsid w:val="00155F24"/>
    <w:rsid w:val="00156308"/>
    <w:rsid w:val="00156E4D"/>
    <w:rsid w:val="00163605"/>
    <w:rsid w:val="001712AC"/>
    <w:rsid w:val="0018322C"/>
    <w:rsid w:val="0018667B"/>
    <w:rsid w:val="0018728D"/>
    <w:rsid w:val="001A0B35"/>
    <w:rsid w:val="001A3C64"/>
    <w:rsid w:val="001B130F"/>
    <w:rsid w:val="001C0962"/>
    <w:rsid w:val="001C1A40"/>
    <w:rsid w:val="001C5851"/>
    <w:rsid w:val="001D1503"/>
    <w:rsid w:val="001D163A"/>
    <w:rsid w:val="001D656B"/>
    <w:rsid w:val="00207D18"/>
    <w:rsid w:val="00224EF0"/>
    <w:rsid w:val="0024327E"/>
    <w:rsid w:val="002552FC"/>
    <w:rsid w:val="002640FB"/>
    <w:rsid w:val="0026501E"/>
    <w:rsid w:val="00271534"/>
    <w:rsid w:val="00273448"/>
    <w:rsid w:val="00277F9D"/>
    <w:rsid w:val="00284BFA"/>
    <w:rsid w:val="002A2696"/>
    <w:rsid w:val="002A3E2A"/>
    <w:rsid w:val="002C26C8"/>
    <w:rsid w:val="002C73FA"/>
    <w:rsid w:val="002D6731"/>
    <w:rsid w:val="002F0801"/>
    <w:rsid w:val="002F1CF8"/>
    <w:rsid w:val="002F4319"/>
    <w:rsid w:val="002F753F"/>
    <w:rsid w:val="0030007F"/>
    <w:rsid w:val="00300906"/>
    <w:rsid w:val="00302518"/>
    <w:rsid w:val="00305E74"/>
    <w:rsid w:val="003158B6"/>
    <w:rsid w:val="003169BB"/>
    <w:rsid w:val="00320345"/>
    <w:rsid w:val="00322D14"/>
    <w:rsid w:val="00335904"/>
    <w:rsid w:val="00345E7F"/>
    <w:rsid w:val="0035149F"/>
    <w:rsid w:val="00360382"/>
    <w:rsid w:val="00367CF7"/>
    <w:rsid w:val="00375EA4"/>
    <w:rsid w:val="003848DD"/>
    <w:rsid w:val="003855FD"/>
    <w:rsid w:val="00387977"/>
    <w:rsid w:val="0039117B"/>
    <w:rsid w:val="003A1F63"/>
    <w:rsid w:val="003A6B50"/>
    <w:rsid w:val="003A75B7"/>
    <w:rsid w:val="003B2A76"/>
    <w:rsid w:val="003B57A1"/>
    <w:rsid w:val="003C3192"/>
    <w:rsid w:val="003C73F2"/>
    <w:rsid w:val="003D03AE"/>
    <w:rsid w:val="003E66E7"/>
    <w:rsid w:val="003F7F79"/>
    <w:rsid w:val="0040392E"/>
    <w:rsid w:val="0040548F"/>
    <w:rsid w:val="00415CFA"/>
    <w:rsid w:val="0042113D"/>
    <w:rsid w:val="004466D0"/>
    <w:rsid w:val="004470DE"/>
    <w:rsid w:val="00453AD2"/>
    <w:rsid w:val="00473295"/>
    <w:rsid w:val="00473AC6"/>
    <w:rsid w:val="0047613D"/>
    <w:rsid w:val="00481B1D"/>
    <w:rsid w:val="00496712"/>
    <w:rsid w:val="004A321F"/>
    <w:rsid w:val="004A698E"/>
    <w:rsid w:val="004A7465"/>
    <w:rsid w:val="004B76BE"/>
    <w:rsid w:val="004C2318"/>
    <w:rsid w:val="004E266B"/>
    <w:rsid w:val="004E27C4"/>
    <w:rsid w:val="004F592C"/>
    <w:rsid w:val="004F5E20"/>
    <w:rsid w:val="00500FEB"/>
    <w:rsid w:val="00502384"/>
    <w:rsid w:val="00506816"/>
    <w:rsid w:val="0052098D"/>
    <w:rsid w:val="00527F5F"/>
    <w:rsid w:val="005310E0"/>
    <w:rsid w:val="00540FBD"/>
    <w:rsid w:val="0054664B"/>
    <w:rsid w:val="00553BF2"/>
    <w:rsid w:val="00555E96"/>
    <w:rsid w:val="00556DAB"/>
    <w:rsid w:val="0056154B"/>
    <w:rsid w:val="00565B6F"/>
    <w:rsid w:val="00574AB4"/>
    <w:rsid w:val="0057555B"/>
    <w:rsid w:val="00582AA4"/>
    <w:rsid w:val="00582D51"/>
    <w:rsid w:val="005863EE"/>
    <w:rsid w:val="005923E9"/>
    <w:rsid w:val="00593D83"/>
    <w:rsid w:val="005954A3"/>
    <w:rsid w:val="005961FC"/>
    <w:rsid w:val="005B5681"/>
    <w:rsid w:val="005B5B79"/>
    <w:rsid w:val="005C3C94"/>
    <w:rsid w:val="005C54CC"/>
    <w:rsid w:val="005D66A1"/>
    <w:rsid w:val="005E151C"/>
    <w:rsid w:val="005F511E"/>
    <w:rsid w:val="00622797"/>
    <w:rsid w:val="0064033F"/>
    <w:rsid w:val="00640DAF"/>
    <w:rsid w:val="00643A7E"/>
    <w:rsid w:val="00654F35"/>
    <w:rsid w:val="006637DE"/>
    <w:rsid w:val="006649AE"/>
    <w:rsid w:val="00685B3E"/>
    <w:rsid w:val="00691CE5"/>
    <w:rsid w:val="00693D89"/>
    <w:rsid w:val="00694BF4"/>
    <w:rsid w:val="006A0C03"/>
    <w:rsid w:val="006B4E45"/>
    <w:rsid w:val="006C0145"/>
    <w:rsid w:val="006C02E7"/>
    <w:rsid w:val="006C0EA3"/>
    <w:rsid w:val="006C29C7"/>
    <w:rsid w:val="006E266C"/>
    <w:rsid w:val="00705E87"/>
    <w:rsid w:val="007101AB"/>
    <w:rsid w:val="00717059"/>
    <w:rsid w:val="007255B3"/>
    <w:rsid w:val="00756CF7"/>
    <w:rsid w:val="00763117"/>
    <w:rsid w:val="00770726"/>
    <w:rsid w:val="00770EA4"/>
    <w:rsid w:val="00771E05"/>
    <w:rsid w:val="007731E5"/>
    <w:rsid w:val="00787076"/>
    <w:rsid w:val="00790650"/>
    <w:rsid w:val="00793CF0"/>
    <w:rsid w:val="007B6457"/>
    <w:rsid w:val="007D008E"/>
    <w:rsid w:val="007E3BD7"/>
    <w:rsid w:val="007E3D92"/>
    <w:rsid w:val="007E4570"/>
    <w:rsid w:val="007F1F59"/>
    <w:rsid w:val="007F3A6D"/>
    <w:rsid w:val="007F4790"/>
    <w:rsid w:val="007F50A6"/>
    <w:rsid w:val="00802A02"/>
    <w:rsid w:val="00807D38"/>
    <w:rsid w:val="00813D9B"/>
    <w:rsid w:val="00815E3E"/>
    <w:rsid w:val="0082016F"/>
    <w:rsid w:val="008264B9"/>
    <w:rsid w:val="008312EF"/>
    <w:rsid w:val="00832B38"/>
    <w:rsid w:val="00834DB1"/>
    <w:rsid w:val="00836077"/>
    <w:rsid w:val="00851C1E"/>
    <w:rsid w:val="00851F6E"/>
    <w:rsid w:val="00856F02"/>
    <w:rsid w:val="00874FB7"/>
    <w:rsid w:val="0087622F"/>
    <w:rsid w:val="00882D23"/>
    <w:rsid w:val="00887063"/>
    <w:rsid w:val="00892D32"/>
    <w:rsid w:val="008A1ECD"/>
    <w:rsid w:val="008A4FEB"/>
    <w:rsid w:val="008A7DCB"/>
    <w:rsid w:val="008C43E7"/>
    <w:rsid w:val="008C51E8"/>
    <w:rsid w:val="008D59A8"/>
    <w:rsid w:val="008E68A5"/>
    <w:rsid w:val="008F672B"/>
    <w:rsid w:val="008F6D57"/>
    <w:rsid w:val="008F7F62"/>
    <w:rsid w:val="00920344"/>
    <w:rsid w:val="00924071"/>
    <w:rsid w:val="0093009D"/>
    <w:rsid w:val="0093149F"/>
    <w:rsid w:val="00934611"/>
    <w:rsid w:val="00940FA1"/>
    <w:rsid w:val="009433C8"/>
    <w:rsid w:val="0095164C"/>
    <w:rsid w:val="00954D1D"/>
    <w:rsid w:val="00955373"/>
    <w:rsid w:val="00956CB1"/>
    <w:rsid w:val="009626DB"/>
    <w:rsid w:val="00965407"/>
    <w:rsid w:val="009710D6"/>
    <w:rsid w:val="0097254D"/>
    <w:rsid w:val="00981450"/>
    <w:rsid w:val="00983A97"/>
    <w:rsid w:val="00986ACE"/>
    <w:rsid w:val="00993684"/>
    <w:rsid w:val="009A05C2"/>
    <w:rsid w:val="009A3C19"/>
    <w:rsid w:val="009B47E2"/>
    <w:rsid w:val="009D1744"/>
    <w:rsid w:val="009E237E"/>
    <w:rsid w:val="009E582C"/>
    <w:rsid w:val="009F047C"/>
    <w:rsid w:val="009F14B2"/>
    <w:rsid w:val="009F46AB"/>
    <w:rsid w:val="009F4B96"/>
    <w:rsid w:val="00A30340"/>
    <w:rsid w:val="00A30AA5"/>
    <w:rsid w:val="00A32B92"/>
    <w:rsid w:val="00A33636"/>
    <w:rsid w:val="00A45A5F"/>
    <w:rsid w:val="00A54BBF"/>
    <w:rsid w:val="00A558D1"/>
    <w:rsid w:val="00A56B50"/>
    <w:rsid w:val="00A73209"/>
    <w:rsid w:val="00A80B00"/>
    <w:rsid w:val="00A81736"/>
    <w:rsid w:val="00A9121C"/>
    <w:rsid w:val="00AA2332"/>
    <w:rsid w:val="00AA6AA6"/>
    <w:rsid w:val="00AB6F3D"/>
    <w:rsid w:val="00AB7140"/>
    <w:rsid w:val="00AC6233"/>
    <w:rsid w:val="00AF22A7"/>
    <w:rsid w:val="00B21AF4"/>
    <w:rsid w:val="00B25C0D"/>
    <w:rsid w:val="00B43B1B"/>
    <w:rsid w:val="00B45182"/>
    <w:rsid w:val="00B454D2"/>
    <w:rsid w:val="00B45D03"/>
    <w:rsid w:val="00B45D56"/>
    <w:rsid w:val="00B50164"/>
    <w:rsid w:val="00B67F67"/>
    <w:rsid w:val="00B84E4B"/>
    <w:rsid w:val="00BB6247"/>
    <w:rsid w:val="00BC0106"/>
    <w:rsid w:val="00BC0666"/>
    <w:rsid w:val="00BC1B02"/>
    <w:rsid w:val="00BC4775"/>
    <w:rsid w:val="00BD00F1"/>
    <w:rsid w:val="00C00CCE"/>
    <w:rsid w:val="00C11A3D"/>
    <w:rsid w:val="00C13373"/>
    <w:rsid w:val="00C37767"/>
    <w:rsid w:val="00C40AEA"/>
    <w:rsid w:val="00C42B97"/>
    <w:rsid w:val="00C53938"/>
    <w:rsid w:val="00C574F7"/>
    <w:rsid w:val="00C63194"/>
    <w:rsid w:val="00C700DB"/>
    <w:rsid w:val="00C71F39"/>
    <w:rsid w:val="00C7387A"/>
    <w:rsid w:val="00C80B0E"/>
    <w:rsid w:val="00C82D33"/>
    <w:rsid w:val="00C931C3"/>
    <w:rsid w:val="00C97126"/>
    <w:rsid w:val="00CA09CC"/>
    <w:rsid w:val="00CB248B"/>
    <w:rsid w:val="00CC1B38"/>
    <w:rsid w:val="00CC6445"/>
    <w:rsid w:val="00CE0152"/>
    <w:rsid w:val="00CE3742"/>
    <w:rsid w:val="00CE6898"/>
    <w:rsid w:val="00CF18CE"/>
    <w:rsid w:val="00D16FE3"/>
    <w:rsid w:val="00D244C8"/>
    <w:rsid w:val="00D263FA"/>
    <w:rsid w:val="00D3274D"/>
    <w:rsid w:val="00D40840"/>
    <w:rsid w:val="00D53882"/>
    <w:rsid w:val="00D64A9B"/>
    <w:rsid w:val="00D670F7"/>
    <w:rsid w:val="00D71A09"/>
    <w:rsid w:val="00D742AE"/>
    <w:rsid w:val="00D975F4"/>
    <w:rsid w:val="00DA479D"/>
    <w:rsid w:val="00DB10B6"/>
    <w:rsid w:val="00DB154C"/>
    <w:rsid w:val="00DB6C63"/>
    <w:rsid w:val="00DB6D7F"/>
    <w:rsid w:val="00DC0FFE"/>
    <w:rsid w:val="00DC5388"/>
    <w:rsid w:val="00DE42E1"/>
    <w:rsid w:val="00DE58FF"/>
    <w:rsid w:val="00DE7153"/>
    <w:rsid w:val="00DE79ED"/>
    <w:rsid w:val="00E14D4A"/>
    <w:rsid w:val="00E336F8"/>
    <w:rsid w:val="00E61550"/>
    <w:rsid w:val="00E677D6"/>
    <w:rsid w:val="00E700E9"/>
    <w:rsid w:val="00E7011E"/>
    <w:rsid w:val="00E71858"/>
    <w:rsid w:val="00E81812"/>
    <w:rsid w:val="00E835C7"/>
    <w:rsid w:val="00E910A7"/>
    <w:rsid w:val="00EA056F"/>
    <w:rsid w:val="00EA11AD"/>
    <w:rsid w:val="00EA45C1"/>
    <w:rsid w:val="00EB2D64"/>
    <w:rsid w:val="00ED0D9F"/>
    <w:rsid w:val="00ED3075"/>
    <w:rsid w:val="00ED7074"/>
    <w:rsid w:val="00EE5347"/>
    <w:rsid w:val="00EE75E7"/>
    <w:rsid w:val="00EF19B1"/>
    <w:rsid w:val="00EF3D77"/>
    <w:rsid w:val="00EF45A4"/>
    <w:rsid w:val="00F01145"/>
    <w:rsid w:val="00F05CE4"/>
    <w:rsid w:val="00F10039"/>
    <w:rsid w:val="00F13D36"/>
    <w:rsid w:val="00F3054A"/>
    <w:rsid w:val="00F42CCA"/>
    <w:rsid w:val="00F55A90"/>
    <w:rsid w:val="00F62C2C"/>
    <w:rsid w:val="00F64810"/>
    <w:rsid w:val="00F658CF"/>
    <w:rsid w:val="00F70697"/>
    <w:rsid w:val="00F70C2C"/>
    <w:rsid w:val="00F82EA6"/>
    <w:rsid w:val="00F849DA"/>
    <w:rsid w:val="00F858CD"/>
    <w:rsid w:val="00F85BA7"/>
    <w:rsid w:val="00F87857"/>
    <w:rsid w:val="00F96922"/>
    <w:rsid w:val="00FA705D"/>
    <w:rsid w:val="00FB08D3"/>
    <w:rsid w:val="00FC4B0A"/>
    <w:rsid w:val="00FC55FD"/>
    <w:rsid w:val="00FC6370"/>
    <w:rsid w:val="00FC660C"/>
    <w:rsid w:val="00FE2490"/>
    <w:rsid w:val="00FE3010"/>
  </w:rsids>
  <m:mathPr>
    <m:mathFont m:val="Cambria Math"/>
    <m:brkBin m:val="before"/>
    <m:brkBinSub m:val="--"/>
    <m:smallFrac m:val="0"/>
    <m:dispDef m:val="0"/>
    <m:lMargin m:val="0"/>
    <m:rMargin m:val="0"/>
    <m:defJc m:val="centerGroup"/>
    <m:wrapRight/>
    <m:intLim m:val="subSup"/>
    <m:naryLim m:val="subSup"/>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9BD3D2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ceholder Text" w:semiHidden="1" w:uiPriority="99" w:unhideWhenUsed="1"/>
    <w:lsdException w:name="No Spacing" w:uiPriority="99" w:qFormat="1"/>
    <w:lsdException w:name="Light Shading" w:semiHidden="1" w:uiPriority="99" w:unhideWhenUsed="1"/>
    <w:lsdException w:name="Light List" w:semiHidden="1" w:uiPriority="99" w:unhideWhenUsed="1"/>
    <w:lsdException w:name="Light Grid" w:semiHidden="1" w:uiPriority="99" w:unhideWhenUsed="1"/>
    <w:lsdException w:name="Medium Shading 1" w:semiHidden="1" w:uiPriority="99" w:unhideWhenUsed="1"/>
    <w:lsdException w:name="Medium Shading 2" w:semiHidden="1" w:uiPriority="99" w:unhideWhenUsed="1"/>
    <w:lsdException w:name="Medium List 1" w:semiHidden="1" w:uiPriority="99" w:unhideWhenUsed="1"/>
    <w:lsdException w:name="Medium List 2" w:semiHidden="1" w:uiPriority="99" w:unhideWhenUsed="1"/>
    <w:lsdException w:name="Medium Grid 1" w:semiHidden="1" w:uiPriority="99"/>
    <w:lsdException w:name="Medium Grid 2" w:semiHidden="1"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semiHidden="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rPr>
      <w:sz w:val="24"/>
      <w:szCs w:val="24"/>
    </w:rPr>
  </w:style>
  <w:style w:type="paragraph" w:styleId="Heading1">
    <w:name w:val="heading 1"/>
    <w:basedOn w:val="Normal"/>
    <w:next w:val="Normal"/>
    <w:link w:val="Heading1Char"/>
    <w:qFormat/>
    <w:rsid w:val="00241429"/>
    <w:pPr>
      <w:keepNext/>
      <w:spacing w:before="240" w:after="60"/>
      <w:outlineLvl w:val="0"/>
    </w:pPr>
    <w:rPr>
      <w:rFonts w:ascii="Calibri" w:hAnsi="Calibri"/>
      <w:b/>
      <w:bCs/>
      <w:kern w:val="32"/>
      <w:sz w:val="32"/>
      <w:szCs w:val="32"/>
      <w:lang w:val="x-none"/>
    </w:rPr>
  </w:style>
  <w:style w:type="paragraph" w:styleId="Heading2">
    <w:name w:val="heading 2"/>
    <w:basedOn w:val="Normal"/>
    <w:link w:val="Heading2Char"/>
    <w:qFormat/>
    <w:rsid w:val="00404E62"/>
    <w:pPr>
      <w:spacing w:before="100" w:beforeAutospacing="1" w:after="100" w:afterAutospacing="1"/>
      <w:outlineLvl w:val="1"/>
    </w:pPr>
    <w:rPr>
      <w:b/>
      <w:bCs/>
      <w:sz w:val="36"/>
      <w:szCs w:val="36"/>
    </w:rPr>
  </w:style>
  <w:style w:type="paragraph" w:styleId="Heading3">
    <w:name w:val="heading 3"/>
    <w:basedOn w:val="Normal"/>
    <w:next w:val="Normal"/>
    <w:link w:val="Heading3Char"/>
    <w:qFormat/>
    <w:rsid w:val="0039720B"/>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rsid w:val="00B748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apple-style-span">
    <w:name w:val="apple-style-span"/>
    <w:basedOn w:val="DefaultParagraphFont"/>
    <w:rsid w:val="00273316"/>
  </w:style>
  <w:style w:type="character" w:customStyle="1" w:styleId="apple-converted-space">
    <w:name w:val="apple-converted-space"/>
    <w:basedOn w:val="DefaultParagraphFont"/>
    <w:rsid w:val="00273316"/>
  </w:style>
  <w:style w:type="character" w:styleId="Hyperlink">
    <w:name w:val="Hyperlink"/>
    <w:uiPriority w:val="99"/>
    <w:rsid w:val="00273316"/>
    <w:rPr>
      <w:color w:val="0000FF"/>
      <w:u w:val="single"/>
    </w:rPr>
  </w:style>
  <w:style w:type="character" w:styleId="FollowedHyperlink">
    <w:name w:val="FollowedHyperlink"/>
    <w:rsid w:val="00E23B3F"/>
    <w:rPr>
      <w:color w:val="800080"/>
      <w:u w:val="single"/>
    </w:rPr>
  </w:style>
  <w:style w:type="table" w:styleId="TableGrid">
    <w:name w:val="Table Grid"/>
    <w:basedOn w:val="TableNormal"/>
    <w:rsid w:val="00A457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rsid w:val="0039720B"/>
    <w:pPr>
      <w:spacing w:before="100" w:beforeAutospacing="1" w:after="100" w:afterAutospacing="1"/>
    </w:pPr>
  </w:style>
  <w:style w:type="character" w:styleId="Strong">
    <w:name w:val="Strong"/>
    <w:qFormat/>
    <w:rsid w:val="0039720B"/>
    <w:rPr>
      <w:b/>
      <w:bCs/>
    </w:rPr>
  </w:style>
  <w:style w:type="paragraph" w:styleId="Footer">
    <w:name w:val="footer"/>
    <w:basedOn w:val="Normal"/>
    <w:link w:val="FooterChar"/>
    <w:uiPriority w:val="99"/>
    <w:rsid w:val="009063DD"/>
    <w:pPr>
      <w:tabs>
        <w:tab w:val="center" w:pos="4153"/>
        <w:tab w:val="right" w:pos="8306"/>
      </w:tabs>
    </w:pPr>
  </w:style>
  <w:style w:type="character" w:styleId="PageNumber">
    <w:name w:val="page number"/>
    <w:basedOn w:val="DefaultParagraphFont"/>
    <w:rsid w:val="009063DD"/>
  </w:style>
  <w:style w:type="paragraph" w:styleId="BalloonText">
    <w:name w:val="Balloon Text"/>
    <w:basedOn w:val="Normal"/>
    <w:semiHidden/>
    <w:rsid w:val="00071DA2"/>
    <w:rPr>
      <w:rFonts w:ascii="Tahoma" w:hAnsi="Tahoma" w:cs="Tahoma"/>
      <w:sz w:val="16"/>
      <w:szCs w:val="16"/>
    </w:rPr>
  </w:style>
  <w:style w:type="character" w:styleId="CommentReference">
    <w:name w:val="annotation reference"/>
    <w:semiHidden/>
    <w:rsid w:val="00EC0201"/>
    <w:rPr>
      <w:sz w:val="16"/>
      <w:szCs w:val="16"/>
    </w:rPr>
  </w:style>
  <w:style w:type="paragraph" w:styleId="CommentText">
    <w:name w:val="annotation text"/>
    <w:basedOn w:val="Normal"/>
    <w:semiHidden/>
    <w:rsid w:val="00EC0201"/>
    <w:rPr>
      <w:sz w:val="20"/>
      <w:szCs w:val="20"/>
    </w:rPr>
  </w:style>
  <w:style w:type="paragraph" w:styleId="CommentSubject">
    <w:name w:val="annotation subject"/>
    <w:basedOn w:val="CommentText"/>
    <w:next w:val="CommentText"/>
    <w:semiHidden/>
    <w:rsid w:val="00EC0201"/>
    <w:rPr>
      <w:b/>
      <w:bCs/>
    </w:rPr>
  </w:style>
  <w:style w:type="character" w:customStyle="1" w:styleId="Heading1Char">
    <w:name w:val="Heading 1 Char"/>
    <w:link w:val="Heading1"/>
    <w:rsid w:val="00241429"/>
    <w:rPr>
      <w:rFonts w:ascii="Calibri" w:eastAsia="Times New Roman" w:hAnsi="Calibri" w:cs="Times New Roman"/>
      <w:b/>
      <w:bCs/>
      <w:kern w:val="32"/>
      <w:sz w:val="32"/>
      <w:szCs w:val="32"/>
      <w:lang w:eastAsia="en-GB"/>
    </w:rPr>
  </w:style>
  <w:style w:type="character" w:customStyle="1" w:styleId="Heading2Char">
    <w:name w:val="Heading 2 Char"/>
    <w:link w:val="Heading2"/>
    <w:locked/>
    <w:rsid w:val="009433C8"/>
    <w:rPr>
      <w:b/>
      <w:bCs/>
      <w:sz w:val="36"/>
      <w:szCs w:val="36"/>
      <w:lang w:eastAsia="en-GB"/>
    </w:rPr>
  </w:style>
  <w:style w:type="character" w:customStyle="1" w:styleId="Heading3Char">
    <w:name w:val="Heading 3 Char"/>
    <w:link w:val="Heading3"/>
    <w:locked/>
    <w:rsid w:val="009433C8"/>
    <w:rPr>
      <w:rFonts w:ascii="Arial" w:hAnsi="Arial" w:cs="Arial"/>
      <w:b/>
      <w:bCs/>
      <w:sz w:val="26"/>
      <w:szCs w:val="26"/>
      <w:lang w:eastAsia="en-GB"/>
    </w:rPr>
  </w:style>
  <w:style w:type="character" w:customStyle="1" w:styleId="HTMLPreformattedChar">
    <w:name w:val="HTML Preformatted Char"/>
    <w:link w:val="HTMLPreformatted"/>
    <w:locked/>
    <w:rsid w:val="009433C8"/>
    <w:rPr>
      <w:rFonts w:ascii="Courier New" w:hAnsi="Courier New" w:cs="Courier New"/>
      <w:lang w:eastAsia="en-GB"/>
    </w:rPr>
  </w:style>
  <w:style w:type="paragraph" w:styleId="Header">
    <w:name w:val="header"/>
    <w:basedOn w:val="Normal"/>
    <w:link w:val="HeaderChar"/>
    <w:rsid w:val="00E910A7"/>
    <w:pPr>
      <w:tabs>
        <w:tab w:val="center" w:pos="4513"/>
        <w:tab w:val="right" w:pos="9026"/>
      </w:tabs>
    </w:pPr>
  </w:style>
  <w:style w:type="character" w:customStyle="1" w:styleId="HeaderChar">
    <w:name w:val="Header Char"/>
    <w:basedOn w:val="DefaultParagraphFont"/>
    <w:link w:val="Header"/>
    <w:rsid w:val="00E910A7"/>
    <w:rPr>
      <w:sz w:val="24"/>
      <w:szCs w:val="24"/>
    </w:rPr>
  </w:style>
  <w:style w:type="character" w:customStyle="1" w:styleId="FooterChar">
    <w:name w:val="Footer Char"/>
    <w:basedOn w:val="DefaultParagraphFont"/>
    <w:link w:val="Footer"/>
    <w:uiPriority w:val="99"/>
    <w:rsid w:val="00E910A7"/>
    <w:rPr>
      <w:sz w:val="24"/>
      <w:szCs w:val="24"/>
    </w:rPr>
  </w:style>
  <w:style w:type="paragraph" w:styleId="ListParagraph">
    <w:name w:val="List Paragraph"/>
    <w:basedOn w:val="Normal"/>
    <w:uiPriority w:val="72"/>
    <w:qFormat/>
    <w:rsid w:val="0093009D"/>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ceholder Text" w:semiHidden="1" w:uiPriority="99" w:unhideWhenUsed="1"/>
    <w:lsdException w:name="No Spacing" w:uiPriority="99" w:qFormat="1"/>
    <w:lsdException w:name="Light Shading" w:semiHidden="1" w:uiPriority="99" w:unhideWhenUsed="1"/>
    <w:lsdException w:name="Light List" w:semiHidden="1" w:uiPriority="99" w:unhideWhenUsed="1"/>
    <w:lsdException w:name="Light Grid" w:semiHidden="1" w:uiPriority="99" w:unhideWhenUsed="1"/>
    <w:lsdException w:name="Medium Shading 1" w:semiHidden="1" w:uiPriority="99" w:unhideWhenUsed="1"/>
    <w:lsdException w:name="Medium Shading 2" w:semiHidden="1" w:uiPriority="99" w:unhideWhenUsed="1"/>
    <w:lsdException w:name="Medium List 1" w:semiHidden="1" w:uiPriority="99" w:unhideWhenUsed="1"/>
    <w:lsdException w:name="Medium List 2" w:semiHidden="1" w:uiPriority="99" w:unhideWhenUsed="1"/>
    <w:lsdException w:name="Medium Grid 1" w:semiHidden="1" w:uiPriority="99"/>
    <w:lsdException w:name="Medium Grid 2" w:semiHidden="1"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semiHidden="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rPr>
      <w:sz w:val="24"/>
      <w:szCs w:val="24"/>
    </w:rPr>
  </w:style>
  <w:style w:type="paragraph" w:styleId="Heading1">
    <w:name w:val="heading 1"/>
    <w:basedOn w:val="Normal"/>
    <w:next w:val="Normal"/>
    <w:link w:val="Heading1Char"/>
    <w:qFormat/>
    <w:rsid w:val="00241429"/>
    <w:pPr>
      <w:keepNext/>
      <w:spacing w:before="240" w:after="60"/>
      <w:outlineLvl w:val="0"/>
    </w:pPr>
    <w:rPr>
      <w:rFonts w:ascii="Calibri" w:hAnsi="Calibri"/>
      <w:b/>
      <w:bCs/>
      <w:kern w:val="32"/>
      <w:sz w:val="32"/>
      <w:szCs w:val="32"/>
      <w:lang w:val="x-none"/>
    </w:rPr>
  </w:style>
  <w:style w:type="paragraph" w:styleId="Heading2">
    <w:name w:val="heading 2"/>
    <w:basedOn w:val="Normal"/>
    <w:link w:val="Heading2Char"/>
    <w:qFormat/>
    <w:rsid w:val="00404E62"/>
    <w:pPr>
      <w:spacing w:before="100" w:beforeAutospacing="1" w:after="100" w:afterAutospacing="1"/>
      <w:outlineLvl w:val="1"/>
    </w:pPr>
    <w:rPr>
      <w:b/>
      <w:bCs/>
      <w:sz w:val="36"/>
      <w:szCs w:val="36"/>
    </w:rPr>
  </w:style>
  <w:style w:type="paragraph" w:styleId="Heading3">
    <w:name w:val="heading 3"/>
    <w:basedOn w:val="Normal"/>
    <w:next w:val="Normal"/>
    <w:link w:val="Heading3Char"/>
    <w:qFormat/>
    <w:rsid w:val="0039720B"/>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rsid w:val="00B748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apple-style-span">
    <w:name w:val="apple-style-span"/>
    <w:basedOn w:val="DefaultParagraphFont"/>
    <w:rsid w:val="00273316"/>
  </w:style>
  <w:style w:type="character" w:customStyle="1" w:styleId="apple-converted-space">
    <w:name w:val="apple-converted-space"/>
    <w:basedOn w:val="DefaultParagraphFont"/>
    <w:rsid w:val="00273316"/>
  </w:style>
  <w:style w:type="character" w:styleId="Hyperlink">
    <w:name w:val="Hyperlink"/>
    <w:uiPriority w:val="99"/>
    <w:rsid w:val="00273316"/>
    <w:rPr>
      <w:color w:val="0000FF"/>
      <w:u w:val="single"/>
    </w:rPr>
  </w:style>
  <w:style w:type="character" w:styleId="FollowedHyperlink">
    <w:name w:val="FollowedHyperlink"/>
    <w:rsid w:val="00E23B3F"/>
    <w:rPr>
      <w:color w:val="800080"/>
      <w:u w:val="single"/>
    </w:rPr>
  </w:style>
  <w:style w:type="table" w:styleId="TableGrid">
    <w:name w:val="Table Grid"/>
    <w:basedOn w:val="TableNormal"/>
    <w:rsid w:val="00A457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rsid w:val="0039720B"/>
    <w:pPr>
      <w:spacing w:before="100" w:beforeAutospacing="1" w:after="100" w:afterAutospacing="1"/>
    </w:pPr>
  </w:style>
  <w:style w:type="character" w:styleId="Strong">
    <w:name w:val="Strong"/>
    <w:qFormat/>
    <w:rsid w:val="0039720B"/>
    <w:rPr>
      <w:b/>
      <w:bCs/>
    </w:rPr>
  </w:style>
  <w:style w:type="paragraph" w:styleId="Footer">
    <w:name w:val="footer"/>
    <w:basedOn w:val="Normal"/>
    <w:link w:val="FooterChar"/>
    <w:uiPriority w:val="99"/>
    <w:rsid w:val="009063DD"/>
    <w:pPr>
      <w:tabs>
        <w:tab w:val="center" w:pos="4153"/>
        <w:tab w:val="right" w:pos="8306"/>
      </w:tabs>
    </w:pPr>
  </w:style>
  <w:style w:type="character" w:styleId="PageNumber">
    <w:name w:val="page number"/>
    <w:basedOn w:val="DefaultParagraphFont"/>
    <w:rsid w:val="009063DD"/>
  </w:style>
  <w:style w:type="paragraph" w:styleId="BalloonText">
    <w:name w:val="Balloon Text"/>
    <w:basedOn w:val="Normal"/>
    <w:semiHidden/>
    <w:rsid w:val="00071DA2"/>
    <w:rPr>
      <w:rFonts w:ascii="Tahoma" w:hAnsi="Tahoma" w:cs="Tahoma"/>
      <w:sz w:val="16"/>
      <w:szCs w:val="16"/>
    </w:rPr>
  </w:style>
  <w:style w:type="character" w:styleId="CommentReference">
    <w:name w:val="annotation reference"/>
    <w:semiHidden/>
    <w:rsid w:val="00EC0201"/>
    <w:rPr>
      <w:sz w:val="16"/>
      <w:szCs w:val="16"/>
    </w:rPr>
  </w:style>
  <w:style w:type="paragraph" w:styleId="CommentText">
    <w:name w:val="annotation text"/>
    <w:basedOn w:val="Normal"/>
    <w:semiHidden/>
    <w:rsid w:val="00EC0201"/>
    <w:rPr>
      <w:sz w:val="20"/>
      <w:szCs w:val="20"/>
    </w:rPr>
  </w:style>
  <w:style w:type="paragraph" w:styleId="CommentSubject">
    <w:name w:val="annotation subject"/>
    <w:basedOn w:val="CommentText"/>
    <w:next w:val="CommentText"/>
    <w:semiHidden/>
    <w:rsid w:val="00EC0201"/>
    <w:rPr>
      <w:b/>
      <w:bCs/>
    </w:rPr>
  </w:style>
  <w:style w:type="character" w:customStyle="1" w:styleId="Heading1Char">
    <w:name w:val="Heading 1 Char"/>
    <w:link w:val="Heading1"/>
    <w:rsid w:val="00241429"/>
    <w:rPr>
      <w:rFonts w:ascii="Calibri" w:eastAsia="Times New Roman" w:hAnsi="Calibri" w:cs="Times New Roman"/>
      <w:b/>
      <w:bCs/>
      <w:kern w:val="32"/>
      <w:sz w:val="32"/>
      <w:szCs w:val="32"/>
      <w:lang w:eastAsia="en-GB"/>
    </w:rPr>
  </w:style>
  <w:style w:type="character" w:customStyle="1" w:styleId="Heading2Char">
    <w:name w:val="Heading 2 Char"/>
    <w:link w:val="Heading2"/>
    <w:locked/>
    <w:rsid w:val="009433C8"/>
    <w:rPr>
      <w:b/>
      <w:bCs/>
      <w:sz w:val="36"/>
      <w:szCs w:val="36"/>
      <w:lang w:eastAsia="en-GB"/>
    </w:rPr>
  </w:style>
  <w:style w:type="character" w:customStyle="1" w:styleId="Heading3Char">
    <w:name w:val="Heading 3 Char"/>
    <w:link w:val="Heading3"/>
    <w:locked/>
    <w:rsid w:val="009433C8"/>
    <w:rPr>
      <w:rFonts w:ascii="Arial" w:hAnsi="Arial" w:cs="Arial"/>
      <w:b/>
      <w:bCs/>
      <w:sz w:val="26"/>
      <w:szCs w:val="26"/>
      <w:lang w:eastAsia="en-GB"/>
    </w:rPr>
  </w:style>
  <w:style w:type="character" w:customStyle="1" w:styleId="HTMLPreformattedChar">
    <w:name w:val="HTML Preformatted Char"/>
    <w:link w:val="HTMLPreformatted"/>
    <w:locked/>
    <w:rsid w:val="009433C8"/>
    <w:rPr>
      <w:rFonts w:ascii="Courier New" w:hAnsi="Courier New" w:cs="Courier New"/>
      <w:lang w:eastAsia="en-GB"/>
    </w:rPr>
  </w:style>
  <w:style w:type="paragraph" w:styleId="Header">
    <w:name w:val="header"/>
    <w:basedOn w:val="Normal"/>
    <w:link w:val="HeaderChar"/>
    <w:rsid w:val="00E910A7"/>
    <w:pPr>
      <w:tabs>
        <w:tab w:val="center" w:pos="4513"/>
        <w:tab w:val="right" w:pos="9026"/>
      </w:tabs>
    </w:pPr>
  </w:style>
  <w:style w:type="character" w:customStyle="1" w:styleId="HeaderChar">
    <w:name w:val="Header Char"/>
    <w:basedOn w:val="DefaultParagraphFont"/>
    <w:link w:val="Header"/>
    <w:rsid w:val="00E910A7"/>
    <w:rPr>
      <w:sz w:val="24"/>
      <w:szCs w:val="24"/>
    </w:rPr>
  </w:style>
  <w:style w:type="character" w:customStyle="1" w:styleId="FooterChar">
    <w:name w:val="Footer Char"/>
    <w:basedOn w:val="DefaultParagraphFont"/>
    <w:link w:val="Footer"/>
    <w:uiPriority w:val="99"/>
    <w:rsid w:val="00E910A7"/>
    <w:rPr>
      <w:sz w:val="24"/>
      <w:szCs w:val="24"/>
    </w:rPr>
  </w:style>
  <w:style w:type="paragraph" w:styleId="ListParagraph">
    <w:name w:val="List Paragraph"/>
    <w:basedOn w:val="Normal"/>
    <w:uiPriority w:val="72"/>
    <w:qFormat/>
    <w:rsid w:val="0093009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65918">
      <w:bodyDiv w:val="1"/>
      <w:marLeft w:val="0"/>
      <w:marRight w:val="0"/>
      <w:marTop w:val="0"/>
      <w:marBottom w:val="0"/>
      <w:divBdr>
        <w:top w:val="none" w:sz="0" w:space="0" w:color="auto"/>
        <w:left w:val="none" w:sz="0" w:space="0" w:color="auto"/>
        <w:bottom w:val="none" w:sz="0" w:space="0" w:color="auto"/>
        <w:right w:val="none" w:sz="0" w:space="0" w:color="auto"/>
      </w:divBdr>
    </w:div>
    <w:div w:id="514619140">
      <w:bodyDiv w:val="1"/>
      <w:marLeft w:val="0"/>
      <w:marRight w:val="0"/>
      <w:marTop w:val="0"/>
      <w:marBottom w:val="0"/>
      <w:divBdr>
        <w:top w:val="none" w:sz="0" w:space="0" w:color="auto"/>
        <w:left w:val="none" w:sz="0" w:space="0" w:color="auto"/>
        <w:bottom w:val="none" w:sz="0" w:space="0" w:color="auto"/>
        <w:right w:val="none" w:sz="0" w:space="0" w:color="auto"/>
      </w:divBdr>
    </w:div>
    <w:div w:id="802698736">
      <w:bodyDiv w:val="1"/>
      <w:marLeft w:val="0"/>
      <w:marRight w:val="0"/>
      <w:marTop w:val="0"/>
      <w:marBottom w:val="0"/>
      <w:divBdr>
        <w:top w:val="none" w:sz="0" w:space="0" w:color="auto"/>
        <w:left w:val="none" w:sz="0" w:space="0" w:color="auto"/>
        <w:bottom w:val="none" w:sz="0" w:space="0" w:color="auto"/>
        <w:right w:val="none" w:sz="0" w:space="0" w:color="auto"/>
      </w:divBdr>
    </w:div>
    <w:div w:id="822698451">
      <w:bodyDiv w:val="1"/>
      <w:marLeft w:val="0"/>
      <w:marRight w:val="0"/>
      <w:marTop w:val="0"/>
      <w:marBottom w:val="0"/>
      <w:divBdr>
        <w:top w:val="none" w:sz="0" w:space="0" w:color="auto"/>
        <w:left w:val="none" w:sz="0" w:space="0" w:color="auto"/>
        <w:bottom w:val="none" w:sz="0" w:space="0" w:color="auto"/>
        <w:right w:val="none" w:sz="0" w:space="0" w:color="auto"/>
      </w:divBdr>
    </w:div>
    <w:div w:id="1295021927">
      <w:bodyDiv w:val="1"/>
      <w:marLeft w:val="0"/>
      <w:marRight w:val="0"/>
      <w:marTop w:val="0"/>
      <w:marBottom w:val="0"/>
      <w:divBdr>
        <w:top w:val="none" w:sz="0" w:space="0" w:color="auto"/>
        <w:left w:val="none" w:sz="0" w:space="0" w:color="auto"/>
        <w:bottom w:val="none" w:sz="0" w:space="0" w:color="auto"/>
        <w:right w:val="none" w:sz="0" w:space="0" w:color="auto"/>
      </w:divBdr>
    </w:div>
    <w:div w:id="1676376101">
      <w:bodyDiv w:val="1"/>
      <w:marLeft w:val="0"/>
      <w:marRight w:val="0"/>
      <w:marTop w:val="0"/>
      <w:marBottom w:val="0"/>
      <w:divBdr>
        <w:top w:val="none" w:sz="0" w:space="0" w:color="auto"/>
        <w:left w:val="none" w:sz="0" w:space="0" w:color="auto"/>
        <w:bottom w:val="none" w:sz="0" w:space="0" w:color="auto"/>
        <w:right w:val="none" w:sz="0" w:space="0" w:color="auto"/>
      </w:divBdr>
    </w:div>
    <w:div w:id="1783305159">
      <w:bodyDiv w:val="1"/>
      <w:marLeft w:val="0"/>
      <w:marRight w:val="0"/>
      <w:marTop w:val="0"/>
      <w:marBottom w:val="0"/>
      <w:divBdr>
        <w:top w:val="none" w:sz="0" w:space="0" w:color="auto"/>
        <w:left w:val="none" w:sz="0" w:space="0" w:color="auto"/>
        <w:bottom w:val="none" w:sz="0" w:space="0" w:color="auto"/>
        <w:right w:val="none" w:sz="0" w:space="0" w:color="auto"/>
      </w:divBdr>
    </w:div>
    <w:div w:id="1898467857">
      <w:bodyDiv w:val="1"/>
      <w:marLeft w:val="0"/>
      <w:marRight w:val="0"/>
      <w:marTop w:val="0"/>
      <w:marBottom w:val="0"/>
      <w:divBdr>
        <w:top w:val="none" w:sz="0" w:space="0" w:color="auto"/>
        <w:left w:val="none" w:sz="0" w:space="0" w:color="auto"/>
        <w:bottom w:val="none" w:sz="0" w:space="0" w:color="auto"/>
        <w:right w:val="none" w:sz="0" w:space="0" w:color="auto"/>
      </w:divBdr>
    </w:div>
    <w:div w:id="1912617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ecipher.sanger.ac.uk/patient/785"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ecipher.sanger.ac.uk/patient/2224" TargetMode="External"/><Relationship Id="rId17" Type="http://schemas.openxmlformats.org/officeDocument/2006/relationships/hyperlink" Target="https://decipher.sanger.ac.uk/patient/260667" TargetMode="External"/><Relationship Id="rId2" Type="http://schemas.openxmlformats.org/officeDocument/2006/relationships/numbering" Target="numbering.xml"/><Relationship Id="rId16" Type="http://schemas.openxmlformats.org/officeDocument/2006/relationships/hyperlink" Target="https://decipher.sanger.ac.uk/patient/248164"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ecipher.sanger.ac.uk/patient/1051" TargetMode="External"/><Relationship Id="rId5" Type="http://schemas.openxmlformats.org/officeDocument/2006/relationships/settings" Target="settings.xml"/><Relationship Id="rId15" Type="http://schemas.openxmlformats.org/officeDocument/2006/relationships/hyperlink" Target="https://decipher.sanger.ac.uk/patient/254582" TargetMode="External"/><Relationship Id="rId10" Type="http://schemas.openxmlformats.org/officeDocument/2006/relationships/footer" Target="footer2.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yperlink" Target="https://decipher.sanger.ac.uk/patient/219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D78F4B-02EB-400F-B751-5952669130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6867</Words>
  <Characters>67722</Characters>
  <Application>Microsoft Office Word</Application>
  <DocSecurity>4</DocSecurity>
  <Lines>564</Lines>
  <Paragraphs>148</Paragraphs>
  <ScaleCrop>false</ScaleCrop>
  <HeadingPairs>
    <vt:vector size="2" baseType="variant">
      <vt:variant>
        <vt:lpstr>Title</vt:lpstr>
      </vt:variant>
      <vt:variant>
        <vt:i4>1</vt:i4>
      </vt:variant>
    </vt:vector>
  </HeadingPairs>
  <TitlesOfParts>
    <vt:vector size="1" baseType="lpstr">
      <vt:lpstr>Pierre Robin sequence (PRS) is a congenital craniofacial malformation typically including micrognathia and cleft palate</vt:lpstr>
    </vt:vector>
  </TitlesOfParts>
  <Company>University of Edinburgh</Company>
  <LinksUpToDate>false</LinksUpToDate>
  <CharactersWithSpaces>744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ierre Robin sequence (PRS) is a congenital craniofacial malformation typically including micrognathia and cleft palate</dc:title>
  <dc:creator>Isabel</dc:creator>
  <cp:lastModifiedBy>de Montfalcon</cp:lastModifiedBy>
  <cp:revision>2</cp:revision>
  <cp:lastPrinted>2014-04-07T12:24:00Z</cp:lastPrinted>
  <dcterms:created xsi:type="dcterms:W3CDTF">2015-03-02T14:04:00Z</dcterms:created>
  <dcterms:modified xsi:type="dcterms:W3CDTF">2015-03-02T14:04:00Z</dcterms:modified>
</cp:coreProperties>
</file>